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03DC7C4" w14:textId="7AFF8233" w:rsidR="00F67A5D" w:rsidRPr="002A076E" w:rsidRDefault="007F6C7E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napToGrid w:val="0"/>
          <w:lang w:eastAsia="ja-JP"/>
        </w:rPr>
      </w:pPr>
      <w:r w:rsidRPr="002A076E">
        <w:rPr>
          <w:rFonts w:ascii="Book Antiqua" w:hAnsi="Book Antiqua"/>
          <w:b/>
          <w:snapToGrid w:val="0"/>
          <w:lang w:eastAsia="ja-JP"/>
        </w:rPr>
        <w:t>Name of journal: World Journal of Gastroenterology</w:t>
      </w:r>
    </w:p>
    <w:p w14:paraId="66E863C0" w14:textId="3C004761" w:rsidR="007F6C7E" w:rsidRPr="002A076E" w:rsidRDefault="007F6C7E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napToGrid w:val="0"/>
          <w:color w:val="3333FF"/>
          <w:lang w:eastAsia="ja-JP"/>
        </w:rPr>
      </w:pPr>
      <w:r w:rsidRPr="002A076E">
        <w:rPr>
          <w:rFonts w:ascii="Book Antiqua" w:hAnsi="Book Antiqua"/>
          <w:b/>
          <w:snapToGrid w:val="0"/>
          <w:lang w:eastAsia="ja-JP"/>
        </w:rPr>
        <w:t xml:space="preserve">ESPS Manuscript NO: </w:t>
      </w:r>
      <w:r w:rsidR="00521FEA" w:rsidRPr="002A076E">
        <w:rPr>
          <w:rFonts w:ascii="Book Antiqua" w:hAnsi="Book Antiqua"/>
          <w:b/>
          <w:snapToGrid w:val="0"/>
          <w:lang w:eastAsia="ja-JP"/>
        </w:rPr>
        <w:t>21199</w:t>
      </w:r>
    </w:p>
    <w:p w14:paraId="63A8883C" w14:textId="030724E1" w:rsidR="00521FEA" w:rsidRPr="002A076E" w:rsidRDefault="00521FEA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napToGrid w:val="0"/>
          <w:lang w:eastAsia="ja-JP"/>
        </w:rPr>
      </w:pPr>
      <w:r w:rsidRPr="002A076E">
        <w:rPr>
          <w:rFonts w:ascii="Book Antiqua" w:hAnsi="Book Antiqua"/>
          <w:b/>
          <w:snapToGrid w:val="0"/>
          <w:lang w:eastAsia="ja-JP"/>
        </w:rPr>
        <w:t xml:space="preserve">Manuscript Type: </w:t>
      </w:r>
      <w:r w:rsidRPr="002A076E">
        <w:rPr>
          <w:rFonts w:ascii="Book Antiqua" w:hAnsi="Book Antiqua"/>
          <w:b/>
          <w:caps/>
          <w:snapToGrid w:val="0"/>
          <w:lang w:eastAsia="ja-JP"/>
        </w:rPr>
        <w:t>Review</w:t>
      </w:r>
    </w:p>
    <w:p w14:paraId="3732DCB5" w14:textId="77777777" w:rsidR="007F6C7E" w:rsidRPr="00937A44" w:rsidRDefault="007F6C7E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snapToGrid w:val="0"/>
          <w:lang w:eastAsia="ja-JP"/>
        </w:rPr>
      </w:pPr>
    </w:p>
    <w:p w14:paraId="2F64D4C1" w14:textId="30E287BF" w:rsidR="00540EA1" w:rsidRPr="00521FEA" w:rsidRDefault="006D67CB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val="en-GB" w:eastAsia="ja-JP"/>
        </w:rPr>
      </w:pPr>
      <w:r w:rsidRPr="00521FEA">
        <w:rPr>
          <w:rFonts w:ascii="Book Antiqua" w:hAnsi="Book Antiqua"/>
          <w:b/>
          <w:lang w:val="en-GB" w:eastAsia="ja-JP"/>
        </w:rPr>
        <w:t xml:space="preserve">Association of </w:t>
      </w:r>
      <w:r w:rsidR="0046571A" w:rsidRPr="005351D5">
        <w:rPr>
          <w:rFonts w:ascii="Book Antiqua" w:hAnsi="Book Antiqua"/>
          <w:b/>
          <w:i/>
          <w:lang w:val="en-GB" w:eastAsia="ja-JP"/>
        </w:rPr>
        <w:t xml:space="preserve">Fusobacterium </w:t>
      </w:r>
      <w:proofErr w:type="spellStart"/>
      <w:r w:rsidR="0046571A" w:rsidRPr="005351D5">
        <w:rPr>
          <w:rFonts w:ascii="Book Antiqua" w:hAnsi="Book Antiqua"/>
          <w:b/>
          <w:i/>
          <w:lang w:val="en-GB" w:eastAsia="ja-JP"/>
        </w:rPr>
        <w:t>nucleatum</w:t>
      </w:r>
      <w:proofErr w:type="spellEnd"/>
      <w:r w:rsidRPr="00521FEA">
        <w:rPr>
          <w:rFonts w:ascii="Book Antiqua" w:hAnsi="Book Antiqua"/>
          <w:b/>
          <w:lang w:val="en-GB" w:eastAsia="ja-JP"/>
        </w:rPr>
        <w:t xml:space="preserve"> with immunity and molecular alteration</w:t>
      </w:r>
      <w:r w:rsidR="00CC1181" w:rsidRPr="00521FEA">
        <w:rPr>
          <w:rFonts w:ascii="Book Antiqua" w:hAnsi="Book Antiqua" w:hint="eastAsia"/>
          <w:b/>
          <w:lang w:val="en-GB" w:eastAsia="ja-JP"/>
        </w:rPr>
        <w:t>s</w:t>
      </w:r>
      <w:r w:rsidRPr="00521FEA">
        <w:rPr>
          <w:rFonts w:ascii="Book Antiqua" w:hAnsi="Book Antiqua"/>
          <w:b/>
          <w:lang w:val="en-GB" w:eastAsia="ja-JP"/>
        </w:rPr>
        <w:t xml:space="preserve"> in colorectal cancer</w:t>
      </w:r>
    </w:p>
    <w:p w14:paraId="4A42C0BC" w14:textId="77777777" w:rsidR="00540EA1" w:rsidRPr="00937A44" w:rsidRDefault="00540EA1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val="en-GB" w:eastAsia="ja-JP"/>
        </w:rPr>
      </w:pPr>
    </w:p>
    <w:p w14:paraId="7DE8D737" w14:textId="4532DF60" w:rsidR="00540EA1" w:rsidRPr="00937A44" w:rsidRDefault="00CB420F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ja-JP"/>
        </w:rPr>
      </w:pPr>
      <w:proofErr w:type="spellStart"/>
      <w:r w:rsidRPr="00937A44">
        <w:rPr>
          <w:rFonts w:ascii="Book Antiqua" w:hAnsi="Book Antiqua" w:hint="eastAsia"/>
          <w:lang w:val="en-GB" w:eastAsia="ja-JP"/>
        </w:rPr>
        <w:t>N</w:t>
      </w:r>
      <w:r w:rsidRPr="00937A44">
        <w:rPr>
          <w:rFonts w:ascii="Book Antiqua" w:hAnsi="Book Antiqua"/>
          <w:lang w:val="en-GB" w:eastAsia="ja-JP"/>
        </w:rPr>
        <w:t>osho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K</w:t>
      </w:r>
      <w:r w:rsidR="00A8346B" w:rsidRPr="00937A44">
        <w:rPr>
          <w:rFonts w:ascii="Book Antiqua" w:hAnsi="Book Antiqua"/>
          <w:lang w:val="en-GB" w:eastAsia="ja-JP"/>
        </w:rPr>
        <w:t xml:space="preserve"> </w:t>
      </w:r>
      <w:r w:rsidR="00A8346B" w:rsidRPr="00521FEA">
        <w:rPr>
          <w:rFonts w:ascii="Book Antiqua" w:hAnsi="Book Antiqua"/>
          <w:i/>
          <w:lang w:val="en-GB" w:eastAsia="ja-JP"/>
        </w:rPr>
        <w:t>et al.</w:t>
      </w:r>
      <w:r w:rsidR="00A8346B" w:rsidRPr="00937A44">
        <w:rPr>
          <w:rFonts w:ascii="Book Antiqua" w:hAnsi="Book Antiqua"/>
          <w:lang w:val="en-GB" w:eastAsia="ja-JP"/>
        </w:rPr>
        <w:t xml:space="preserve"> </w:t>
      </w:r>
      <w:r w:rsidR="006D67CB" w:rsidRPr="00937A44">
        <w:rPr>
          <w:rFonts w:ascii="Book Antiqua" w:hAnsi="Book Antiqua"/>
          <w:i/>
          <w:lang w:val="en-GB" w:eastAsia="ja-JP"/>
        </w:rPr>
        <w:t>Fusobacterium</w:t>
      </w:r>
      <w:r w:rsidR="006D67CB" w:rsidRPr="00937A44">
        <w:rPr>
          <w:rFonts w:ascii="Book Antiqua" w:hAnsi="Book Antiqua"/>
          <w:lang w:val="en-GB" w:eastAsia="ja-JP"/>
        </w:rPr>
        <w:t>, immunity, molecular alteration</w:t>
      </w:r>
      <w:r w:rsidR="00CC1181" w:rsidRPr="00937A44">
        <w:rPr>
          <w:rFonts w:ascii="Book Antiqua" w:hAnsi="Book Antiqua" w:hint="eastAsia"/>
          <w:lang w:val="en-GB" w:eastAsia="ja-JP"/>
        </w:rPr>
        <w:t>s</w:t>
      </w:r>
      <w:r w:rsidR="006D67CB" w:rsidRPr="00937A44">
        <w:rPr>
          <w:rFonts w:ascii="Book Antiqua" w:hAnsi="Book Antiqua"/>
          <w:lang w:val="en-GB" w:eastAsia="ja-JP"/>
        </w:rPr>
        <w:t xml:space="preserve"> in colorectal cancer</w:t>
      </w:r>
      <w:r w:rsidR="00A8346B" w:rsidRPr="00937A44">
        <w:rPr>
          <w:rFonts w:ascii="Book Antiqua" w:hAnsi="Book Antiqua"/>
          <w:lang w:val="en-GB" w:eastAsia="ja-JP"/>
        </w:rPr>
        <w:t xml:space="preserve"> </w:t>
      </w:r>
    </w:p>
    <w:p w14:paraId="689560E6" w14:textId="77777777" w:rsidR="00540EA1" w:rsidRPr="00937A44" w:rsidRDefault="00540EA1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ja-JP"/>
        </w:rPr>
      </w:pPr>
    </w:p>
    <w:p w14:paraId="1ACCE0D6" w14:textId="441E8416" w:rsidR="001A3C06" w:rsidRPr="002A076E" w:rsidRDefault="00675D29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ja-JP"/>
        </w:rPr>
      </w:pPr>
      <w:r w:rsidRPr="002A076E">
        <w:rPr>
          <w:rFonts w:ascii="Book Antiqua" w:hAnsi="Book Antiqua"/>
          <w:lang w:val="en-GB" w:eastAsia="ja-JP"/>
        </w:rPr>
        <w:t xml:space="preserve">Katsuhiko </w:t>
      </w:r>
      <w:proofErr w:type="spellStart"/>
      <w:r w:rsidRPr="002A076E">
        <w:rPr>
          <w:rFonts w:ascii="Book Antiqua" w:hAnsi="Book Antiqua"/>
          <w:lang w:val="en-GB" w:eastAsia="ja-JP"/>
        </w:rPr>
        <w:t>Nosho</w:t>
      </w:r>
      <w:proofErr w:type="spellEnd"/>
      <w:r w:rsidRPr="002A076E">
        <w:rPr>
          <w:rFonts w:ascii="Book Antiqua" w:hAnsi="Book Antiqua"/>
          <w:lang w:val="en-GB" w:eastAsia="ja-JP"/>
        </w:rPr>
        <w:t xml:space="preserve">, </w:t>
      </w:r>
      <w:r w:rsidR="00540EA1" w:rsidRPr="002A076E">
        <w:rPr>
          <w:rFonts w:ascii="Book Antiqua" w:hAnsi="Book Antiqua"/>
          <w:lang w:val="en-GB" w:eastAsia="ja-JP"/>
        </w:rPr>
        <w:t xml:space="preserve">Yasutaka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Sukawa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, </w:t>
      </w:r>
      <w:r w:rsidR="00DA0935" w:rsidRPr="002A076E">
        <w:rPr>
          <w:rFonts w:ascii="Book Antiqua" w:hAnsi="Book Antiqua"/>
          <w:lang w:val="en-GB" w:eastAsia="ja-JP"/>
        </w:rPr>
        <w:t xml:space="preserve">Yasushi Adachi, </w:t>
      </w:r>
      <w:r w:rsidR="00540EA1" w:rsidRPr="002A076E">
        <w:rPr>
          <w:rFonts w:ascii="Book Antiqua" w:hAnsi="Book Antiqua"/>
          <w:lang w:val="en-GB" w:eastAsia="ja-JP"/>
        </w:rPr>
        <w:t xml:space="preserve">Miki Ito, </w:t>
      </w:r>
      <w:r w:rsidRPr="002A076E">
        <w:rPr>
          <w:rFonts w:ascii="Book Antiqua" w:hAnsi="Book Antiqua"/>
          <w:lang w:val="en-GB" w:eastAsia="ja-JP"/>
        </w:rPr>
        <w:t xml:space="preserve">Kei </w:t>
      </w:r>
      <w:proofErr w:type="spellStart"/>
      <w:r w:rsidRPr="002A076E">
        <w:rPr>
          <w:rFonts w:ascii="Book Antiqua" w:hAnsi="Book Antiqua"/>
          <w:lang w:val="en-GB" w:eastAsia="ja-JP"/>
        </w:rPr>
        <w:t>Mitsuhashi</w:t>
      </w:r>
      <w:proofErr w:type="spellEnd"/>
      <w:r w:rsidRPr="002A076E">
        <w:rPr>
          <w:rFonts w:ascii="Book Antiqua" w:hAnsi="Book Antiqua"/>
          <w:lang w:val="en-GB" w:eastAsia="ja-JP"/>
        </w:rPr>
        <w:t xml:space="preserve">,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Hiroyoshi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Kurihara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, Shinichi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Kanno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,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Itaru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 Yamamoto, Keisuke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Ishigami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, </w:t>
      </w:r>
      <w:r w:rsidR="00B762A5" w:rsidRPr="002A076E">
        <w:rPr>
          <w:rFonts w:ascii="Book Antiqua" w:hAnsi="Book Antiqua" w:hint="eastAsia"/>
          <w:lang w:val="en-GB" w:eastAsia="ja-JP"/>
        </w:rPr>
        <w:t xml:space="preserve">Hisayoshi Igarashi, </w:t>
      </w:r>
      <w:r w:rsidR="00540EA1" w:rsidRPr="002A076E">
        <w:rPr>
          <w:rFonts w:ascii="Book Antiqua" w:hAnsi="Book Antiqua"/>
          <w:lang w:val="en-GB" w:eastAsia="ja-JP"/>
        </w:rPr>
        <w:t xml:space="preserve">Reo Maruyama, </w:t>
      </w:r>
      <w:proofErr w:type="spellStart"/>
      <w:r w:rsidR="00540EA1" w:rsidRPr="002A076E">
        <w:rPr>
          <w:rFonts w:ascii="Book Antiqua" w:hAnsi="Book Antiqua"/>
          <w:lang w:val="en-GB" w:eastAsia="ja-JP"/>
        </w:rPr>
        <w:t>Kohzoh</w:t>
      </w:r>
      <w:proofErr w:type="spellEnd"/>
      <w:r w:rsidR="00540EA1" w:rsidRPr="002A076E">
        <w:rPr>
          <w:rFonts w:ascii="Book Antiqua" w:hAnsi="Book Antiqua"/>
          <w:lang w:val="en-GB" w:eastAsia="ja-JP"/>
        </w:rPr>
        <w:t xml:space="preserve"> Imai, Hiroyuki Yamamoto, </w:t>
      </w:r>
      <w:r w:rsidR="00A40DB6" w:rsidRPr="002A076E">
        <w:rPr>
          <w:rFonts w:ascii="Book Antiqua" w:hAnsi="Book Antiqua"/>
          <w:lang w:val="en-GB" w:eastAsia="ja-JP"/>
        </w:rPr>
        <w:t xml:space="preserve">Yasuhisa </w:t>
      </w:r>
      <w:proofErr w:type="spellStart"/>
      <w:r w:rsidR="00A40DB6" w:rsidRPr="002A076E">
        <w:rPr>
          <w:rFonts w:ascii="Book Antiqua" w:hAnsi="Book Antiqua"/>
          <w:lang w:val="en-GB" w:eastAsia="ja-JP"/>
        </w:rPr>
        <w:t>Shinomura</w:t>
      </w:r>
      <w:proofErr w:type="spellEnd"/>
    </w:p>
    <w:p w14:paraId="0F94C195" w14:textId="11C80A27" w:rsidR="00E209E2" w:rsidRPr="002A076E" w:rsidRDefault="00E209E2" w:rsidP="00B9333B">
      <w:pPr>
        <w:pStyle w:val="xl25"/>
        <w:pBdr>
          <w:left w:val="none" w:sz="0" w:space="0" w:color="auto"/>
          <w:bottom w:val="none" w:sz="0" w:space="0" w:color="auto"/>
          <w:right w:val="none" w:sz="0" w:space="0" w:color="auto"/>
        </w:pBdr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="SimSun" w:hAnsi="Book Antiqua"/>
          <w:lang w:eastAsia="zh-CN"/>
        </w:rPr>
      </w:pPr>
    </w:p>
    <w:p w14:paraId="3A5651F2" w14:textId="01185A7A" w:rsidR="00540EA1" w:rsidRPr="007B30F6" w:rsidRDefault="00675D29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sz w:val="24"/>
          <w:szCs w:val="24"/>
        </w:rPr>
      </w:pPr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Katsuhiko </w:t>
      </w:r>
      <w:proofErr w:type="spellStart"/>
      <w:r w:rsidRPr="00937A44">
        <w:rPr>
          <w:rFonts w:ascii="Book Antiqua" w:hAnsi="Book Antiqua"/>
          <w:b/>
          <w:sz w:val="24"/>
          <w:szCs w:val="24"/>
          <w:lang w:eastAsia="en-US"/>
        </w:rPr>
        <w:t>Nosho</w:t>
      </w:r>
      <w:proofErr w:type="spellEnd"/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Yasutaka </w:t>
      </w:r>
      <w:proofErr w:type="spellStart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>Sukawa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r w:rsidR="00DA0935" w:rsidRPr="00937A44">
        <w:rPr>
          <w:rFonts w:ascii="Book Antiqua" w:hAnsi="Book Antiqua"/>
          <w:b/>
          <w:sz w:val="24"/>
          <w:szCs w:val="24"/>
          <w:lang w:eastAsia="en-US"/>
        </w:rPr>
        <w:t xml:space="preserve">Yasushi Adachi, </w:t>
      </w:r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Miki Ito, </w:t>
      </w:r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Kei </w:t>
      </w:r>
      <w:proofErr w:type="spellStart"/>
      <w:r w:rsidRPr="00937A44">
        <w:rPr>
          <w:rFonts w:ascii="Book Antiqua" w:hAnsi="Book Antiqua"/>
          <w:b/>
          <w:sz w:val="24"/>
          <w:szCs w:val="24"/>
          <w:lang w:eastAsia="en-US"/>
        </w:rPr>
        <w:t>Mitsuhashi</w:t>
      </w:r>
      <w:proofErr w:type="spellEnd"/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proofErr w:type="spellStart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>Hiroyoshi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 </w:t>
      </w:r>
      <w:proofErr w:type="spellStart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>Kurihara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, Shinichi </w:t>
      </w:r>
      <w:proofErr w:type="spellStart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>Kanno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proofErr w:type="spellStart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>Itaru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 Yamamoto, Keisuke </w:t>
      </w:r>
      <w:proofErr w:type="spellStart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>Ishigami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r w:rsidR="00B762A5" w:rsidRPr="00B762A5">
        <w:rPr>
          <w:rFonts w:ascii="Book Antiqua" w:hAnsi="Book Antiqua"/>
          <w:b/>
          <w:sz w:val="24"/>
          <w:szCs w:val="24"/>
          <w:lang w:eastAsia="en-US"/>
        </w:rPr>
        <w:t>Hisayoshi Igarashi</w:t>
      </w:r>
      <w:r w:rsidR="00B762A5">
        <w:rPr>
          <w:rFonts w:ascii="Book Antiqua" w:hAnsi="Book Antiqua" w:hint="eastAsia"/>
          <w:b/>
          <w:sz w:val="24"/>
          <w:szCs w:val="24"/>
          <w:lang w:eastAsia="ja-JP"/>
        </w:rPr>
        <w:t>,</w:t>
      </w:r>
      <w:r w:rsidR="00B762A5" w:rsidRPr="00B762A5">
        <w:rPr>
          <w:rFonts w:ascii="Book Antiqua" w:hAnsi="Book Antiqua"/>
          <w:b/>
          <w:sz w:val="24"/>
          <w:szCs w:val="24"/>
          <w:lang w:eastAsia="en-US"/>
        </w:rPr>
        <w:t xml:space="preserve"> </w:t>
      </w:r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Yasuhisa </w:t>
      </w:r>
      <w:proofErr w:type="spellStart"/>
      <w:r w:rsidRPr="00937A44">
        <w:rPr>
          <w:rFonts w:ascii="Book Antiqua" w:hAnsi="Book Antiqua"/>
          <w:b/>
          <w:sz w:val="24"/>
          <w:szCs w:val="24"/>
          <w:lang w:eastAsia="en-US"/>
        </w:rPr>
        <w:t>Shinomura</w:t>
      </w:r>
      <w:proofErr w:type="spellEnd"/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r w:rsidR="00540EA1" w:rsidRPr="00937A44">
        <w:rPr>
          <w:rFonts w:ascii="Book Antiqua" w:hAnsi="Book Antiqua"/>
          <w:sz w:val="24"/>
          <w:szCs w:val="24"/>
          <w:lang w:eastAsia="en-US"/>
        </w:rPr>
        <w:t>Department of Gastroenterology, Rheumatology and Clinical Immunology, Sapporo Medical University School of Medicine, Sapporo 060-8543, Japan</w:t>
      </w:r>
    </w:p>
    <w:p w14:paraId="1C928D4E" w14:textId="77777777" w:rsidR="00540EA1" w:rsidRPr="00937A44" w:rsidRDefault="00540EA1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en-US"/>
        </w:rPr>
      </w:pPr>
    </w:p>
    <w:p w14:paraId="3D439B63" w14:textId="46508527" w:rsidR="00540EA1" w:rsidRPr="00937A44" w:rsidRDefault="00521FEA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en-US"/>
        </w:rPr>
      </w:pPr>
      <w:r>
        <w:rPr>
          <w:rFonts w:ascii="Book Antiqua" w:hAnsi="Book Antiqua"/>
          <w:b/>
          <w:sz w:val="24"/>
          <w:szCs w:val="24"/>
          <w:lang w:eastAsia="en-US"/>
        </w:rPr>
        <w:t>Reo Maruyama</w:t>
      </w:r>
      <w:r w:rsidR="00540EA1" w:rsidRPr="00937A44">
        <w:rPr>
          <w:rFonts w:ascii="Book Antiqua" w:hAnsi="Book Antiqua"/>
          <w:b/>
          <w:sz w:val="24"/>
          <w:szCs w:val="24"/>
          <w:lang w:eastAsia="en-US"/>
        </w:rPr>
        <w:t xml:space="preserve">, </w:t>
      </w:r>
      <w:r w:rsidR="00540EA1" w:rsidRPr="00937A44">
        <w:rPr>
          <w:rFonts w:ascii="Book Antiqua" w:hAnsi="Book Antiqua"/>
          <w:sz w:val="24"/>
          <w:szCs w:val="24"/>
          <w:lang w:eastAsia="en-US"/>
        </w:rPr>
        <w:t>Department of Molecular Biology, Sapporo Medical University School of Medicine, Sapporo 060-8543, Japan</w:t>
      </w:r>
    </w:p>
    <w:p w14:paraId="65AD0BB1" w14:textId="77777777" w:rsidR="00540EA1" w:rsidRPr="00937A44" w:rsidRDefault="00540EA1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en-US"/>
        </w:rPr>
      </w:pPr>
    </w:p>
    <w:p w14:paraId="3AA66044" w14:textId="77777777" w:rsidR="00540EA1" w:rsidRPr="00937A44" w:rsidRDefault="00540EA1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en-US"/>
        </w:rPr>
      </w:pPr>
      <w:proofErr w:type="spellStart"/>
      <w:r w:rsidRPr="00937A44">
        <w:rPr>
          <w:rFonts w:ascii="Book Antiqua" w:hAnsi="Book Antiqua"/>
          <w:b/>
          <w:sz w:val="24"/>
          <w:szCs w:val="24"/>
          <w:lang w:eastAsia="en-US"/>
        </w:rPr>
        <w:t>Kohzoh</w:t>
      </w:r>
      <w:proofErr w:type="spellEnd"/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 Imai, </w:t>
      </w:r>
      <w:r w:rsidRPr="00937A44">
        <w:rPr>
          <w:rFonts w:ascii="Book Antiqua" w:hAnsi="Book Antiqua"/>
          <w:sz w:val="24"/>
          <w:szCs w:val="24"/>
          <w:lang w:eastAsia="en-US"/>
        </w:rPr>
        <w:t xml:space="preserve">Division of Cancer Research, </w:t>
      </w:r>
      <w:proofErr w:type="gramStart"/>
      <w:r w:rsidRPr="00937A44">
        <w:rPr>
          <w:rFonts w:ascii="Book Antiqua" w:hAnsi="Book Antiqua"/>
          <w:sz w:val="24"/>
          <w:szCs w:val="24"/>
          <w:lang w:eastAsia="en-US"/>
        </w:rPr>
        <w:t>The</w:t>
      </w:r>
      <w:proofErr w:type="gramEnd"/>
      <w:r w:rsidRPr="00937A44">
        <w:rPr>
          <w:rFonts w:ascii="Book Antiqua" w:hAnsi="Book Antiqua"/>
          <w:sz w:val="24"/>
          <w:szCs w:val="24"/>
          <w:lang w:eastAsia="en-US"/>
        </w:rPr>
        <w:t xml:space="preserve"> Institute of Medical Science, The University of Tokyo, Tokyo 108-8639, Japan</w:t>
      </w:r>
    </w:p>
    <w:p w14:paraId="1BC7D7D0" w14:textId="77777777" w:rsidR="00540EA1" w:rsidRPr="00937A44" w:rsidRDefault="00540EA1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en-US"/>
        </w:rPr>
      </w:pPr>
    </w:p>
    <w:p w14:paraId="343C4945" w14:textId="5CAF087F" w:rsidR="00A45260" w:rsidRPr="00937A44" w:rsidRDefault="00540EA1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  <w:r w:rsidRPr="00937A44">
        <w:rPr>
          <w:rFonts w:ascii="Book Antiqua" w:hAnsi="Book Antiqua"/>
          <w:b/>
          <w:sz w:val="24"/>
          <w:szCs w:val="24"/>
          <w:lang w:eastAsia="en-US"/>
        </w:rPr>
        <w:t xml:space="preserve">Hiroyuki Yamamoto, </w:t>
      </w:r>
      <w:r w:rsidRPr="00937A44">
        <w:rPr>
          <w:rFonts w:ascii="Book Antiqua" w:hAnsi="Book Antiqua"/>
          <w:sz w:val="24"/>
          <w:szCs w:val="24"/>
          <w:lang w:eastAsia="en-US"/>
        </w:rPr>
        <w:t>Division of Gastroenterology and Hepatology, Department of Internal Medicine, St. Marianna University School of Medicine, Kawasaki 216-8511, Japan</w:t>
      </w:r>
    </w:p>
    <w:p w14:paraId="77DEC91E" w14:textId="77777777" w:rsidR="00B762A5" w:rsidRDefault="00B762A5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ja-JP"/>
        </w:rPr>
      </w:pPr>
    </w:p>
    <w:p w14:paraId="7E450DDC" w14:textId="05B5CC35" w:rsidR="00B762A5" w:rsidRPr="00BA01B5" w:rsidRDefault="007B511B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eastAsia="SimSun" w:hAnsi="Book Antiqua"/>
          <w:sz w:val="24"/>
          <w:szCs w:val="24"/>
        </w:rPr>
      </w:pPr>
      <w:r w:rsidRPr="007B511B">
        <w:rPr>
          <w:rFonts w:ascii="Book Antiqua" w:hAnsi="Book Antiqua"/>
          <w:b/>
          <w:sz w:val="24"/>
          <w:szCs w:val="24"/>
        </w:rPr>
        <w:lastRenderedPageBreak/>
        <w:t>Author contributions:</w:t>
      </w:r>
      <w:r w:rsidRPr="007B511B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762A5" w:rsidRPr="00B762A5">
        <w:rPr>
          <w:rFonts w:ascii="Book Antiqua" w:hAnsi="Book Antiqua"/>
          <w:sz w:val="24"/>
          <w:szCs w:val="24"/>
          <w:lang w:eastAsia="ja-JP"/>
        </w:rPr>
        <w:t>Nosho</w:t>
      </w:r>
      <w:proofErr w:type="spellEnd"/>
      <w:r w:rsidR="00B762A5" w:rsidRPr="00B762A5">
        <w:rPr>
          <w:rFonts w:ascii="Book Antiqua" w:hAnsi="Book Antiqua"/>
          <w:sz w:val="24"/>
          <w:szCs w:val="24"/>
        </w:rPr>
        <w:t xml:space="preserve"> </w:t>
      </w:r>
      <w:r w:rsidR="00B762A5" w:rsidRPr="00B762A5">
        <w:rPr>
          <w:rFonts w:ascii="Book Antiqua" w:hAnsi="Book Antiqua"/>
          <w:sz w:val="24"/>
          <w:szCs w:val="24"/>
          <w:lang w:eastAsia="ja-JP"/>
        </w:rPr>
        <w:t>K</w:t>
      </w:r>
      <w:r w:rsidR="00B762A5" w:rsidRPr="00B762A5">
        <w:rPr>
          <w:rFonts w:ascii="Book Antiqua" w:hAnsi="Book Antiqua"/>
          <w:sz w:val="24"/>
          <w:szCs w:val="24"/>
        </w:rPr>
        <w:t xml:space="preserve"> designed the re</w:t>
      </w:r>
      <w:r w:rsidR="00B762A5" w:rsidRPr="00B762A5">
        <w:rPr>
          <w:rFonts w:ascii="Book Antiqua" w:hAnsi="Book Antiqua" w:hint="eastAsia"/>
          <w:sz w:val="24"/>
          <w:szCs w:val="24"/>
          <w:lang w:eastAsia="ja-JP"/>
        </w:rPr>
        <w:t>port</w:t>
      </w:r>
      <w:r w:rsidR="00B762A5" w:rsidRPr="00B762A5">
        <w:rPr>
          <w:rFonts w:ascii="Book Antiqua" w:hAnsi="Book Antiqua"/>
          <w:sz w:val="24"/>
          <w:szCs w:val="24"/>
        </w:rPr>
        <w:t>, analyzed the data and wrote the manuscript;</w:t>
      </w:r>
      <w:r w:rsidR="002A076E">
        <w:rPr>
          <w:rFonts w:ascii="Book Antiqua" w:hAnsi="Book Antiqua"/>
          <w:sz w:val="24"/>
          <w:szCs w:val="24"/>
          <w:lang w:eastAsia="ja-JP"/>
        </w:rPr>
        <w:t xml:space="preserve"> Adachi Y</w:t>
      </w:r>
      <w:r w:rsidR="00521FEA">
        <w:rPr>
          <w:rFonts w:ascii="Book Antiqua" w:hAnsi="Book Antiqua"/>
          <w:sz w:val="24"/>
          <w:szCs w:val="24"/>
          <w:lang w:eastAsia="ja-JP"/>
        </w:rPr>
        <w:t xml:space="preserve"> and Maruyama R </w:t>
      </w:r>
      <w:r w:rsidR="00B762A5" w:rsidRPr="00B762A5">
        <w:rPr>
          <w:rFonts w:ascii="Book Antiqua" w:hAnsi="Book Antiqua"/>
          <w:sz w:val="24"/>
          <w:szCs w:val="24"/>
        </w:rPr>
        <w:t xml:space="preserve">analyzed the data; </w:t>
      </w:r>
      <w:r w:rsidR="00B762A5" w:rsidRPr="00B762A5">
        <w:rPr>
          <w:rFonts w:ascii="Book Antiqua" w:hAnsi="Book Antiqua"/>
          <w:sz w:val="24"/>
          <w:szCs w:val="24"/>
          <w:lang w:eastAsia="ja-JP"/>
        </w:rPr>
        <w:t xml:space="preserve">Ito M, </w:t>
      </w:r>
      <w:proofErr w:type="spellStart"/>
      <w:r w:rsidR="00B762A5" w:rsidRPr="00B762A5">
        <w:rPr>
          <w:rFonts w:ascii="Book Antiqua" w:hAnsi="Book Antiqua"/>
          <w:sz w:val="24"/>
          <w:szCs w:val="24"/>
          <w:lang w:eastAsia="ja-JP"/>
        </w:rPr>
        <w:t>Mitsuhashi</w:t>
      </w:r>
      <w:proofErr w:type="spellEnd"/>
      <w:r w:rsidR="00B762A5" w:rsidRPr="00B762A5">
        <w:rPr>
          <w:rFonts w:ascii="Book Antiqua" w:hAnsi="Book Antiqua"/>
          <w:sz w:val="24"/>
          <w:szCs w:val="24"/>
          <w:lang w:eastAsia="ja-JP"/>
        </w:rPr>
        <w:t xml:space="preserve"> K, </w:t>
      </w:r>
      <w:proofErr w:type="spellStart"/>
      <w:r w:rsidR="00B762A5" w:rsidRPr="00B762A5">
        <w:rPr>
          <w:rFonts w:ascii="Book Antiqua" w:hAnsi="Book Antiqua"/>
          <w:sz w:val="24"/>
          <w:szCs w:val="24"/>
          <w:lang w:eastAsia="ja-JP"/>
        </w:rPr>
        <w:t>Kurihara</w:t>
      </w:r>
      <w:proofErr w:type="spellEnd"/>
      <w:r w:rsidR="00B762A5" w:rsidRPr="00B762A5">
        <w:rPr>
          <w:rFonts w:ascii="Book Antiqua" w:hAnsi="Book Antiqua"/>
          <w:sz w:val="24"/>
          <w:szCs w:val="24"/>
          <w:lang w:eastAsia="ja-JP"/>
        </w:rPr>
        <w:t xml:space="preserve"> H, </w:t>
      </w:r>
      <w:proofErr w:type="spellStart"/>
      <w:r w:rsidR="002A076E">
        <w:rPr>
          <w:rFonts w:ascii="Book Antiqua" w:hAnsi="Book Antiqua"/>
          <w:sz w:val="24"/>
          <w:szCs w:val="24"/>
          <w:lang w:eastAsia="ja-JP"/>
        </w:rPr>
        <w:t>Kanno</w:t>
      </w:r>
      <w:proofErr w:type="spellEnd"/>
      <w:r w:rsidR="002A076E">
        <w:rPr>
          <w:rFonts w:ascii="Book Antiqua" w:hAnsi="Book Antiqua"/>
          <w:sz w:val="24"/>
          <w:szCs w:val="24"/>
          <w:lang w:eastAsia="ja-JP"/>
        </w:rPr>
        <w:t xml:space="preserve"> S, Yamamoto I, </w:t>
      </w:r>
      <w:proofErr w:type="spellStart"/>
      <w:r w:rsidR="002A076E">
        <w:rPr>
          <w:rFonts w:ascii="Book Antiqua" w:hAnsi="Book Antiqua"/>
          <w:sz w:val="24"/>
          <w:szCs w:val="24"/>
          <w:lang w:eastAsia="ja-JP"/>
        </w:rPr>
        <w:t>Ishigami</w:t>
      </w:r>
      <w:proofErr w:type="spellEnd"/>
      <w:r w:rsidR="002A076E">
        <w:rPr>
          <w:rFonts w:ascii="Book Antiqua" w:hAnsi="Book Antiqua"/>
          <w:sz w:val="24"/>
          <w:szCs w:val="24"/>
          <w:lang w:eastAsia="ja-JP"/>
        </w:rPr>
        <w:t xml:space="preserve"> K</w:t>
      </w:r>
      <w:r w:rsidR="002A076E">
        <w:rPr>
          <w:rFonts w:ascii="Book Antiqua" w:eastAsia="SimSun" w:hAnsi="Book Antiqua" w:hint="eastAsia"/>
          <w:sz w:val="24"/>
          <w:szCs w:val="24"/>
        </w:rPr>
        <w:t xml:space="preserve"> </w:t>
      </w:r>
      <w:r w:rsidR="002A076E">
        <w:rPr>
          <w:rFonts w:ascii="Book Antiqua" w:eastAsia="SimSun" w:hAnsi="Book Antiqua"/>
          <w:sz w:val="24"/>
          <w:szCs w:val="24"/>
        </w:rPr>
        <w:t>and</w:t>
      </w:r>
      <w:r w:rsidR="002A076E" w:rsidRPr="00B762A5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B762A5" w:rsidRPr="00B762A5">
        <w:rPr>
          <w:rFonts w:ascii="Book Antiqua" w:hAnsi="Book Antiqua"/>
          <w:sz w:val="24"/>
          <w:szCs w:val="24"/>
          <w:lang w:eastAsia="ja-JP"/>
        </w:rPr>
        <w:t>Igarashi H</w:t>
      </w:r>
      <w:r w:rsidR="00B762A5" w:rsidRPr="00B762A5">
        <w:rPr>
          <w:rFonts w:ascii="Book Antiqua" w:hAnsi="Book Antiqua"/>
          <w:sz w:val="24"/>
          <w:szCs w:val="24"/>
        </w:rPr>
        <w:t xml:space="preserve"> performed experiments; </w:t>
      </w:r>
      <w:proofErr w:type="spellStart"/>
      <w:r w:rsidR="00B762A5" w:rsidRPr="00B762A5">
        <w:rPr>
          <w:rFonts w:ascii="Book Antiqua" w:hAnsi="Book Antiqua"/>
          <w:sz w:val="24"/>
          <w:szCs w:val="24"/>
          <w:lang w:eastAsia="ja-JP"/>
        </w:rPr>
        <w:t>Sukawa</w:t>
      </w:r>
      <w:proofErr w:type="spellEnd"/>
      <w:r w:rsidR="00B762A5" w:rsidRPr="00B762A5">
        <w:rPr>
          <w:rFonts w:ascii="Book Antiqua" w:hAnsi="Book Antiqua"/>
          <w:sz w:val="24"/>
          <w:szCs w:val="24"/>
          <w:lang w:eastAsia="ja-JP"/>
        </w:rPr>
        <w:t xml:space="preserve"> Y, </w:t>
      </w:r>
      <w:r w:rsidR="00E619F0">
        <w:rPr>
          <w:rFonts w:ascii="Book Antiqua" w:hAnsi="Book Antiqua" w:hint="eastAsia"/>
          <w:sz w:val="24"/>
          <w:szCs w:val="24"/>
          <w:lang w:eastAsia="ja-JP"/>
        </w:rPr>
        <w:t xml:space="preserve">Adachi Y, </w:t>
      </w:r>
      <w:r w:rsidR="00B762A5" w:rsidRPr="00B762A5">
        <w:rPr>
          <w:rFonts w:ascii="Book Antiqua" w:hAnsi="Book Antiqua"/>
          <w:sz w:val="24"/>
          <w:szCs w:val="24"/>
        </w:rPr>
        <w:t>Imai K</w:t>
      </w:r>
      <w:r w:rsidR="00B762A5" w:rsidRPr="00B762A5">
        <w:rPr>
          <w:rFonts w:ascii="Book Antiqua" w:hAnsi="Book Antiqua"/>
          <w:sz w:val="24"/>
          <w:szCs w:val="24"/>
          <w:lang w:eastAsia="ja-JP"/>
        </w:rPr>
        <w:t>,</w:t>
      </w:r>
      <w:r w:rsidR="00B762A5" w:rsidRPr="00B762A5">
        <w:rPr>
          <w:rFonts w:ascii="Book Antiqua" w:hAnsi="Book Antiqua" w:hint="eastAsia"/>
          <w:sz w:val="24"/>
          <w:szCs w:val="24"/>
          <w:lang w:eastAsia="ja-JP"/>
        </w:rPr>
        <w:t xml:space="preserve"> </w:t>
      </w:r>
      <w:r w:rsidR="002A076E">
        <w:rPr>
          <w:rFonts w:ascii="Book Antiqua" w:hAnsi="Book Antiqua"/>
          <w:sz w:val="24"/>
          <w:szCs w:val="24"/>
          <w:lang w:eastAsia="ja-JP"/>
        </w:rPr>
        <w:t>Yamamoto H</w:t>
      </w:r>
      <w:r w:rsidR="00B762A5" w:rsidRPr="00B762A5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B762A5" w:rsidRPr="00B762A5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B762A5" w:rsidRPr="00B762A5">
        <w:rPr>
          <w:rFonts w:ascii="Book Antiqua" w:hAnsi="Book Antiqua"/>
          <w:sz w:val="24"/>
          <w:szCs w:val="24"/>
        </w:rPr>
        <w:t>Shinomura</w:t>
      </w:r>
      <w:proofErr w:type="spellEnd"/>
      <w:r w:rsidR="00B762A5" w:rsidRPr="00B762A5">
        <w:rPr>
          <w:rFonts w:ascii="Book Antiqua" w:hAnsi="Book Antiqua"/>
          <w:sz w:val="24"/>
          <w:szCs w:val="24"/>
        </w:rPr>
        <w:t xml:space="preserve"> Y edited the manuscript</w:t>
      </w:r>
      <w:r w:rsidR="00BA01B5">
        <w:rPr>
          <w:rFonts w:ascii="Book Antiqua" w:eastAsia="SimSun" w:hAnsi="Book Antiqua" w:hint="eastAsia"/>
          <w:sz w:val="24"/>
          <w:szCs w:val="24"/>
        </w:rPr>
        <w:t>.</w:t>
      </w:r>
    </w:p>
    <w:p w14:paraId="4CB8BDD9" w14:textId="77777777" w:rsidR="007B511B" w:rsidRPr="007B511B" w:rsidRDefault="007B511B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</w:p>
    <w:p w14:paraId="4E375FBB" w14:textId="16946BCE" w:rsidR="002D7EA4" w:rsidRPr="00530A75" w:rsidRDefault="004B7E61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eastAsia="SimSun" w:hAnsi="Book Antiqua"/>
          <w:sz w:val="24"/>
          <w:szCs w:val="24"/>
          <w:lang w:val="en-GB" w:eastAsia="zh-CN"/>
        </w:rPr>
      </w:pPr>
      <w:r w:rsidRPr="007B511B">
        <w:rPr>
          <w:rFonts w:ascii="Book Antiqua" w:hAnsi="Book Antiqua"/>
          <w:b/>
          <w:sz w:val="24"/>
          <w:szCs w:val="24"/>
          <w:lang w:eastAsia="ja-JP"/>
        </w:rPr>
        <w:t>S</w:t>
      </w:r>
      <w:proofErr w:type="spellStart"/>
      <w:r w:rsidR="002D7EA4" w:rsidRPr="007B511B">
        <w:rPr>
          <w:rFonts w:ascii="Book Antiqua" w:hAnsi="Book Antiqua"/>
          <w:b/>
          <w:bCs/>
          <w:sz w:val="24"/>
          <w:szCs w:val="24"/>
          <w:lang w:val="en-GB" w:eastAsia="ja-JP"/>
        </w:rPr>
        <w:t>upported</w:t>
      </w:r>
      <w:proofErr w:type="spellEnd"/>
      <w:r w:rsidR="002D7EA4" w:rsidRPr="007B511B">
        <w:rPr>
          <w:rFonts w:ascii="Book Antiqua" w:hAnsi="Book Antiqua"/>
          <w:b/>
          <w:bCs/>
          <w:sz w:val="24"/>
          <w:szCs w:val="24"/>
          <w:lang w:val="en-GB" w:eastAsia="ja-JP"/>
        </w:rPr>
        <w:t xml:space="preserve"> by</w:t>
      </w:r>
      <w:r w:rsidRPr="007B511B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9F5275" w:rsidRPr="007B511B">
        <w:rPr>
          <w:rFonts w:ascii="Book Antiqua" w:hAnsi="Book Antiqua"/>
          <w:sz w:val="24"/>
          <w:szCs w:val="24"/>
          <w:lang w:val="en-GB" w:eastAsia="ja-JP"/>
        </w:rPr>
        <w:t xml:space="preserve">Japanese Society of Gastroenterology Research Foundation (to </w:t>
      </w:r>
      <w:proofErr w:type="spellStart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>Nosho</w:t>
      </w:r>
      <w:proofErr w:type="spellEnd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9F5275" w:rsidRPr="007B511B">
        <w:rPr>
          <w:rFonts w:ascii="Book Antiqua" w:hAnsi="Book Antiqua"/>
          <w:sz w:val="24"/>
          <w:szCs w:val="24"/>
          <w:lang w:val="en-GB" w:eastAsia="ja-JP"/>
        </w:rPr>
        <w:t>K)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>;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 xml:space="preserve"> Pancreas</w:t>
      </w:r>
      <w:r w:rsidR="007B511B" w:rsidRPr="007B511B">
        <w:rPr>
          <w:rFonts w:ascii="Book Antiqua" w:hAnsi="Book Antiqua" w:hint="eastAsia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 xml:space="preserve">Research Foundation of Japan (to </w:t>
      </w:r>
      <w:proofErr w:type="spellStart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>Nosho</w:t>
      </w:r>
      <w:proofErr w:type="spellEnd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>K</w:t>
      </w:r>
      <w:r w:rsidR="007B511B" w:rsidRPr="00CA5ABD">
        <w:rPr>
          <w:rFonts w:ascii="Book Antiqua" w:hAnsi="Book Antiqua"/>
          <w:sz w:val="24"/>
          <w:szCs w:val="24"/>
          <w:lang w:val="en-GB" w:eastAsia="ja-JP"/>
        </w:rPr>
        <w:t>)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>;</w:t>
      </w:r>
      <w:r w:rsidR="007B511B" w:rsidRPr="00CA5ABD">
        <w:rPr>
          <w:rFonts w:ascii="Book Antiqua" w:hAnsi="Book Antiqua" w:hint="eastAsia"/>
          <w:sz w:val="24"/>
          <w:szCs w:val="24"/>
          <w:lang w:val="en-GB" w:eastAsia="ja-JP"/>
        </w:rPr>
        <w:t xml:space="preserve"> </w:t>
      </w:r>
      <w:r w:rsidR="000C628A" w:rsidRPr="00CA5ABD">
        <w:rPr>
          <w:rFonts w:ascii="Book Antiqua" w:hAnsi="Book Antiqua"/>
          <w:sz w:val="24"/>
          <w:szCs w:val="24"/>
          <w:lang w:val="en-GB" w:eastAsia="ja-JP"/>
        </w:rPr>
        <w:t xml:space="preserve">Medical Research Encouragement Prize of The Japan Medical Association (to </w:t>
      </w:r>
      <w:proofErr w:type="spellStart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>Nosho</w:t>
      </w:r>
      <w:proofErr w:type="spellEnd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0C628A" w:rsidRPr="00CA5ABD">
        <w:rPr>
          <w:rFonts w:ascii="Book Antiqua" w:hAnsi="Book Antiqua"/>
          <w:sz w:val="24"/>
          <w:szCs w:val="24"/>
          <w:lang w:val="en-GB" w:eastAsia="ja-JP"/>
        </w:rPr>
        <w:t>K)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>;</w:t>
      </w:r>
      <w:r w:rsidR="000C628A" w:rsidRPr="00CA5ABD">
        <w:rPr>
          <w:rFonts w:ascii="Book Antiqua" w:hAnsi="Book Antiqua" w:hint="eastAsia"/>
          <w:sz w:val="24"/>
          <w:szCs w:val="24"/>
          <w:lang w:val="en-GB" w:eastAsia="ja-JP"/>
        </w:rPr>
        <w:t xml:space="preserve"> </w:t>
      </w:r>
      <w:r w:rsidR="007B511B" w:rsidRPr="00CA5ABD">
        <w:rPr>
          <w:rFonts w:ascii="Book Antiqua" w:hAnsi="Book Antiqua"/>
          <w:sz w:val="24"/>
          <w:szCs w:val="24"/>
          <w:lang w:val="en-GB" w:eastAsia="ja-JP"/>
        </w:rPr>
        <w:t>the Japa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>n Society for</w:t>
      </w:r>
      <w:r w:rsidR="007B511B">
        <w:rPr>
          <w:rFonts w:ascii="Book Antiqua" w:hAnsi="Book Antiqua" w:hint="eastAsia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>the Promotion of Science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>Challenging Exploratory</w:t>
      </w:r>
      <w:r w:rsidR="007B511B" w:rsidRPr="007B511B">
        <w:rPr>
          <w:rFonts w:ascii="Book Antiqua" w:hAnsi="Book Antiqua" w:hint="eastAsia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>Research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>,</w:t>
      </w:r>
      <w:r w:rsidR="00530A75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 xml:space="preserve">grant 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 xml:space="preserve">No.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 xml:space="preserve">25670371 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>(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 xml:space="preserve">to </w:t>
      </w:r>
      <w:proofErr w:type="spellStart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>Sukawa</w:t>
      </w:r>
      <w:proofErr w:type="spellEnd"/>
      <w:r w:rsidR="00530A75" w:rsidRPr="00530A75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/>
          <w:sz w:val="24"/>
          <w:szCs w:val="24"/>
          <w:lang w:val="en-GB" w:eastAsia="ja-JP"/>
        </w:rPr>
        <w:t>Y)</w:t>
      </w:r>
      <w:r w:rsidR="00530A75">
        <w:rPr>
          <w:rFonts w:ascii="Book Antiqua" w:eastAsia="SimSun" w:hAnsi="Book Antiqua" w:hint="eastAsia"/>
          <w:sz w:val="24"/>
          <w:szCs w:val="24"/>
          <w:lang w:val="en-GB" w:eastAsia="zh-CN"/>
        </w:rPr>
        <w:t>;</w:t>
      </w:r>
      <w:r w:rsidR="007B511B" w:rsidRPr="007B511B">
        <w:rPr>
          <w:rFonts w:ascii="Book Antiqua" w:hAnsi="Book Antiqua" w:hint="eastAsia"/>
          <w:sz w:val="24"/>
          <w:szCs w:val="24"/>
          <w:lang w:val="en-GB" w:eastAsia="ja-JP"/>
        </w:rPr>
        <w:t xml:space="preserve"> and </w:t>
      </w:r>
      <w:r w:rsidR="007B511B" w:rsidRPr="007B511B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 xml:space="preserve">Ono Cancer Research Foundation (to </w:t>
      </w:r>
      <w:r w:rsidR="00530A75" w:rsidRPr="00530A75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>Ito</w:t>
      </w:r>
      <w:r w:rsidR="00530A75" w:rsidRPr="00530A75">
        <w:rPr>
          <w:rFonts w:ascii="Book Antiqua" w:hAnsi="Book Antiqua" w:hint="eastAsia"/>
          <w:bCs/>
          <w:color w:val="000000" w:themeColor="text1"/>
          <w:sz w:val="24"/>
          <w:szCs w:val="24"/>
          <w:lang w:val="en-GB" w:eastAsia="ja-JP"/>
        </w:rPr>
        <w:t xml:space="preserve"> </w:t>
      </w:r>
      <w:r w:rsidR="007B511B" w:rsidRPr="007B511B">
        <w:rPr>
          <w:rFonts w:ascii="Book Antiqua" w:hAnsi="Book Antiqua" w:hint="eastAsia"/>
          <w:bCs/>
          <w:color w:val="000000" w:themeColor="text1"/>
          <w:sz w:val="24"/>
          <w:szCs w:val="24"/>
          <w:lang w:val="en-GB" w:eastAsia="ja-JP"/>
        </w:rPr>
        <w:t>M</w:t>
      </w:r>
      <w:r w:rsidR="007B511B" w:rsidRPr="007B511B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>)</w:t>
      </w:r>
      <w:r w:rsidR="00530A75">
        <w:rPr>
          <w:rFonts w:ascii="Book Antiqua" w:eastAsia="SimSun" w:hAnsi="Book Antiqua" w:hint="eastAsia"/>
          <w:bCs/>
          <w:color w:val="000000" w:themeColor="text1"/>
          <w:sz w:val="24"/>
          <w:szCs w:val="24"/>
          <w:lang w:val="en-GB" w:eastAsia="zh-CN"/>
        </w:rPr>
        <w:t>.</w:t>
      </w:r>
    </w:p>
    <w:p w14:paraId="27EAD6EF" w14:textId="77777777" w:rsidR="002D7EA4" w:rsidRDefault="002D7EA4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</w:p>
    <w:p w14:paraId="44FFDABA" w14:textId="1A1C97E6" w:rsidR="00521FEA" w:rsidRDefault="00521FEA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eastAsia="SimSun" w:hAnsi="Book Antiqua"/>
          <w:sz w:val="24"/>
          <w:szCs w:val="24"/>
        </w:rPr>
      </w:pPr>
      <w:r w:rsidRPr="00521FEA">
        <w:rPr>
          <w:rFonts w:ascii="Book Antiqua" w:hAnsi="Book Antiqua"/>
          <w:b/>
          <w:sz w:val="24"/>
          <w:szCs w:val="24"/>
          <w:lang w:eastAsia="ja-JP"/>
        </w:rPr>
        <w:t>Conflict-of-interest statement:</w:t>
      </w:r>
      <w:r w:rsidRPr="00521FEA">
        <w:rPr>
          <w:rFonts w:ascii="Book Antiqua" w:hAnsi="Book Antiqua"/>
          <w:sz w:val="24"/>
          <w:szCs w:val="24"/>
          <w:lang w:eastAsia="ja-JP"/>
        </w:rPr>
        <w:t xml:space="preserve"> Authors declare no conflict of interests for this article.</w:t>
      </w:r>
    </w:p>
    <w:p w14:paraId="2676F6E0" w14:textId="77777777" w:rsidR="00521FEA" w:rsidRPr="00530A75" w:rsidRDefault="00521FEA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eastAsia="SimSun" w:hAnsi="Book Antiqua"/>
          <w:sz w:val="24"/>
          <w:szCs w:val="24"/>
        </w:rPr>
      </w:pPr>
    </w:p>
    <w:p w14:paraId="55FC1697" w14:textId="648B1722" w:rsidR="00521FEA" w:rsidRDefault="00521FEA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  <w:r w:rsidRPr="00521FEA">
        <w:rPr>
          <w:rFonts w:ascii="Book Antiqua" w:hAnsi="Book Antiqua"/>
          <w:b/>
          <w:sz w:val="24"/>
          <w:szCs w:val="24"/>
          <w:lang w:eastAsia="ja-JP"/>
        </w:rPr>
        <w:t>Open-Access:</w:t>
      </w:r>
      <w:r w:rsidRPr="00521FEA">
        <w:rPr>
          <w:rFonts w:ascii="Book Antiqua" w:hAnsi="Book Antiqua"/>
          <w:sz w:val="24"/>
          <w:szCs w:val="24"/>
          <w:lang w:eastAsia="ja-JP"/>
        </w:rPr>
        <w:t xml:space="preserve"> This article is an open-access article which was selected </w:t>
      </w:r>
      <w:proofErr w:type="spellStart"/>
      <w:r w:rsidRPr="00521FEA">
        <w:rPr>
          <w:rFonts w:ascii="Book Antiqua" w:hAnsi="Book Antiqua"/>
          <w:sz w:val="24"/>
          <w:szCs w:val="24"/>
          <w:lang w:eastAsia="ja-JP"/>
        </w:rPr>
        <w:t>byan</w:t>
      </w:r>
      <w:proofErr w:type="spellEnd"/>
      <w:r w:rsidRPr="00521FEA">
        <w:rPr>
          <w:rFonts w:ascii="Book Antiqua" w:hAnsi="Book Antiqua"/>
          <w:sz w:val="24"/>
          <w:szCs w:val="24"/>
          <w:lang w:eastAsia="ja-JP"/>
        </w:rPr>
        <w:t xml:space="preserve"> in-house</w:t>
      </w:r>
      <w:r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521FEA">
        <w:rPr>
          <w:rFonts w:ascii="Book Antiqua" w:hAnsi="Book Antiqua"/>
          <w:sz w:val="24"/>
          <w:szCs w:val="24"/>
          <w:lang w:eastAsia="ja-JP"/>
        </w:rPr>
        <w:t>editor and fully peer-reviewed by external reviewers. It is</w:t>
      </w:r>
      <w:r>
        <w:rPr>
          <w:rFonts w:ascii="Book Antiqua" w:hAnsi="Book Antiqua" w:hint="eastAsia"/>
          <w:sz w:val="24"/>
          <w:szCs w:val="24"/>
          <w:lang w:eastAsia="ja-JP"/>
        </w:rPr>
        <w:t xml:space="preserve"> </w:t>
      </w:r>
      <w:r w:rsidRPr="00521FEA">
        <w:rPr>
          <w:rFonts w:ascii="Book Antiqua" w:hAnsi="Book Antiqua"/>
          <w:sz w:val="24"/>
          <w:szCs w:val="24"/>
          <w:lang w:eastAsia="ja-JP"/>
        </w:rPr>
        <w:t>distributed in accordance with the Creative Commons Attribution Non Commercial</w:t>
      </w:r>
      <w:r>
        <w:rPr>
          <w:rFonts w:ascii="Book Antiqua" w:hAnsi="Book Antiqua" w:hint="eastAsia"/>
          <w:sz w:val="24"/>
          <w:szCs w:val="24"/>
          <w:lang w:eastAsia="ja-JP"/>
        </w:rPr>
        <w:t xml:space="preserve"> </w:t>
      </w:r>
      <w:r w:rsidRPr="00521FEA">
        <w:rPr>
          <w:rFonts w:ascii="Book Antiqua" w:hAnsi="Book Antiqua"/>
          <w:sz w:val="24"/>
          <w:szCs w:val="24"/>
          <w:lang w:eastAsia="ja-JP"/>
        </w:rPr>
        <w:t>(CC BY-NC 4.0) license, which permits others to distribute, remix, adapt, build upon</w:t>
      </w:r>
      <w:r>
        <w:rPr>
          <w:rFonts w:ascii="Book Antiqua" w:hAnsi="Book Antiqua" w:hint="eastAsia"/>
          <w:sz w:val="24"/>
          <w:szCs w:val="24"/>
          <w:lang w:eastAsia="ja-JP"/>
        </w:rPr>
        <w:t xml:space="preserve"> </w:t>
      </w:r>
      <w:r w:rsidRPr="00521FEA">
        <w:rPr>
          <w:rFonts w:ascii="Book Antiqua" w:hAnsi="Book Antiqua"/>
          <w:sz w:val="24"/>
          <w:szCs w:val="24"/>
          <w:lang w:eastAsia="ja-JP"/>
        </w:rPr>
        <w:t>this work non-commercially, and license their derivative works on different terms,</w:t>
      </w:r>
      <w:r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521FEA">
        <w:rPr>
          <w:rFonts w:ascii="Book Antiqua" w:hAnsi="Book Antiqua"/>
          <w:sz w:val="24"/>
          <w:szCs w:val="24"/>
          <w:lang w:eastAsia="ja-JP"/>
        </w:rPr>
        <w:t>provided the original work is properly cited and the use is non-commercial. See:</w:t>
      </w:r>
      <w:r>
        <w:rPr>
          <w:rFonts w:ascii="Book Antiqua" w:hAnsi="Book Antiqua" w:hint="eastAsia"/>
          <w:sz w:val="24"/>
          <w:szCs w:val="24"/>
          <w:lang w:eastAsia="ja-JP"/>
        </w:rPr>
        <w:t xml:space="preserve"> </w:t>
      </w:r>
      <w:r w:rsidRPr="00521FEA">
        <w:rPr>
          <w:rFonts w:ascii="Book Antiqua" w:hAnsi="Book Antiqua"/>
          <w:sz w:val="24"/>
          <w:szCs w:val="24"/>
          <w:lang w:eastAsia="ja-JP"/>
        </w:rPr>
        <w:t>http://creativecommons.org/licenses/by-nc/4.0/</w:t>
      </w:r>
    </w:p>
    <w:p w14:paraId="0CE342B2" w14:textId="77777777" w:rsidR="00521FEA" w:rsidRPr="00F8436C" w:rsidRDefault="00521FEA" w:rsidP="00B9333B">
      <w:pPr>
        <w:pStyle w:val="CommentText"/>
        <w:adjustRightInd w:val="0"/>
        <w:snapToGrid w:val="0"/>
        <w:spacing w:line="360" w:lineRule="auto"/>
        <w:jc w:val="both"/>
        <w:rPr>
          <w:rFonts w:ascii="Book Antiqua" w:eastAsia="SimSun" w:hAnsi="Book Antiqua"/>
          <w:sz w:val="24"/>
          <w:szCs w:val="24"/>
        </w:rPr>
      </w:pPr>
    </w:p>
    <w:p w14:paraId="206EAC81" w14:textId="6EA934C0" w:rsidR="00F742EC" w:rsidRPr="00530A75" w:rsidRDefault="00F742EC" w:rsidP="00B9333B">
      <w:pPr>
        <w:pStyle w:val="Title"/>
        <w:tabs>
          <w:tab w:val="left" w:pos="90"/>
        </w:tabs>
        <w:adjustRightInd w:val="0"/>
        <w:snapToGrid w:val="0"/>
        <w:jc w:val="both"/>
        <w:rPr>
          <w:rFonts w:ascii="Book Antiqua" w:eastAsia="SimSun" w:hAnsi="Book Antiqua"/>
          <w:b w:val="0"/>
          <w:sz w:val="24"/>
          <w:szCs w:val="24"/>
        </w:rPr>
      </w:pPr>
      <w:r w:rsidRPr="00937A44">
        <w:rPr>
          <w:rFonts w:ascii="Book Antiqua" w:hAnsi="Book Antiqua"/>
          <w:sz w:val="24"/>
          <w:szCs w:val="24"/>
        </w:rPr>
        <w:t>Correspondence to:</w:t>
      </w:r>
      <w:r w:rsidRPr="00937A44">
        <w:rPr>
          <w:rFonts w:ascii="Book Antiqua" w:hAnsi="Book Antiqua"/>
          <w:b w:val="0"/>
          <w:sz w:val="24"/>
          <w:szCs w:val="24"/>
          <w:lang w:eastAsia="ja-JP"/>
        </w:rPr>
        <w:t xml:space="preserve"> </w:t>
      </w:r>
      <w:r w:rsidRPr="00530A75">
        <w:rPr>
          <w:rFonts w:ascii="Book Antiqua" w:hAnsi="Book Antiqua"/>
          <w:bCs/>
          <w:sz w:val="24"/>
          <w:szCs w:val="24"/>
          <w:lang w:eastAsia="ja-JP"/>
        </w:rPr>
        <w:t xml:space="preserve">Katsuhiko </w:t>
      </w:r>
      <w:proofErr w:type="spellStart"/>
      <w:r w:rsidRPr="00530A75">
        <w:rPr>
          <w:rFonts w:ascii="Book Antiqua" w:hAnsi="Book Antiqua"/>
          <w:bCs/>
          <w:sz w:val="24"/>
          <w:szCs w:val="24"/>
          <w:lang w:eastAsia="ja-JP"/>
        </w:rPr>
        <w:t>Nosho</w:t>
      </w:r>
      <w:proofErr w:type="spellEnd"/>
      <w:r w:rsidR="00530A75" w:rsidRPr="00530A75">
        <w:rPr>
          <w:rFonts w:ascii="Book Antiqua" w:eastAsia="SimSun" w:hAnsi="Book Antiqua" w:hint="eastAsia"/>
          <w:bCs/>
          <w:sz w:val="24"/>
          <w:szCs w:val="24"/>
        </w:rPr>
        <w:t>,</w:t>
      </w:r>
      <w:r w:rsidR="00530A75" w:rsidRPr="00530A75">
        <w:rPr>
          <w:rFonts w:ascii="Book Antiqua" w:hAnsi="Book Antiqua"/>
          <w:bCs/>
          <w:sz w:val="24"/>
          <w:szCs w:val="24"/>
          <w:lang w:eastAsia="ja-JP"/>
        </w:rPr>
        <w:t xml:space="preserve"> MD, PhD</w:t>
      </w:r>
      <w:r w:rsidR="00530A75" w:rsidRPr="00530A75">
        <w:rPr>
          <w:rFonts w:ascii="Book Antiqua" w:eastAsia="SimSun" w:hAnsi="Book Antiqua" w:hint="eastAsia"/>
          <w:bCs/>
          <w:sz w:val="24"/>
          <w:szCs w:val="24"/>
        </w:rPr>
        <w:t xml:space="preserve">, </w:t>
      </w:r>
      <w:r w:rsidRPr="00530A75">
        <w:rPr>
          <w:rFonts w:ascii="Book Antiqua" w:hAnsi="Book Antiqua"/>
          <w:b w:val="0"/>
          <w:sz w:val="24"/>
          <w:szCs w:val="24"/>
          <w:lang w:eastAsia="en-US"/>
        </w:rPr>
        <w:t>Department of Gastroenterology, Rheumatology and Clinical Immunology, Sapporo Medical University School of Medicine</w:t>
      </w:r>
      <w:r w:rsidR="00530A75">
        <w:rPr>
          <w:rFonts w:ascii="Book Antiqua" w:eastAsia="SimSun" w:hAnsi="Book Antiqua" w:hint="eastAsia"/>
          <w:b w:val="0"/>
          <w:sz w:val="24"/>
          <w:szCs w:val="24"/>
        </w:rPr>
        <w:t xml:space="preserve">, </w:t>
      </w:r>
      <w:r w:rsidR="00530A75">
        <w:rPr>
          <w:rFonts w:ascii="Book Antiqua" w:hAnsi="Book Antiqua"/>
          <w:b w:val="0"/>
          <w:bCs/>
          <w:sz w:val="24"/>
          <w:szCs w:val="24"/>
          <w:lang w:eastAsia="ja-JP"/>
        </w:rPr>
        <w:t>S-1, W-16, Chou-</w:t>
      </w:r>
      <w:proofErr w:type="spellStart"/>
      <w:r w:rsidR="00530A75">
        <w:rPr>
          <w:rFonts w:ascii="Book Antiqua" w:hAnsi="Book Antiqua"/>
          <w:b w:val="0"/>
          <w:bCs/>
          <w:sz w:val="24"/>
          <w:szCs w:val="24"/>
          <w:lang w:eastAsia="ja-JP"/>
        </w:rPr>
        <w:t>ku</w:t>
      </w:r>
      <w:proofErr w:type="spellEnd"/>
      <w:r w:rsidR="00530A75">
        <w:rPr>
          <w:rFonts w:ascii="Book Antiqua" w:hAnsi="Book Antiqua"/>
          <w:b w:val="0"/>
          <w:bCs/>
          <w:sz w:val="24"/>
          <w:szCs w:val="24"/>
          <w:lang w:eastAsia="ja-JP"/>
        </w:rPr>
        <w:t>, Sapporo</w:t>
      </w:r>
      <w:r w:rsidRPr="00530A75">
        <w:rPr>
          <w:rFonts w:ascii="Book Antiqua" w:hAnsi="Book Antiqua"/>
          <w:b w:val="0"/>
          <w:bCs/>
          <w:sz w:val="24"/>
          <w:szCs w:val="24"/>
          <w:lang w:eastAsia="ja-JP"/>
        </w:rPr>
        <w:t xml:space="preserve"> 060-8543</w:t>
      </w:r>
      <w:r w:rsidR="00530A75">
        <w:rPr>
          <w:rFonts w:ascii="Book Antiqua" w:eastAsia="SimSun" w:hAnsi="Book Antiqua" w:hint="eastAsia"/>
          <w:b w:val="0"/>
          <w:bCs/>
          <w:sz w:val="24"/>
          <w:szCs w:val="24"/>
        </w:rPr>
        <w:t>,</w:t>
      </w:r>
      <w:r w:rsidRPr="00530A75">
        <w:rPr>
          <w:rFonts w:ascii="Book Antiqua" w:hAnsi="Book Antiqua"/>
          <w:b w:val="0"/>
          <w:bCs/>
          <w:sz w:val="24"/>
          <w:szCs w:val="24"/>
          <w:lang w:eastAsia="ja-JP"/>
        </w:rPr>
        <w:t xml:space="preserve"> Japan</w:t>
      </w:r>
      <w:r w:rsidR="00530A75">
        <w:rPr>
          <w:rFonts w:ascii="Book Antiqua" w:eastAsia="SimSun" w:hAnsi="Book Antiqua" w:hint="eastAsia"/>
          <w:b w:val="0"/>
          <w:bCs/>
          <w:sz w:val="24"/>
          <w:szCs w:val="24"/>
        </w:rPr>
        <w:t xml:space="preserve">. </w:t>
      </w:r>
      <w:r w:rsidR="00530A75" w:rsidRPr="00530A75">
        <w:rPr>
          <w:rFonts w:ascii="Book Antiqua" w:eastAsia="SimSun" w:hAnsi="Book Antiqua"/>
          <w:b w:val="0"/>
          <w:bCs/>
          <w:sz w:val="24"/>
          <w:szCs w:val="24"/>
        </w:rPr>
        <w:t>nosho@sapmed.ac.jp</w:t>
      </w:r>
    </w:p>
    <w:p w14:paraId="4703605F" w14:textId="6C598922" w:rsidR="00521FEA" w:rsidRDefault="0071252C" w:rsidP="00B9333B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/>
        </w:rPr>
      </w:pPr>
      <w:r w:rsidRPr="00937A44">
        <w:rPr>
          <w:rFonts w:ascii="Book Antiqua" w:eastAsia="Times New Roman" w:hAnsi="Book Antiqua"/>
          <w:b/>
          <w:bCs/>
        </w:rPr>
        <w:t xml:space="preserve">Telephone: </w:t>
      </w:r>
      <w:r w:rsidRPr="00937A44">
        <w:rPr>
          <w:rFonts w:ascii="Book Antiqua" w:eastAsia="Times New Roman" w:hAnsi="Book Antiqua"/>
        </w:rPr>
        <w:t xml:space="preserve">+81-11-6112111 </w:t>
      </w:r>
    </w:p>
    <w:p w14:paraId="1BA12B1C" w14:textId="6795015D" w:rsidR="0071252C" w:rsidRDefault="0071252C" w:rsidP="00B9333B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/>
        </w:rPr>
      </w:pPr>
      <w:r w:rsidRPr="00937A44">
        <w:rPr>
          <w:rFonts w:ascii="Book Antiqua" w:eastAsia="Times New Roman" w:hAnsi="Book Antiqua"/>
          <w:b/>
          <w:bCs/>
        </w:rPr>
        <w:t>Fax:</w:t>
      </w:r>
      <w:r w:rsidRPr="00937A44">
        <w:rPr>
          <w:rFonts w:ascii="Book Antiqua" w:eastAsia="SimSun" w:hAnsi="Book Antiqua"/>
          <w:b/>
          <w:bCs/>
          <w:lang w:eastAsia="zh-CN"/>
        </w:rPr>
        <w:t xml:space="preserve"> </w:t>
      </w:r>
      <w:r w:rsidRPr="00937A44">
        <w:rPr>
          <w:rFonts w:ascii="Book Antiqua" w:eastAsia="Times New Roman" w:hAnsi="Book Antiqua"/>
        </w:rPr>
        <w:t>+81-11-6112282</w:t>
      </w:r>
    </w:p>
    <w:p w14:paraId="0582684E" w14:textId="77777777" w:rsidR="00521FEA" w:rsidRPr="00937A44" w:rsidRDefault="00521FEA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30325FCF" w14:textId="3E6FB765" w:rsidR="00521FEA" w:rsidRPr="006B3DE7" w:rsidRDefault="00521FEA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521FEA">
        <w:rPr>
          <w:rFonts w:ascii="Book Antiqua" w:hAnsi="Book Antiqua"/>
          <w:b/>
        </w:rPr>
        <w:t xml:space="preserve">Received: </w:t>
      </w:r>
      <w:r w:rsidR="006B3DE7" w:rsidRPr="00A11C75">
        <w:rPr>
          <w:rFonts w:ascii="Book Antiqua" w:hAnsi="Book Antiqua"/>
        </w:rPr>
        <w:t>June</w:t>
      </w:r>
      <w:r w:rsidR="006B3DE7">
        <w:rPr>
          <w:rFonts w:ascii="Book Antiqua" w:eastAsia="SimSun" w:hAnsi="Book Antiqua" w:hint="eastAsia"/>
          <w:lang w:eastAsia="zh-CN"/>
        </w:rPr>
        <w:t xml:space="preserve"> 30, 2015</w:t>
      </w:r>
    </w:p>
    <w:p w14:paraId="17925DD8" w14:textId="7A581619" w:rsidR="00521FEA" w:rsidRPr="00F965ED" w:rsidRDefault="00521FEA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521FEA">
        <w:rPr>
          <w:rFonts w:ascii="Book Antiqua" w:hAnsi="Book Antiqua"/>
          <w:b/>
        </w:rPr>
        <w:t xml:space="preserve">Peer-review started: </w:t>
      </w:r>
      <w:r w:rsidR="00F965ED" w:rsidRPr="00A11C75">
        <w:rPr>
          <w:rFonts w:ascii="Book Antiqua" w:hAnsi="Book Antiqua"/>
        </w:rPr>
        <w:t>July</w:t>
      </w:r>
      <w:r w:rsidR="00F965ED">
        <w:rPr>
          <w:rFonts w:ascii="Book Antiqua" w:eastAsia="SimSun" w:hAnsi="Book Antiqua" w:hint="eastAsia"/>
          <w:lang w:eastAsia="zh-CN"/>
        </w:rPr>
        <w:t xml:space="preserve"> 4, 2015</w:t>
      </w:r>
    </w:p>
    <w:p w14:paraId="6526F28C" w14:textId="210A890C" w:rsidR="00521FEA" w:rsidRPr="00F2502E" w:rsidRDefault="00521FEA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521FEA">
        <w:rPr>
          <w:rFonts w:ascii="Book Antiqua" w:hAnsi="Book Antiqua"/>
          <w:b/>
        </w:rPr>
        <w:lastRenderedPageBreak/>
        <w:t xml:space="preserve">First decision: </w:t>
      </w:r>
      <w:r w:rsidR="00F2502E" w:rsidRPr="00A11C75">
        <w:rPr>
          <w:rFonts w:ascii="Book Antiqua" w:hAnsi="Book Antiqua"/>
        </w:rPr>
        <w:t>September</w:t>
      </w:r>
      <w:r w:rsidR="00F2502E">
        <w:rPr>
          <w:rFonts w:ascii="Book Antiqua" w:eastAsia="SimSun" w:hAnsi="Book Antiqua" w:hint="eastAsia"/>
          <w:lang w:eastAsia="zh-CN"/>
        </w:rPr>
        <w:t xml:space="preserve"> 11, 2015</w:t>
      </w:r>
    </w:p>
    <w:p w14:paraId="2233BEDA" w14:textId="641884F7" w:rsidR="00521FEA" w:rsidRPr="00C36CAA" w:rsidRDefault="00521FEA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521FEA">
        <w:rPr>
          <w:rFonts w:ascii="Book Antiqua" w:hAnsi="Book Antiqua"/>
          <w:b/>
        </w:rPr>
        <w:t xml:space="preserve">Revised: </w:t>
      </w:r>
      <w:r w:rsidR="00C36CAA" w:rsidRPr="00A11C75">
        <w:rPr>
          <w:rFonts w:ascii="Book Antiqua" w:hAnsi="Book Antiqua"/>
        </w:rPr>
        <w:t>September</w:t>
      </w:r>
      <w:r w:rsidR="00C36CAA">
        <w:rPr>
          <w:rFonts w:ascii="Book Antiqua" w:eastAsia="SimSun" w:hAnsi="Book Antiqua" w:hint="eastAsia"/>
          <w:lang w:eastAsia="zh-CN"/>
        </w:rPr>
        <w:t xml:space="preserve"> 25, 2015</w:t>
      </w:r>
    </w:p>
    <w:p w14:paraId="362D6A71" w14:textId="7B3A31F7" w:rsidR="00521FEA" w:rsidRPr="00B94605" w:rsidRDefault="00521FEA" w:rsidP="00B94605">
      <w:pPr>
        <w:spacing w:line="360" w:lineRule="auto"/>
        <w:rPr>
          <w:rFonts w:ascii="Book Antiqua" w:hAnsi="Book Antiqua"/>
          <w:color w:val="000000"/>
        </w:rPr>
      </w:pPr>
      <w:r w:rsidRPr="00521FEA">
        <w:rPr>
          <w:rFonts w:ascii="Book Antiqua" w:hAnsi="Book Antiqua"/>
          <w:b/>
        </w:rPr>
        <w:t>Accepted:</w:t>
      </w:r>
      <w:bookmarkStart w:id="0" w:name="OLE_LINK98"/>
      <w:bookmarkStart w:id="1" w:name="OLE_LINK99"/>
      <w:bookmarkStart w:id="2" w:name="OLE_LINK104"/>
      <w:bookmarkStart w:id="3" w:name="OLE_LINK110"/>
      <w:bookmarkStart w:id="4" w:name="OLE_LINK111"/>
      <w:bookmarkStart w:id="5" w:name="OLE_LINK115"/>
      <w:bookmarkStart w:id="6" w:name="OLE_LINK116"/>
      <w:bookmarkStart w:id="7" w:name="OLE_LINK117"/>
      <w:bookmarkStart w:id="8" w:name="OLE_LINK118"/>
      <w:bookmarkStart w:id="9" w:name="OLE_LINK119"/>
      <w:bookmarkStart w:id="10" w:name="OLE_LINK120"/>
      <w:bookmarkStart w:id="11" w:name="OLE_LINK121"/>
      <w:bookmarkStart w:id="12" w:name="OLE_LINK122"/>
      <w:bookmarkStart w:id="13" w:name="OLE_LINK125"/>
      <w:bookmarkStart w:id="14" w:name="OLE_LINK126"/>
      <w:bookmarkStart w:id="15" w:name="OLE_LINK127"/>
      <w:bookmarkStart w:id="16" w:name="OLE_LINK129"/>
      <w:bookmarkStart w:id="17" w:name="OLE_LINK132"/>
      <w:bookmarkStart w:id="18" w:name="OLE_LINK134"/>
      <w:bookmarkStart w:id="19" w:name="OLE_LINK135"/>
      <w:bookmarkStart w:id="20" w:name="OLE_LINK136"/>
      <w:bookmarkStart w:id="21" w:name="OLE_LINK137"/>
      <w:bookmarkStart w:id="22" w:name="OLE_LINK138"/>
      <w:bookmarkStart w:id="23" w:name="OLE_LINK139"/>
      <w:bookmarkStart w:id="24" w:name="OLE_LINK141"/>
      <w:bookmarkStart w:id="25" w:name="OLE_LINK142"/>
      <w:r w:rsidR="00B94605" w:rsidRPr="00B94605">
        <w:rPr>
          <w:rFonts w:ascii="Book Antiqua" w:hAnsi="Book Antiqua"/>
          <w:color w:val="000000"/>
        </w:rPr>
        <w:t xml:space="preserve"> </w:t>
      </w:r>
      <w:r w:rsidR="00B94605">
        <w:rPr>
          <w:rFonts w:ascii="Book Antiqua" w:hAnsi="Book Antiqua"/>
          <w:color w:val="000000"/>
        </w:rPr>
        <w:t>November 13, 2015</w:t>
      </w:r>
      <w:bookmarkStart w:id="26" w:name="_GoBack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r w:rsidRPr="00521FEA">
        <w:rPr>
          <w:rFonts w:ascii="Book Antiqua" w:hAnsi="Book Antiqua"/>
          <w:b/>
        </w:rPr>
        <w:t xml:space="preserve"> </w:t>
      </w:r>
    </w:p>
    <w:p w14:paraId="0F630F90" w14:textId="77777777" w:rsidR="00521FEA" w:rsidRPr="00521FEA" w:rsidRDefault="00521FEA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521FEA">
        <w:rPr>
          <w:rFonts w:ascii="Book Antiqua" w:hAnsi="Book Antiqua"/>
          <w:b/>
        </w:rPr>
        <w:t>Article in press:</w:t>
      </w:r>
    </w:p>
    <w:p w14:paraId="0471EE66" w14:textId="77777777" w:rsidR="00521FEA" w:rsidRDefault="00521FEA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521FEA">
        <w:rPr>
          <w:rFonts w:ascii="Book Antiqua" w:hAnsi="Book Antiqua"/>
          <w:b/>
        </w:rPr>
        <w:t>Published online:</w:t>
      </w:r>
    </w:p>
    <w:p w14:paraId="18AF6320" w14:textId="77777777" w:rsidR="00AD6C17" w:rsidRDefault="00AD6C17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44A14EA7" w14:textId="77777777" w:rsidR="00AD6C17" w:rsidRPr="00521FEA" w:rsidRDefault="00AD6C17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  <w:sectPr w:rsidR="00AD6C17" w:rsidRPr="00521FEA" w:rsidSect="00D34B93">
          <w:headerReference w:type="default" r:id="rId8"/>
          <w:footerReference w:type="even" r:id="rId9"/>
          <w:footerReference w:type="default" r:id="rId10"/>
          <w:pgSz w:w="12240" w:h="15840" w:code="1"/>
          <w:pgMar w:top="1418" w:right="1183" w:bottom="1701" w:left="1276" w:header="284" w:footer="720" w:gutter="0"/>
          <w:cols w:space="720"/>
          <w:docGrid w:linePitch="326"/>
        </w:sectPr>
      </w:pPr>
    </w:p>
    <w:p w14:paraId="00046D75" w14:textId="1C83724A" w:rsidR="001A3C06" w:rsidRPr="00937A44" w:rsidRDefault="00F8436C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FF0000"/>
          <w:lang w:eastAsia="ja-JP"/>
        </w:rPr>
      </w:pPr>
      <w:r w:rsidRPr="00937A44">
        <w:rPr>
          <w:rFonts w:ascii="Book Antiqua" w:hAnsi="Book Antiqua"/>
          <w:b/>
          <w:lang w:eastAsia="ja-JP"/>
        </w:rPr>
        <w:lastRenderedPageBreak/>
        <w:t>Abstract</w:t>
      </w:r>
      <w:r w:rsidR="002138CD" w:rsidRPr="00937A44">
        <w:rPr>
          <w:rFonts w:ascii="Book Antiqua" w:hAnsi="Book Antiqua"/>
          <w:b/>
        </w:rPr>
        <w:t xml:space="preserve"> </w:t>
      </w:r>
    </w:p>
    <w:p w14:paraId="32494C43" w14:textId="759CEC73" w:rsidR="00E971D4" w:rsidRPr="00937A44" w:rsidRDefault="00CC1181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  <w:lang w:val="en-GB" w:eastAsia="ja-JP"/>
        </w:rPr>
      </w:pPr>
      <w:r w:rsidRPr="00937A44">
        <w:rPr>
          <w:rFonts w:ascii="Book Antiqua" w:hAnsi="Book Antiqua"/>
          <w:bCs/>
          <w:sz w:val="24"/>
          <w:szCs w:val="24"/>
          <w:lang w:val="en-GB"/>
        </w:rPr>
        <w:t>The human intestinal microbiome plays a major role in human health and diseases, including colorectal cancer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>Colorectal carcinogenesis represents a heterogeneous process with a differing set of somatic molecular alterations, influenced by diet, environmental and microbial exposures, and host immunity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i/>
          <w:sz w:val="24"/>
          <w:szCs w:val="24"/>
          <w:lang w:val="en-GB"/>
        </w:rPr>
        <w:t>Fusobacterium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species are part of the human oral and intestinal microbiota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/>
        </w:rPr>
        <w:t>Metagenomic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analyses have shown an enrichment of </w:t>
      </w:r>
      <w:r w:rsidRPr="00937A44">
        <w:rPr>
          <w:rFonts w:ascii="Book Antiqua" w:hAnsi="Book Antiqua"/>
          <w:bCs/>
          <w:i/>
          <w:sz w:val="24"/>
          <w:szCs w:val="24"/>
          <w:lang w:val="en-GB"/>
        </w:rPr>
        <w:t xml:space="preserve">Fusobacterium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(</w:t>
      </w:r>
      <w:r w:rsidRPr="00937A44">
        <w:rPr>
          <w:rFonts w:ascii="Book Antiqua" w:hAnsi="Book Antiqua"/>
          <w:bCs/>
          <w:i/>
          <w:sz w:val="24"/>
          <w:szCs w:val="24"/>
          <w:lang w:val="en-GB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>) in colorectal carcinoma tissue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Using 511 colorectal carcinomas from Japanese patients, we assessed the presence of </w:t>
      </w:r>
      <w:r w:rsidRPr="00937A44">
        <w:rPr>
          <w:rFonts w:ascii="Book Antiqua" w:hAnsi="Book Antiqua"/>
          <w:bCs/>
          <w:i/>
          <w:sz w:val="24"/>
          <w:szCs w:val="24"/>
          <w:lang w:val="en-GB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Our results showed that the frequency of </w:t>
      </w:r>
      <w:r w:rsidRPr="00937A44">
        <w:rPr>
          <w:rFonts w:ascii="Book Antiqua" w:hAnsi="Book Antiqua"/>
          <w:bCs/>
          <w:i/>
          <w:sz w:val="24"/>
          <w:szCs w:val="24"/>
          <w:lang w:val="en-GB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positivity in the Ja</w:t>
      </w:r>
      <w:r w:rsidR="00D048CC">
        <w:rPr>
          <w:rFonts w:ascii="Book Antiqua" w:hAnsi="Book Antiqua"/>
          <w:bCs/>
          <w:sz w:val="24"/>
          <w:szCs w:val="24"/>
          <w:lang w:val="en-GB"/>
        </w:rPr>
        <w:t>panese colorectal cancer was 8.6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% (44/511), which was lower than that in </w:t>
      </w:r>
      <w:r w:rsidR="000F46AA">
        <w:rPr>
          <w:rFonts w:ascii="Book Antiqua" w:hAnsi="Book Antiqua"/>
          <w:bCs/>
          <w:sz w:val="24"/>
          <w:szCs w:val="24"/>
          <w:lang w:val="en-GB"/>
        </w:rPr>
        <w:t>United States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cohort studies (13%)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Similar to the </w:t>
      </w:r>
      <w:r w:rsidR="000F46AA">
        <w:rPr>
          <w:rFonts w:ascii="Book Antiqua" w:eastAsia="SimSun" w:hAnsi="Book Antiqua" w:hint="eastAsia"/>
          <w:bCs/>
          <w:sz w:val="24"/>
          <w:szCs w:val="24"/>
          <w:lang w:val="en-GB" w:eastAsia="zh-CN"/>
        </w:rPr>
        <w:t>United States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studies, </w:t>
      </w:r>
      <w:r w:rsidRPr="00937A44">
        <w:rPr>
          <w:rFonts w:ascii="Book Antiqua" w:hAnsi="Book Antiqua"/>
          <w:bCs/>
          <w:i/>
          <w:sz w:val="24"/>
          <w:szCs w:val="24"/>
          <w:lang w:val="en-GB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positivity in Japanese colorectal cancers was significantly associated with microsatellite instability (MSI)-high status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>Regarding the immune response in colorectal cancer, high levels of infiltrating T-cell subsets (</w:t>
      </w:r>
      <w:r w:rsidR="00BE59A8" w:rsidRPr="000F46AA">
        <w:rPr>
          <w:rFonts w:ascii="Book Antiqua" w:hAnsi="Book Antiqua"/>
          <w:bCs/>
          <w:i/>
          <w:sz w:val="24"/>
          <w:szCs w:val="24"/>
          <w:lang w:val="en-GB" w:eastAsia="ja-JP"/>
        </w:rPr>
        <w:t>i.e.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,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>CD3+, CD8+, CD45RO+, and FOXP3+ cells) have been associated with better patient prognosis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>There is also evidence to indicate that molecular features of colorectal cancer, especially MSI, influence T-cell-mediated adaptive immunity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Concerning the association between the gut microbiome and immunity, </w:t>
      </w:r>
      <w:r w:rsidR="00F14B63" w:rsidRPr="00937A44">
        <w:rPr>
          <w:rFonts w:ascii="Book Antiqua" w:hAnsi="Book Antiqua"/>
          <w:i/>
          <w:sz w:val="24"/>
          <w:szCs w:val="24"/>
          <w:lang w:val="en-GB" w:eastAsia="ja-JP"/>
        </w:rPr>
        <w:t xml:space="preserve">F. </w:t>
      </w:r>
      <w:proofErr w:type="spellStart"/>
      <w:r w:rsidR="00F14B63" w:rsidRPr="00937A44">
        <w:rPr>
          <w:rFonts w:ascii="Book Antiqua" w:hAnsi="Book Antiqua"/>
          <w:i/>
          <w:sz w:val="24"/>
          <w:szCs w:val="24"/>
          <w:lang w:val="en-GB" w:eastAsia="ja-JP"/>
        </w:rPr>
        <w:t>nucleatum</w:t>
      </w:r>
      <w:proofErr w:type="spellEnd"/>
      <w:r w:rsidR="00F14B63" w:rsidRPr="00937A44">
        <w:rPr>
          <w:rFonts w:ascii="Book Antiqua" w:hAnsi="Book Antiqua"/>
          <w:sz w:val="24"/>
          <w:szCs w:val="24"/>
          <w:lang w:val="en-GB" w:eastAsia="ja-JP"/>
        </w:rPr>
        <w:t xml:space="preserve"> has been shown to expand myeloid-derived immune cells</w:t>
      </w:r>
      <w:r w:rsidR="00E90E6E" w:rsidRPr="00937A44">
        <w:rPr>
          <w:rFonts w:ascii="Book Antiqua" w:hAnsi="Book Antiqua"/>
          <w:sz w:val="24"/>
          <w:szCs w:val="24"/>
          <w:lang w:val="en-GB" w:eastAsia="ja-JP"/>
        </w:rPr>
        <w:t>,</w:t>
      </w:r>
      <w:r w:rsidR="00F14B63" w:rsidRPr="00937A44">
        <w:rPr>
          <w:rFonts w:ascii="Book Antiqua" w:hAnsi="Book Antiqua"/>
          <w:sz w:val="24"/>
          <w:szCs w:val="24"/>
          <w:lang w:val="en-GB" w:eastAsia="ja-JP"/>
        </w:rPr>
        <w:t xml:space="preserve"> which </w:t>
      </w:r>
      <w:r w:rsidR="00F14B63" w:rsidRPr="00937A44">
        <w:rPr>
          <w:rFonts w:ascii="Book Antiqua" w:hAnsi="Book Antiqua" w:cs="Arial"/>
          <w:sz w:val="24"/>
          <w:szCs w:val="24"/>
          <w:lang w:eastAsia="ja-JP"/>
        </w:rPr>
        <w:t>inhibit T-cell proliferation and induce T-cell apoptosis</w:t>
      </w:r>
      <w:r w:rsidR="00F14B63" w:rsidRPr="00937A44">
        <w:rPr>
          <w:rFonts w:ascii="Book Antiqua" w:hAnsi="Book Antiqua"/>
          <w:sz w:val="24"/>
          <w:szCs w:val="24"/>
          <w:lang w:val="en-GB" w:eastAsia="ja-JP"/>
        </w:rPr>
        <w:t xml:space="preserve"> in colorectal cancer.</w:t>
      </w:r>
      <w:r w:rsidR="009A0B37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9772C0" w:rsidRPr="00937A44">
        <w:rPr>
          <w:rFonts w:ascii="Book Antiqua" w:hAnsi="Book Antiqua"/>
          <w:bCs/>
          <w:sz w:val="24"/>
          <w:szCs w:val="24"/>
          <w:lang w:val="en-GB"/>
        </w:rPr>
        <w:t>Th</w:t>
      </w:r>
      <w:r w:rsidR="009772C0" w:rsidRPr="00937A44">
        <w:rPr>
          <w:rFonts w:ascii="Book Antiqua" w:hAnsi="Book Antiqua"/>
          <w:bCs/>
          <w:sz w:val="24"/>
          <w:szCs w:val="24"/>
          <w:lang w:val="en-GB" w:eastAsia="ja-JP"/>
        </w:rPr>
        <w:t>is</w:t>
      </w:r>
      <w:r w:rsidR="009772C0" w:rsidRPr="00937A44">
        <w:rPr>
          <w:rFonts w:ascii="Book Antiqua" w:hAnsi="Book Antiqua"/>
          <w:bCs/>
          <w:sz w:val="24"/>
          <w:szCs w:val="24"/>
          <w:lang w:val="en-GB"/>
        </w:rPr>
        <w:t xml:space="preserve"> finding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indicate</w:t>
      </w:r>
      <w:r w:rsidR="009772C0" w:rsidRPr="00937A44">
        <w:rPr>
          <w:rFonts w:ascii="Book Antiqua" w:hAnsi="Book Antiqua"/>
          <w:bCs/>
          <w:sz w:val="24"/>
          <w:szCs w:val="24"/>
          <w:lang w:val="en-GB" w:eastAsia="ja-JP"/>
        </w:rPr>
        <w:t>s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that </w:t>
      </w:r>
      <w:r w:rsidR="00F14B63" w:rsidRPr="00937A44">
        <w:rPr>
          <w:rFonts w:ascii="Book Antiqua" w:hAnsi="Book Antiqua"/>
          <w:bCs/>
          <w:i/>
          <w:sz w:val="24"/>
          <w:szCs w:val="24"/>
          <w:lang w:val="en-GB"/>
        </w:rPr>
        <w:t xml:space="preserve">F. </w:t>
      </w:r>
      <w:proofErr w:type="spellStart"/>
      <w:r w:rsidR="00F14B63" w:rsidRPr="00937A44">
        <w:rPr>
          <w:rFonts w:ascii="Book Antiqua" w:hAnsi="Book Antiqua"/>
          <w:bCs/>
          <w:i/>
          <w:sz w:val="24"/>
          <w:szCs w:val="24"/>
          <w:lang w:val="en-GB"/>
        </w:rPr>
        <w:t>nucleatum</w:t>
      </w:r>
      <w:proofErr w:type="spellEnd"/>
      <w:r w:rsidR="00F14B63" w:rsidRPr="00937A44">
        <w:rPr>
          <w:rFonts w:ascii="Book Antiqua" w:hAnsi="Book Antiqua"/>
          <w:bCs/>
          <w:sz w:val="24"/>
          <w:szCs w:val="24"/>
          <w:lang w:val="en-GB"/>
        </w:rPr>
        <w:t xml:space="preserve"> possesses immunosuppressive activities by inhibiting human T-cell responses</w:t>
      </w:r>
      <w:r w:rsidRPr="00937A44">
        <w:rPr>
          <w:rFonts w:ascii="Book Antiqua" w:hAnsi="Book Antiqua"/>
          <w:bCs/>
          <w:sz w:val="24"/>
          <w:szCs w:val="24"/>
          <w:lang w:val="en-GB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/>
        </w:rPr>
        <w:t>Certain microRNAs are induced during the macrophage inflammatory response and have the ability to regulate host-cell responses to pathogens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>M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icroRNA-21 increases the levels of IL-10 and </w:t>
      </w:r>
      <w:r w:rsidR="009772C0" w:rsidRPr="00937A44">
        <w:rPr>
          <w:rFonts w:ascii="Book Antiqua" w:hAnsi="Book Antiqua"/>
          <w:bCs/>
          <w:sz w:val="24"/>
          <w:szCs w:val="24"/>
          <w:lang w:val="en-GB"/>
        </w:rPr>
        <w:t>prostaglandin E2 (PGE2)</w:t>
      </w:r>
      <w:r w:rsidR="00E90E6E" w:rsidRPr="00937A44">
        <w:rPr>
          <w:rFonts w:ascii="Book Antiqua" w:hAnsi="Book Antiqua"/>
          <w:bCs/>
          <w:sz w:val="24"/>
          <w:szCs w:val="24"/>
          <w:lang w:val="en-GB" w:eastAsia="ja-JP"/>
        </w:rPr>
        <w:t>,</w:t>
      </w:r>
      <w:r w:rsidR="009772C0" w:rsidRPr="00937A44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>which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suppress antitumor T-cell-mediated adaptive immunity through the inhibition of the antigen-presenting capacities of dendritic cells and T-cell proliferation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BE59A8" w:rsidRPr="00937A44">
        <w:rPr>
          <w:rFonts w:ascii="Book Antiqua" w:eastAsia="MS PGothic" w:hAnsi="Book Antiqua"/>
          <w:sz w:val="24"/>
          <w:szCs w:val="24"/>
        </w:rPr>
        <w:t>in colorectal cancer cells</w:t>
      </w:r>
      <w:r w:rsidR="00EA2217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9772C0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Thus, </w:t>
      </w:r>
      <w:r w:rsidR="0064401A" w:rsidRPr="00937A44">
        <w:rPr>
          <w:rFonts w:ascii="Book Antiqua" w:hAnsi="Book Antiqua"/>
          <w:bCs/>
          <w:sz w:val="24"/>
          <w:szCs w:val="24"/>
          <w:lang w:val="en-GB" w:eastAsia="ja-JP"/>
        </w:rPr>
        <w:t>emerging evidence</w:t>
      </w:r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may provide insights for strategies to target microbiota, immune cells and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/>
        </w:rPr>
        <w:t xml:space="preserve"> molecular alterations for colorectal </w:t>
      </w:r>
      <w:r w:rsidR="00BE59A8" w:rsidRPr="00937A44">
        <w:rPr>
          <w:rFonts w:ascii="Book Antiqua" w:hAnsi="Book Antiqua"/>
          <w:bCs/>
          <w:sz w:val="24"/>
          <w:szCs w:val="24"/>
          <w:lang w:val="en-GB"/>
        </w:rPr>
        <w:t>cancer prevention and treatment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Further investigation is needed to clarify the association of </w:t>
      </w:r>
      <w:r w:rsidR="00BE59A8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Fusobacterium</w:t>
      </w:r>
      <w:r w:rsidR="00BE59A8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with T-cells and microRNA expressions in colorectal cancer.</w:t>
      </w:r>
    </w:p>
    <w:p w14:paraId="7F6B500B" w14:textId="77777777" w:rsidR="00BE59A8" w:rsidRPr="00937A44" w:rsidRDefault="00BE59A8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  <w:lang w:val="en-GB" w:eastAsia="ja-JP"/>
        </w:rPr>
      </w:pPr>
    </w:p>
    <w:p w14:paraId="159973FE" w14:textId="344C25A3" w:rsidR="00751970" w:rsidRPr="00937A44" w:rsidRDefault="00751970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</w:pPr>
      <w:r w:rsidRPr="00937A44">
        <w:rPr>
          <w:rFonts w:ascii="Book Antiqua" w:hAnsi="Book Antiqua"/>
          <w:b/>
          <w:bCs/>
          <w:color w:val="000000" w:themeColor="text1"/>
          <w:sz w:val="24"/>
          <w:szCs w:val="24"/>
          <w:lang w:val="en-GB" w:eastAsia="ja-JP"/>
        </w:rPr>
        <w:t xml:space="preserve">Key words: </w:t>
      </w:r>
      <w:r w:rsidRPr="00937A44">
        <w:rPr>
          <w:rFonts w:ascii="Book Antiqua" w:hAnsi="Book Antiqua"/>
          <w:bCs/>
          <w:i/>
          <w:color w:val="000000" w:themeColor="text1"/>
          <w:sz w:val="24"/>
          <w:szCs w:val="24"/>
          <w:lang w:val="en-GB" w:eastAsia="ja-JP"/>
        </w:rPr>
        <w:t>BRAF</w:t>
      </w:r>
      <w:r w:rsidR="002618FF" w:rsidRPr="00937A44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>;</w:t>
      </w:r>
      <w:r w:rsidR="00A75A3D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 xml:space="preserve"> </w:t>
      </w:r>
      <w:proofErr w:type="spellStart"/>
      <w:r w:rsidR="007B30F6" w:rsidRPr="00937A44">
        <w:rPr>
          <w:rFonts w:ascii="Book Antiqua" w:hAnsi="Book Antiqua" w:cs="Arial"/>
          <w:sz w:val="24"/>
          <w:szCs w:val="24"/>
          <w:lang w:eastAsia="ja-JP"/>
        </w:rPr>
        <w:t>CpG</w:t>
      </w:r>
      <w:proofErr w:type="spellEnd"/>
      <w:r w:rsidR="007B30F6" w:rsidRPr="00937A44">
        <w:rPr>
          <w:rFonts w:ascii="Book Antiqua" w:hAnsi="Book Antiqua" w:cs="Arial"/>
          <w:sz w:val="24"/>
          <w:szCs w:val="24"/>
          <w:lang w:eastAsia="ja-JP"/>
        </w:rPr>
        <w:t xml:space="preserve"> island </w:t>
      </w:r>
      <w:proofErr w:type="spellStart"/>
      <w:r w:rsidR="007B30F6" w:rsidRPr="00937A44">
        <w:rPr>
          <w:rFonts w:ascii="Book Antiqua" w:hAnsi="Book Antiqua" w:cs="Arial"/>
          <w:sz w:val="24"/>
          <w:szCs w:val="24"/>
          <w:lang w:eastAsia="ja-JP"/>
        </w:rPr>
        <w:t>methylator</w:t>
      </w:r>
      <w:proofErr w:type="spellEnd"/>
      <w:r w:rsidR="007B30F6" w:rsidRPr="00937A44">
        <w:rPr>
          <w:rFonts w:ascii="Book Antiqua" w:hAnsi="Book Antiqua" w:cs="Arial"/>
          <w:sz w:val="24"/>
          <w:szCs w:val="24"/>
          <w:lang w:eastAsia="ja-JP"/>
        </w:rPr>
        <w:t xml:space="preserve"> phenotype</w:t>
      </w:r>
      <w:r w:rsidR="00A75A3D">
        <w:rPr>
          <w:rFonts w:ascii="Book Antiqua" w:hAnsi="Book Antiqua" w:hint="eastAsia"/>
          <w:bCs/>
          <w:color w:val="000000" w:themeColor="text1"/>
          <w:sz w:val="24"/>
          <w:szCs w:val="24"/>
          <w:lang w:val="en-GB" w:eastAsia="ja-JP"/>
        </w:rPr>
        <w:t>;</w:t>
      </w:r>
      <w:r w:rsidR="00E52115" w:rsidRPr="00937A44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 xml:space="preserve"> </w:t>
      </w:r>
      <w:r w:rsidR="00A91BB5" w:rsidRPr="00937A44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>Colon</w:t>
      </w:r>
      <w:r w:rsidRPr="00937A44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 xml:space="preserve"> neoplasia; </w:t>
      </w:r>
      <w:r w:rsidR="00E52115" w:rsidRPr="00937A44">
        <w:rPr>
          <w:rFonts w:ascii="Book Antiqua" w:hAnsi="Book Antiqua"/>
          <w:bCs/>
          <w:i/>
          <w:color w:val="000000" w:themeColor="text1"/>
          <w:sz w:val="24"/>
          <w:szCs w:val="24"/>
          <w:lang w:val="en-GB" w:eastAsia="ja-JP"/>
        </w:rPr>
        <w:t>Fusobacterium</w:t>
      </w:r>
      <w:r w:rsidR="00BE59A8" w:rsidRPr="00937A44">
        <w:rPr>
          <w:rFonts w:ascii="Book Antiqua" w:hAnsi="Book Antiqua"/>
          <w:bCs/>
          <w:color w:val="000000" w:themeColor="text1"/>
          <w:sz w:val="24"/>
          <w:szCs w:val="24"/>
          <w:lang w:val="en-GB" w:eastAsia="ja-JP"/>
        </w:rPr>
        <w:t xml:space="preserve"> species; miR-21</w:t>
      </w:r>
    </w:p>
    <w:p w14:paraId="3B038608" w14:textId="77777777" w:rsidR="00751970" w:rsidRDefault="00751970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color w:val="3333FF"/>
          <w:sz w:val="24"/>
          <w:szCs w:val="24"/>
          <w:lang w:val="en-GB" w:eastAsia="ja-JP"/>
        </w:rPr>
      </w:pPr>
    </w:p>
    <w:p w14:paraId="423A35E3" w14:textId="1E201A70" w:rsidR="00AD6C17" w:rsidRPr="00AD6C17" w:rsidRDefault="00AD6C17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  <w:lang w:val="en-GB" w:eastAsia="ja-JP"/>
        </w:rPr>
      </w:pPr>
      <w:r w:rsidRPr="009F5CAF">
        <w:rPr>
          <w:rFonts w:ascii="Book Antiqua" w:hAnsi="Book Antiqua" w:hint="eastAsia"/>
          <w:b/>
          <w:bCs/>
          <w:sz w:val="24"/>
          <w:szCs w:val="24"/>
          <w:lang w:val="en-GB" w:eastAsia="ja-JP"/>
        </w:rPr>
        <w:t>©</w:t>
      </w:r>
      <w:r w:rsidRPr="009F5CAF">
        <w:rPr>
          <w:rFonts w:ascii="Book Antiqua" w:hAnsi="Book Antiqua"/>
          <w:b/>
          <w:bCs/>
          <w:sz w:val="24"/>
          <w:szCs w:val="24"/>
          <w:lang w:val="en-GB" w:eastAsia="ja-JP"/>
        </w:rPr>
        <w:t xml:space="preserve"> The Author(s) 2015.</w:t>
      </w:r>
      <w:r w:rsidRPr="00AD6C17">
        <w:rPr>
          <w:rFonts w:ascii="Book Antiqua" w:hAnsi="Book Antiqua"/>
          <w:bCs/>
          <w:sz w:val="24"/>
          <w:szCs w:val="24"/>
          <w:lang w:val="en-GB" w:eastAsia="ja-JP"/>
        </w:rPr>
        <w:t xml:space="preserve"> Published by </w:t>
      </w:r>
      <w:proofErr w:type="spellStart"/>
      <w:r w:rsidRPr="00AD6C17">
        <w:rPr>
          <w:rFonts w:ascii="Book Antiqua" w:hAnsi="Book Antiqua"/>
          <w:bCs/>
          <w:sz w:val="24"/>
          <w:szCs w:val="24"/>
          <w:lang w:val="en-GB" w:eastAsia="ja-JP"/>
        </w:rPr>
        <w:t>Baishideng</w:t>
      </w:r>
      <w:proofErr w:type="spellEnd"/>
      <w:r w:rsidRPr="00AD6C17">
        <w:rPr>
          <w:rFonts w:ascii="Book Antiqua" w:hAnsi="Book Antiqua"/>
          <w:bCs/>
          <w:sz w:val="24"/>
          <w:szCs w:val="24"/>
          <w:lang w:val="en-GB" w:eastAsia="ja-JP"/>
        </w:rPr>
        <w:t xml:space="preserve"> Publishing Group Inc. All rights</w:t>
      </w:r>
      <w:r>
        <w:rPr>
          <w:rFonts w:ascii="Book Antiqua" w:hAnsi="Book Antiqua" w:hint="eastAsia"/>
          <w:bCs/>
          <w:sz w:val="24"/>
          <w:szCs w:val="24"/>
          <w:lang w:val="en-GB" w:eastAsia="ja-JP"/>
        </w:rPr>
        <w:t xml:space="preserve"> </w:t>
      </w:r>
      <w:r w:rsidRPr="00AD6C17">
        <w:rPr>
          <w:rFonts w:ascii="Book Antiqua" w:hAnsi="Book Antiqua"/>
          <w:bCs/>
          <w:sz w:val="24"/>
          <w:szCs w:val="24"/>
          <w:lang w:val="en-GB" w:eastAsia="ja-JP"/>
        </w:rPr>
        <w:t>reserved.</w:t>
      </w:r>
    </w:p>
    <w:p w14:paraId="4E321663" w14:textId="77777777" w:rsidR="00AD6C17" w:rsidRPr="00AD6C17" w:rsidRDefault="00AD6C17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color w:val="3333FF"/>
          <w:sz w:val="24"/>
          <w:szCs w:val="24"/>
          <w:lang w:val="en-GB" w:eastAsia="ja-JP"/>
        </w:rPr>
      </w:pPr>
    </w:p>
    <w:p w14:paraId="114802F1" w14:textId="776751A5" w:rsidR="00937A44" w:rsidRPr="00E912F8" w:rsidRDefault="00937A44" w:rsidP="00B9333B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lang w:eastAsia="ja-JP"/>
        </w:rPr>
      </w:pPr>
      <w:r w:rsidRPr="00E912F8">
        <w:rPr>
          <w:rFonts w:ascii="Book Antiqua" w:hAnsi="Book Antiqua"/>
          <w:b/>
          <w:sz w:val="24"/>
        </w:rPr>
        <w:t>Core tip:</w:t>
      </w:r>
      <w:r w:rsidR="009A0B37">
        <w:rPr>
          <w:rFonts w:ascii="Book Antiqua" w:hAnsi="Book Antiqua"/>
          <w:b/>
          <w:bCs/>
          <w:sz w:val="24"/>
          <w:lang w:eastAsia="ja-JP"/>
        </w:rPr>
        <w:t xml:space="preserve"> </w:t>
      </w:r>
      <w:r w:rsidR="00E912F8" w:rsidRPr="00E912F8">
        <w:rPr>
          <w:rFonts w:ascii="Book Antiqua" w:hAnsi="Book Antiqua"/>
          <w:bCs/>
          <w:sz w:val="24"/>
          <w:lang w:val="en-GB"/>
        </w:rPr>
        <w:t>The human intestinal microbiome plays a major role in human health and diseases, including colorectal cancer.</w:t>
      </w:r>
      <w:r w:rsidR="009A0B37">
        <w:rPr>
          <w:rFonts w:ascii="Book Antiqua" w:hAnsi="Book Antiqua" w:hint="eastAsia"/>
          <w:bCs/>
          <w:sz w:val="24"/>
          <w:lang w:val="en-GB" w:eastAsia="ja-JP"/>
        </w:rPr>
        <w:t xml:space="preserve"> </w:t>
      </w:r>
      <w:proofErr w:type="spellStart"/>
      <w:r w:rsidR="00E912F8" w:rsidRPr="00E912F8">
        <w:rPr>
          <w:rFonts w:ascii="Book Antiqua" w:hAnsi="Book Antiqua"/>
          <w:bCs/>
          <w:sz w:val="24"/>
          <w:lang w:val="en-GB"/>
        </w:rPr>
        <w:t>Metagenomic</w:t>
      </w:r>
      <w:proofErr w:type="spellEnd"/>
      <w:r w:rsidR="00E912F8" w:rsidRPr="00E912F8">
        <w:rPr>
          <w:rFonts w:ascii="Book Antiqua" w:hAnsi="Book Antiqua"/>
          <w:bCs/>
          <w:sz w:val="24"/>
          <w:lang w:val="en-GB"/>
        </w:rPr>
        <w:t xml:space="preserve"> analyses have shown an enrichment of </w:t>
      </w:r>
      <w:r w:rsidR="00E912F8" w:rsidRPr="00E912F8">
        <w:rPr>
          <w:rFonts w:ascii="Book Antiqua" w:hAnsi="Book Antiqua"/>
          <w:bCs/>
          <w:i/>
          <w:sz w:val="24"/>
          <w:lang w:val="en-GB"/>
        </w:rPr>
        <w:t xml:space="preserve">Fusobacterium </w:t>
      </w:r>
      <w:proofErr w:type="spellStart"/>
      <w:r w:rsidR="00E912F8" w:rsidRPr="00E912F8">
        <w:rPr>
          <w:rFonts w:ascii="Book Antiqua" w:hAnsi="Book Antiqua"/>
          <w:bCs/>
          <w:i/>
          <w:sz w:val="24"/>
          <w:lang w:val="en-GB"/>
        </w:rPr>
        <w:t>nucleatum</w:t>
      </w:r>
      <w:proofErr w:type="spellEnd"/>
      <w:r w:rsidR="00E912F8" w:rsidRPr="00E912F8">
        <w:rPr>
          <w:rFonts w:ascii="Book Antiqua" w:hAnsi="Book Antiqua"/>
          <w:bCs/>
          <w:sz w:val="24"/>
          <w:lang w:val="en-GB"/>
        </w:rPr>
        <w:t xml:space="preserve"> (</w:t>
      </w:r>
      <w:r w:rsidR="00E912F8" w:rsidRPr="00E912F8">
        <w:rPr>
          <w:rFonts w:ascii="Book Antiqua" w:hAnsi="Book Antiqua"/>
          <w:bCs/>
          <w:i/>
          <w:sz w:val="24"/>
          <w:lang w:val="en-GB"/>
        </w:rPr>
        <w:t xml:space="preserve">F. </w:t>
      </w:r>
      <w:proofErr w:type="spellStart"/>
      <w:r w:rsidR="00E912F8" w:rsidRPr="00E912F8">
        <w:rPr>
          <w:rFonts w:ascii="Book Antiqua" w:hAnsi="Book Antiqua"/>
          <w:bCs/>
          <w:i/>
          <w:sz w:val="24"/>
          <w:lang w:val="en-GB"/>
        </w:rPr>
        <w:t>nucleatum</w:t>
      </w:r>
      <w:proofErr w:type="spellEnd"/>
      <w:r w:rsidR="00E912F8" w:rsidRPr="00E912F8">
        <w:rPr>
          <w:rFonts w:ascii="Book Antiqua" w:hAnsi="Book Antiqua"/>
          <w:bCs/>
          <w:sz w:val="24"/>
          <w:lang w:val="en-GB"/>
        </w:rPr>
        <w:t>) in colorectal carcinoma tissue.</w:t>
      </w:r>
      <w:r w:rsidR="009A0B37">
        <w:rPr>
          <w:rFonts w:ascii="Book Antiqua" w:hAnsi="Book Antiqua" w:hint="eastAsia"/>
          <w:bCs/>
          <w:sz w:val="24"/>
          <w:lang w:val="en-GB" w:eastAsia="ja-JP"/>
        </w:rPr>
        <w:t xml:space="preserve"> </w:t>
      </w:r>
      <w:r w:rsidR="00E912F8" w:rsidRPr="00E912F8">
        <w:rPr>
          <w:rFonts w:ascii="Book Antiqua" w:hAnsi="Book Antiqua"/>
          <w:bCs/>
          <w:sz w:val="24"/>
          <w:lang w:val="en-GB"/>
        </w:rPr>
        <w:t xml:space="preserve">Our results showed that the frequency of </w:t>
      </w:r>
      <w:r w:rsidR="00E912F8" w:rsidRPr="00E912F8">
        <w:rPr>
          <w:rFonts w:ascii="Book Antiqua" w:hAnsi="Book Antiqua"/>
          <w:bCs/>
          <w:i/>
          <w:sz w:val="24"/>
          <w:lang w:val="en-GB"/>
        </w:rPr>
        <w:t xml:space="preserve">F. </w:t>
      </w:r>
      <w:proofErr w:type="spellStart"/>
      <w:r w:rsidR="00E912F8" w:rsidRPr="00E912F8">
        <w:rPr>
          <w:rFonts w:ascii="Book Antiqua" w:hAnsi="Book Antiqua"/>
          <w:bCs/>
          <w:i/>
          <w:sz w:val="24"/>
          <w:lang w:val="en-GB"/>
        </w:rPr>
        <w:t>nucleatum</w:t>
      </w:r>
      <w:proofErr w:type="spellEnd"/>
      <w:r w:rsidR="00E912F8" w:rsidRPr="00E912F8">
        <w:rPr>
          <w:rFonts w:ascii="Book Antiqua" w:hAnsi="Book Antiqua"/>
          <w:bCs/>
          <w:sz w:val="24"/>
          <w:lang w:val="en-GB"/>
        </w:rPr>
        <w:t xml:space="preserve"> positivity in Japanese color</w:t>
      </w:r>
      <w:r w:rsidR="00D048CC">
        <w:rPr>
          <w:rFonts w:ascii="Book Antiqua" w:hAnsi="Book Antiqua"/>
          <w:bCs/>
          <w:sz w:val="24"/>
          <w:lang w:val="en-GB"/>
        </w:rPr>
        <w:t>ectal cancer was 8.6</w:t>
      </w:r>
      <w:r w:rsidR="00E912F8" w:rsidRPr="00E912F8">
        <w:rPr>
          <w:rFonts w:ascii="Book Antiqua" w:hAnsi="Book Antiqua"/>
          <w:bCs/>
          <w:sz w:val="24"/>
          <w:lang w:val="en-GB"/>
        </w:rPr>
        <w:t xml:space="preserve">%, which was lower than that in </w:t>
      </w:r>
      <w:r w:rsidR="000F46AA">
        <w:rPr>
          <w:rFonts w:ascii="Book Antiqua" w:hAnsi="Book Antiqua"/>
          <w:bCs/>
          <w:sz w:val="24"/>
          <w:lang w:val="en-GB"/>
        </w:rPr>
        <w:t>United States</w:t>
      </w:r>
      <w:r w:rsidR="00E912F8" w:rsidRPr="00E912F8">
        <w:rPr>
          <w:rFonts w:ascii="Book Antiqua" w:hAnsi="Book Antiqua"/>
          <w:bCs/>
          <w:sz w:val="24"/>
          <w:lang w:val="en-GB"/>
        </w:rPr>
        <w:t xml:space="preserve"> cohort studies</w:t>
      </w:r>
      <w:r w:rsidR="00E912F8">
        <w:rPr>
          <w:rFonts w:ascii="Book Antiqua" w:hAnsi="Book Antiqua" w:hint="eastAsia"/>
          <w:bCs/>
          <w:sz w:val="24"/>
          <w:lang w:val="en-GB" w:eastAsia="ja-JP"/>
        </w:rPr>
        <w:t xml:space="preserve"> (13%)</w:t>
      </w:r>
      <w:r w:rsidR="00E912F8" w:rsidRPr="00E912F8">
        <w:rPr>
          <w:rFonts w:ascii="Book Antiqua" w:hAnsi="Book Antiqua"/>
          <w:bCs/>
          <w:sz w:val="24"/>
          <w:lang w:val="en-GB"/>
        </w:rPr>
        <w:t>.</w:t>
      </w:r>
      <w:r w:rsidR="009A0B37">
        <w:rPr>
          <w:rFonts w:ascii="Book Antiqua" w:hAnsi="Book Antiqua"/>
          <w:bCs/>
          <w:sz w:val="24"/>
          <w:lang w:val="en-GB"/>
        </w:rPr>
        <w:t xml:space="preserve"> </w:t>
      </w:r>
      <w:r w:rsidR="00E912F8" w:rsidRPr="00E912F8">
        <w:rPr>
          <w:rFonts w:ascii="Book Antiqua" w:hAnsi="Book Antiqua"/>
          <w:bCs/>
          <w:i/>
          <w:sz w:val="24"/>
          <w:lang w:val="en-GB"/>
        </w:rPr>
        <w:t xml:space="preserve">F. </w:t>
      </w:r>
      <w:proofErr w:type="spellStart"/>
      <w:r w:rsidR="00E912F8" w:rsidRPr="00E912F8">
        <w:rPr>
          <w:rFonts w:ascii="Book Antiqua" w:hAnsi="Book Antiqua"/>
          <w:bCs/>
          <w:i/>
          <w:sz w:val="24"/>
          <w:lang w:val="en-GB"/>
        </w:rPr>
        <w:t>nucleatum</w:t>
      </w:r>
      <w:proofErr w:type="spellEnd"/>
      <w:r w:rsidR="00E912F8" w:rsidRPr="00E912F8">
        <w:rPr>
          <w:rFonts w:ascii="Book Antiqua" w:hAnsi="Book Antiqua"/>
          <w:bCs/>
          <w:sz w:val="24"/>
          <w:lang w:val="en-GB"/>
        </w:rPr>
        <w:t xml:space="preserve"> positivity was significantly associated </w:t>
      </w:r>
      <w:r w:rsidR="000F46AA">
        <w:rPr>
          <w:rFonts w:ascii="Book Antiqua" w:hAnsi="Book Antiqua"/>
          <w:bCs/>
          <w:sz w:val="24"/>
          <w:lang w:val="en-GB"/>
        </w:rPr>
        <w:t>with microsatellite instability</w:t>
      </w:r>
      <w:r w:rsidR="00E912F8" w:rsidRPr="00E912F8">
        <w:rPr>
          <w:rFonts w:ascii="Book Antiqua" w:hAnsi="Book Antiqua"/>
          <w:bCs/>
          <w:sz w:val="24"/>
          <w:lang w:val="en-GB"/>
        </w:rPr>
        <w:t>-high</w:t>
      </w:r>
      <w:r w:rsidR="001235F9">
        <w:rPr>
          <w:rFonts w:ascii="Book Antiqua" w:hAnsi="Book Antiqua" w:hint="eastAsia"/>
          <w:bCs/>
          <w:sz w:val="24"/>
          <w:lang w:val="en-GB" w:eastAsia="ja-JP"/>
        </w:rPr>
        <w:t xml:space="preserve"> status</w:t>
      </w:r>
      <w:r w:rsidR="00E912F8" w:rsidRPr="00E912F8">
        <w:rPr>
          <w:rFonts w:ascii="Book Antiqua" w:hAnsi="Book Antiqua"/>
          <w:bCs/>
          <w:sz w:val="24"/>
          <w:lang w:val="en-GB"/>
        </w:rPr>
        <w:t>.</w:t>
      </w:r>
      <w:r w:rsidR="009A0B37">
        <w:rPr>
          <w:rFonts w:ascii="Book Antiqua" w:hAnsi="Book Antiqua" w:hint="eastAsia"/>
          <w:bCs/>
          <w:sz w:val="24"/>
          <w:lang w:val="en-GB" w:eastAsia="ja-JP"/>
        </w:rPr>
        <w:t xml:space="preserve"> </w:t>
      </w:r>
      <w:r w:rsidR="00E912F8" w:rsidRPr="00E912F8">
        <w:rPr>
          <w:rFonts w:ascii="Book Antiqua" w:hAnsi="Book Antiqua" w:hint="eastAsia"/>
          <w:bCs/>
          <w:sz w:val="24"/>
          <w:lang w:val="en-GB" w:eastAsia="ja-JP"/>
        </w:rPr>
        <w:t xml:space="preserve">Additionally, </w:t>
      </w:r>
      <w:r w:rsidR="00E912F8" w:rsidRPr="00E912F8">
        <w:rPr>
          <w:rFonts w:ascii="Book Antiqua" w:hAnsi="Book Antiqua"/>
          <w:bCs/>
          <w:i/>
          <w:sz w:val="24"/>
          <w:lang w:val="en-GB"/>
        </w:rPr>
        <w:t xml:space="preserve">F. </w:t>
      </w:r>
      <w:proofErr w:type="spellStart"/>
      <w:r w:rsidR="00E912F8" w:rsidRPr="00E912F8">
        <w:rPr>
          <w:rFonts w:ascii="Book Antiqua" w:hAnsi="Book Antiqua"/>
          <w:bCs/>
          <w:i/>
          <w:sz w:val="24"/>
          <w:lang w:val="en-GB"/>
        </w:rPr>
        <w:t>nucleatum</w:t>
      </w:r>
      <w:proofErr w:type="spellEnd"/>
      <w:r w:rsidR="00E912F8" w:rsidRPr="00E912F8">
        <w:rPr>
          <w:rFonts w:ascii="Book Antiqua" w:hAnsi="Book Antiqua"/>
          <w:bCs/>
          <w:sz w:val="24"/>
          <w:lang w:val="en-GB"/>
        </w:rPr>
        <w:t xml:space="preserve"> possesses immunosuppressive activities by inhibiting T-cell responses.</w:t>
      </w:r>
      <w:r w:rsidR="009A0B37">
        <w:rPr>
          <w:rFonts w:ascii="Book Antiqua" w:hAnsi="Book Antiqua" w:hint="eastAsia"/>
          <w:bCs/>
          <w:sz w:val="24"/>
          <w:lang w:val="en-GB" w:eastAsia="ja-JP"/>
        </w:rPr>
        <w:t xml:space="preserve"> </w:t>
      </w:r>
      <w:r w:rsidR="00E912F8" w:rsidRPr="00E912F8">
        <w:rPr>
          <w:rFonts w:ascii="Book Antiqua" w:hAnsi="Book Antiqua"/>
          <w:bCs/>
          <w:sz w:val="24"/>
          <w:lang w:val="en-GB" w:eastAsia="ja-JP"/>
        </w:rPr>
        <w:t>Thus, emerging evidence</w:t>
      </w:r>
      <w:r w:rsidR="00E912F8" w:rsidRPr="00E912F8">
        <w:rPr>
          <w:rFonts w:ascii="Book Antiqua" w:hAnsi="Book Antiqua"/>
          <w:bCs/>
          <w:sz w:val="24"/>
          <w:lang w:val="en-GB"/>
        </w:rPr>
        <w:t xml:space="preserve"> may provide insights for strategies to target microbiota, immune cells</w:t>
      </w:r>
      <w:r w:rsidR="005351D5">
        <w:rPr>
          <w:rFonts w:ascii="Book Antiqua" w:hAnsi="Book Antiqua" w:hint="eastAsia"/>
          <w:bCs/>
          <w:sz w:val="24"/>
          <w:lang w:val="en-GB" w:eastAsia="ja-JP"/>
        </w:rPr>
        <w:t>,</w:t>
      </w:r>
      <w:r w:rsidR="00E912F8" w:rsidRPr="00E912F8">
        <w:rPr>
          <w:rFonts w:ascii="Book Antiqua" w:hAnsi="Book Antiqua"/>
          <w:bCs/>
          <w:sz w:val="24"/>
          <w:lang w:val="en-GB"/>
        </w:rPr>
        <w:t xml:space="preserve"> and molecular alterations for colorectal cancer prevention and treatment</w:t>
      </w:r>
      <w:r w:rsidR="00E912F8" w:rsidRPr="00E912F8">
        <w:rPr>
          <w:rFonts w:ascii="Book Antiqua" w:hAnsi="Book Antiqua"/>
          <w:bCs/>
          <w:sz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lang w:val="en-GB" w:eastAsia="ja-JP"/>
        </w:rPr>
        <w:t xml:space="preserve"> </w:t>
      </w:r>
    </w:p>
    <w:p w14:paraId="7A1EF91F" w14:textId="77777777" w:rsidR="00937A44" w:rsidRDefault="00937A44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eastAsia="SimSun" w:hAnsi="Book Antiqua"/>
          <w:bCs/>
          <w:color w:val="3333FF"/>
          <w:sz w:val="24"/>
          <w:szCs w:val="24"/>
          <w:lang w:eastAsia="zh-CN"/>
        </w:rPr>
      </w:pPr>
    </w:p>
    <w:p w14:paraId="4E21409D" w14:textId="77777777" w:rsidR="00833505" w:rsidRDefault="00C36CAA" w:rsidP="00B9333B">
      <w:pPr>
        <w:adjustRightInd w:val="0"/>
        <w:snapToGrid w:val="0"/>
        <w:spacing w:line="360" w:lineRule="auto"/>
        <w:rPr>
          <w:rFonts w:ascii="Book Antiqua" w:hAnsi="Book Antiqua"/>
        </w:rPr>
      </w:pPr>
      <w:proofErr w:type="spellStart"/>
      <w:r w:rsidRPr="00AD6C17">
        <w:rPr>
          <w:rFonts w:ascii="Book Antiqua" w:hAnsi="Book Antiqua"/>
        </w:rPr>
        <w:t>Nosho</w:t>
      </w:r>
      <w:proofErr w:type="spellEnd"/>
      <w:r w:rsidRPr="00AD6C17">
        <w:rPr>
          <w:rFonts w:ascii="Book Antiqua" w:hAnsi="Book Antiqua"/>
        </w:rPr>
        <w:t xml:space="preserve"> K, </w:t>
      </w:r>
      <w:proofErr w:type="spellStart"/>
      <w:r w:rsidRPr="00AD6C17">
        <w:rPr>
          <w:rFonts w:ascii="Book Antiqua" w:hAnsi="Book Antiqua"/>
        </w:rPr>
        <w:t>Sukawa</w:t>
      </w:r>
      <w:proofErr w:type="spellEnd"/>
      <w:r w:rsidRPr="00AD6C17">
        <w:rPr>
          <w:rFonts w:ascii="Book Antiqua" w:hAnsi="Book Antiqua"/>
        </w:rPr>
        <w:t xml:space="preserve"> Y, Adachi Y, Ito M, </w:t>
      </w:r>
      <w:proofErr w:type="spellStart"/>
      <w:r w:rsidRPr="00AD6C17">
        <w:rPr>
          <w:rFonts w:ascii="Book Antiqua" w:hAnsi="Book Antiqua"/>
        </w:rPr>
        <w:t>Mitsuhashi</w:t>
      </w:r>
      <w:proofErr w:type="spellEnd"/>
      <w:r w:rsidRPr="00AD6C17">
        <w:rPr>
          <w:rFonts w:ascii="Book Antiqua" w:hAnsi="Book Antiqua"/>
        </w:rPr>
        <w:t xml:space="preserve"> K, </w:t>
      </w:r>
      <w:proofErr w:type="spellStart"/>
      <w:r w:rsidRPr="00AD6C17">
        <w:rPr>
          <w:rFonts w:ascii="Book Antiqua" w:hAnsi="Book Antiqua"/>
        </w:rPr>
        <w:t>Kurihara</w:t>
      </w:r>
      <w:proofErr w:type="spellEnd"/>
      <w:r w:rsidRPr="00AD6C17">
        <w:rPr>
          <w:rFonts w:ascii="Book Antiqua" w:hAnsi="Book Antiqua"/>
        </w:rPr>
        <w:t xml:space="preserve"> H, </w:t>
      </w:r>
      <w:proofErr w:type="spellStart"/>
      <w:r w:rsidRPr="00AD6C17">
        <w:rPr>
          <w:rFonts w:ascii="Book Antiqua" w:hAnsi="Book Antiqua"/>
        </w:rPr>
        <w:t>Kanno</w:t>
      </w:r>
      <w:proofErr w:type="spellEnd"/>
      <w:r w:rsidRPr="00AD6C17">
        <w:rPr>
          <w:rFonts w:ascii="Book Antiqua" w:hAnsi="Book Antiqua"/>
        </w:rPr>
        <w:t xml:space="preserve"> S, Yamamoto I, </w:t>
      </w:r>
      <w:proofErr w:type="spellStart"/>
      <w:r w:rsidRPr="00AD6C17">
        <w:rPr>
          <w:rFonts w:ascii="Book Antiqua" w:hAnsi="Book Antiqua"/>
        </w:rPr>
        <w:t>Ishigami</w:t>
      </w:r>
      <w:proofErr w:type="spellEnd"/>
      <w:r w:rsidRPr="00AD6C17">
        <w:rPr>
          <w:rFonts w:ascii="Book Antiqua" w:hAnsi="Book Antiqua"/>
        </w:rPr>
        <w:t xml:space="preserve"> K, Igarashi H, Maruyama R, Imai K, Yamamoto H, </w:t>
      </w:r>
      <w:proofErr w:type="spellStart"/>
      <w:r w:rsidRPr="00AD6C17">
        <w:rPr>
          <w:rFonts w:ascii="Book Antiqua" w:hAnsi="Book Antiqua"/>
        </w:rPr>
        <w:t>Shinomura</w:t>
      </w:r>
      <w:proofErr w:type="spellEnd"/>
      <w:r w:rsidRPr="00AD6C17">
        <w:rPr>
          <w:rFonts w:ascii="Book Antiqua" w:hAnsi="Book Antiqua"/>
        </w:rPr>
        <w:t xml:space="preserve"> Y. Association of </w:t>
      </w:r>
      <w:r w:rsidRPr="00AD6C17">
        <w:rPr>
          <w:rFonts w:ascii="Book Antiqua" w:hAnsi="Book Antiqua"/>
          <w:i/>
        </w:rPr>
        <w:t xml:space="preserve">Fusobacterium </w:t>
      </w:r>
      <w:proofErr w:type="spellStart"/>
      <w:r w:rsidRPr="00AD6C17">
        <w:rPr>
          <w:rFonts w:ascii="Book Antiqua" w:hAnsi="Book Antiqua"/>
          <w:i/>
        </w:rPr>
        <w:t>nucleatum</w:t>
      </w:r>
      <w:proofErr w:type="spellEnd"/>
      <w:r w:rsidRPr="00AD6C17">
        <w:rPr>
          <w:rFonts w:ascii="Book Antiqua" w:hAnsi="Book Antiqua"/>
        </w:rPr>
        <w:t xml:space="preserve"> with immunity and molecular alterations in colorectal cancer. </w:t>
      </w:r>
      <w:r w:rsidR="00833505" w:rsidRPr="009E3692">
        <w:rPr>
          <w:rFonts w:ascii="Book Antiqua" w:hAnsi="Book Antiqua"/>
          <w:i/>
        </w:rPr>
        <w:t xml:space="preserve">World J </w:t>
      </w:r>
      <w:proofErr w:type="spellStart"/>
      <w:r w:rsidR="00833505" w:rsidRPr="009E3692">
        <w:rPr>
          <w:rFonts w:ascii="Book Antiqua" w:hAnsi="Book Antiqua"/>
          <w:i/>
        </w:rPr>
        <w:t>Gastroenterol</w:t>
      </w:r>
      <w:proofErr w:type="spellEnd"/>
      <w:r w:rsidR="00833505" w:rsidRPr="009E3692">
        <w:rPr>
          <w:rFonts w:ascii="Book Antiqua" w:hAnsi="Book Antiqua"/>
        </w:rPr>
        <w:t xml:space="preserve"> 201</w:t>
      </w:r>
      <w:r w:rsidR="00833505">
        <w:rPr>
          <w:rFonts w:ascii="Book Antiqua" w:hAnsi="Book Antiqua" w:hint="eastAsia"/>
        </w:rPr>
        <w:t>5</w:t>
      </w:r>
      <w:r w:rsidR="00833505" w:rsidRPr="009E3692">
        <w:rPr>
          <w:rFonts w:ascii="Book Antiqua" w:hAnsi="Book Antiqua"/>
        </w:rPr>
        <w:t xml:space="preserve">; </w:t>
      </w:r>
      <w:proofErr w:type="gramStart"/>
      <w:r w:rsidR="00833505" w:rsidRPr="009E3692">
        <w:rPr>
          <w:rFonts w:ascii="Book Antiqua" w:hAnsi="Book Antiqua"/>
        </w:rPr>
        <w:t>In</w:t>
      </w:r>
      <w:proofErr w:type="gramEnd"/>
      <w:r w:rsidR="00833505" w:rsidRPr="009E3692">
        <w:rPr>
          <w:rFonts w:ascii="Book Antiqua" w:hAnsi="Book Antiqua"/>
        </w:rPr>
        <w:t xml:space="preserve"> press</w:t>
      </w:r>
    </w:p>
    <w:p w14:paraId="3CE964C4" w14:textId="42A7A41F" w:rsidR="00C36CAA" w:rsidRPr="00C36CAA" w:rsidRDefault="00C36CAA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</w:p>
    <w:p w14:paraId="704FEC88" w14:textId="59803480" w:rsidR="002752EA" w:rsidRPr="00937A44" w:rsidRDefault="002752EA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color w:val="0000CC"/>
          <w:sz w:val="24"/>
          <w:szCs w:val="24"/>
          <w:lang w:val="en-GB" w:eastAsia="ja-JP"/>
        </w:rPr>
      </w:pPr>
    </w:p>
    <w:p w14:paraId="2DF48370" w14:textId="77777777" w:rsidR="002752EA" w:rsidRPr="002752EA" w:rsidRDefault="002752EA" w:rsidP="00B9333B">
      <w:pPr>
        <w:pStyle w:val="xl25"/>
        <w:pBdr>
          <w:left w:val="none" w:sz="0" w:space="0" w:color="auto"/>
          <w:bottom w:val="none" w:sz="0" w:space="0" w:color="auto"/>
          <w:right w:val="none" w:sz="0" w:space="0" w:color="auto"/>
        </w:pBdr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  <w:sz w:val="20"/>
          <w:szCs w:val="20"/>
          <w:lang w:val="en-GB" w:eastAsia="ja-JP"/>
        </w:rPr>
        <w:sectPr w:rsidR="002752EA" w:rsidRPr="002752EA" w:rsidSect="00D34B93">
          <w:pgSz w:w="12240" w:h="15840" w:code="1"/>
          <w:pgMar w:top="1418" w:right="1183" w:bottom="1701" w:left="1276" w:header="284" w:footer="720" w:gutter="0"/>
          <w:cols w:space="720"/>
          <w:docGrid w:linePitch="326"/>
        </w:sectPr>
      </w:pPr>
    </w:p>
    <w:p w14:paraId="28A3A2A3" w14:textId="47B8B7C6" w:rsidR="001A3C06" w:rsidRPr="00937A44" w:rsidRDefault="00C159E8" w:rsidP="00B9333B">
      <w:pPr>
        <w:pStyle w:val="xl25"/>
        <w:pBdr>
          <w:left w:val="none" w:sz="0" w:space="0" w:color="auto"/>
          <w:bottom w:val="none" w:sz="0" w:space="0" w:color="auto"/>
          <w:right w:val="none" w:sz="0" w:space="0" w:color="auto"/>
        </w:pBdr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  <w:lang w:eastAsia="ja-JP"/>
        </w:rPr>
      </w:pPr>
      <w:r w:rsidRPr="00937A44">
        <w:rPr>
          <w:rFonts w:ascii="Book Antiqua" w:hAnsi="Book Antiqua"/>
          <w:b/>
          <w:bCs/>
          <w:lang w:eastAsia="ja-JP"/>
        </w:rPr>
        <w:lastRenderedPageBreak/>
        <w:t>I</w:t>
      </w:r>
      <w:r w:rsidR="006263E6" w:rsidRPr="00937A44">
        <w:rPr>
          <w:rFonts w:ascii="Book Antiqua" w:hAnsi="Book Antiqua"/>
          <w:b/>
          <w:bCs/>
          <w:lang w:eastAsia="ja-JP"/>
        </w:rPr>
        <w:t>NTRODUCTION</w:t>
      </w:r>
    </w:p>
    <w:p w14:paraId="50C7362A" w14:textId="6907309A" w:rsidR="00215A89" w:rsidRPr="00937A44" w:rsidRDefault="00D15403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ja-JP"/>
        </w:rPr>
      </w:pP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he human intestinal microbiome encompasses at least 100 trillion (10</w:t>
      </w:r>
      <w:r w:rsidRPr="00937A44">
        <w:rPr>
          <w:rFonts w:ascii="Book Antiqua" w:hAnsi="Book Antiqua"/>
          <w:bCs/>
          <w:sz w:val="24"/>
          <w:szCs w:val="24"/>
          <w:vertAlign w:val="superscript"/>
          <w:lang w:val="en-GB" w:eastAsia="ja-JP"/>
        </w:rPr>
        <w:t>14</w:t>
      </w:r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>) microorganisms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and plays a major role in human health and disea</w:t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ses</w:t>
      </w:r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>,</w:t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including colorectal </w:t>
      </w:r>
      <w:proofErr w:type="gramStart"/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cancer</w:t>
      </w:r>
      <w:proofErr w:type="gramEnd"/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Y2h3YWJlPC9BdXRob3I+PFllYXI+MjAxMzwvWWVhcj48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Y2h3YWJlPC9BdXRob3I+PFllYXI+MjAxMzwvWWVhcj48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1" w:tooltip="Schwabe, 2013 #758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1-3</w:t>
        </w:r>
      </w:hyperlink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Colorectal carcinogenesis represents a heterogeneous process with a differing set of somatic molecular alterations, influenced by diet, environmental and microbi</w:t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al exposures, and host </w:t>
      </w:r>
      <w:proofErr w:type="gramStart"/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immunity</w:t>
      </w:r>
      <w:proofErr w:type="gramEnd"/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PZ2lubzwvQXV0aG9yPjxZZWFyPjIwMTE8L1llYXI+PFJl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PZ2lubzwvQXV0aG9yPjxZZWFyPjIwMTE8L1llYXI+PFJl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4" w:tooltip="Ogino, 2011 #818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4</w:t>
        </w:r>
      </w:hyperlink>
      <w:r w:rsidR="00D60177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,</w:t>
      </w:r>
      <w:hyperlink w:anchor="_ENREF_5" w:tooltip="Tjalsma, 2012 #819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5</w:t>
        </w:r>
      </w:hyperlink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471550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Fusobacterium</w:t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species (a group of non-spore-forming, anaerobic gram-negative bacteria) </w:t>
      </w:r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>are a part of the normal</w:t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DE39F2" w:rsidRPr="00937A44">
        <w:rPr>
          <w:rFonts w:ascii="Book Antiqua" w:hAnsi="Book Antiqua"/>
          <w:bCs/>
          <w:sz w:val="24"/>
          <w:szCs w:val="24"/>
          <w:lang w:val="en-GB" w:eastAsia="ja-JP"/>
        </w:rPr>
        <w:t>human</w:t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oral </w:t>
      </w:r>
      <w:r w:rsidR="00DE39F2" w:rsidRPr="00937A44">
        <w:rPr>
          <w:rFonts w:ascii="Book Antiqua" w:hAnsi="Book Antiqua"/>
          <w:bCs/>
          <w:sz w:val="24"/>
          <w:szCs w:val="24"/>
          <w:lang w:val="en-GB" w:eastAsia="ja-JP"/>
        </w:rPr>
        <w:t>and intestinal microbiota</w:t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The species of the </w:t>
      </w:r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Fusobacterium</w:t>
      </w:r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genera are highly heterogeneous, and some of them have been recognized as opportunistic pathogens implicated not only in periodontitis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aWduYXQ8L0F1dGhvcj48WWVhcj4yMDExPC9ZZWFyPjxS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aWduYXQ8L0F1dGhvcj48WWVhcj4yMDExPC9ZZWFyPjxS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6" w:tooltip="Signat, 2011 #22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6-8</w:t>
        </w:r>
      </w:hyperlink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but als</w:t>
      </w:r>
      <w:r w:rsidR="00581F17" w:rsidRPr="00937A44">
        <w:rPr>
          <w:rFonts w:ascii="Book Antiqua" w:hAnsi="Book Antiqua"/>
          <w:bCs/>
          <w:sz w:val="24"/>
          <w:szCs w:val="24"/>
          <w:lang w:val="en-GB" w:eastAsia="ja-JP"/>
        </w:rPr>
        <w:t>o in inflammatory bowel disease</w:t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(IBD)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PaGt1c2E8L0F1dGhvcj48WWVhcj4yMDAzPC9ZZWFyPjxS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PaGt1c2E8L0F1dGhvcj48WWVhcj4yMDAzPC9ZZWFyPjxS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9" w:tooltip="Ohkusa, 2003 #46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9-11</w:t>
        </w:r>
      </w:hyperlink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>, pancreatic abscess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aGFoYW5pPC9BdXRob3I+PFllYXI+MjAxMTwvWWVhcj48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aGFoYW5pPC9BdXRob3I+PFllYXI+MjAxMTwvWWVhcj48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12" w:tooltip="Shahani, 2011 #167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12</w:t>
        </w:r>
      </w:hyperlink>
      <w:r w:rsidR="00D60177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,</w:t>
      </w:r>
      <w:hyperlink w:anchor="_ENREF_13" w:tooltip="Brook, 1996 #75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13</w:t>
        </w:r>
      </w:hyperlink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>, and hepatic abscess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Zb25lZGE8L0F1dGhvcj48WWVhcj4yMDExPC9ZZWFyPjxS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Zb25lZGE8L0F1dGhvcj48WWVhcj4yMDExPC9ZZWFyPjxS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12" w:tooltip="Shahani, 2011 #167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12</w:t>
        </w:r>
      </w:hyperlink>
      <w:r w:rsidR="00C41A88">
        <w:rPr>
          <w:rFonts w:ascii="Book Antiqua" w:eastAsia="SimSun" w:hAnsi="Book Antiqua" w:hint="eastAsia"/>
          <w:bCs/>
          <w:noProof/>
          <w:sz w:val="24"/>
          <w:szCs w:val="24"/>
          <w:vertAlign w:val="superscript"/>
          <w:lang w:val="en-GB" w:eastAsia="zh-CN"/>
        </w:rPr>
        <w:t>-</w:t>
      </w:r>
      <w:hyperlink w:anchor="_ENREF_15" w:tooltip="Athavale, 2002 #65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15</w:t>
        </w:r>
      </w:hyperlink>
      <w:r w:rsidR="00675D29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471550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Regarding gastrointestinal cancer, </w:t>
      </w:r>
      <w:proofErr w:type="spellStart"/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>metagenomic</w:t>
      </w:r>
      <w:proofErr w:type="spellEnd"/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analyses have shown an enrichment of </w:t>
      </w:r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usobacterium </w:t>
      </w:r>
      <w:proofErr w:type="spellStart"/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(</w:t>
      </w:r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C1080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) in colorectal carcinoma tissue, which has been confirmed by quantitative PCR for the 16S ribosomal RNA gene DNA sequence of </w:t>
      </w:r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="00C1080C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FA65C4" w:rsidRPr="00937A44">
        <w:rPr>
          <w:rFonts w:ascii="Book Antiqua" w:hAnsi="Book Antiqua" w:cs="Arial"/>
          <w:sz w:val="24"/>
          <w:szCs w:val="24"/>
          <w:lang w:eastAsia="ja-JP"/>
        </w:rPr>
        <w:fldChar w:fldCharType="begin">
          <w:fldData xml:space="preserve">PEVuZE5vdGU+PENpdGU+PEF1dGhvcj5Lb3N0aWM8L0F1dGhvcj48WWVhcj4yMDEyPC9ZZWFyPjxS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</w:fldData>
        </w:fldChar>
      </w:r>
      <w:r w:rsidR="006B194A">
        <w:rPr>
          <w:rFonts w:ascii="Book Antiqua" w:hAnsi="Book Antiqua" w:cs="Arial"/>
          <w:sz w:val="24"/>
          <w:szCs w:val="24"/>
          <w:lang w:eastAsia="ja-JP"/>
        </w:rPr>
        <w:instrText xml:space="preserve"> ADDIN EN.CITE </w:instrText>
      </w:r>
      <w:r w:rsidR="006B194A">
        <w:rPr>
          <w:rFonts w:ascii="Book Antiqua" w:hAnsi="Book Antiqua" w:cs="Arial"/>
          <w:sz w:val="24"/>
          <w:szCs w:val="24"/>
          <w:lang w:eastAsia="ja-JP"/>
        </w:rPr>
        <w:fldChar w:fldCharType="begin">
          <w:fldData xml:space="preserve">PEVuZE5vdGU+PENpdGU+PEF1dGhvcj5Lb3N0aWM8L0F1dGhvcj48WWVhcj4yMDEyPC9ZZWFyPjxS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</w:fldData>
        </w:fldChar>
      </w:r>
      <w:r w:rsidR="006B194A">
        <w:rPr>
          <w:rFonts w:ascii="Book Antiqua" w:hAnsi="Book Antiqua" w:cs="Arial"/>
          <w:sz w:val="24"/>
          <w:szCs w:val="24"/>
          <w:lang w:eastAsia="ja-JP"/>
        </w:rPr>
        <w:instrText xml:space="preserve"> ADDIN EN.CITE.DATA </w:instrText>
      </w:r>
      <w:r w:rsidR="006B194A">
        <w:rPr>
          <w:rFonts w:ascii="Book Antiqua" w:hAnsi="Book Antiqua" w:cs="Arial"/>
          <w:sz w:val="24"/>
          <w:szCs w:val="24"/>
          <w:lang w:eastAsia="ja-JP"/>
        </w:rPr>
      </w:r>
      <w:r w:rsidR="006B194A">
        <w:rPr>
          <w:rFonts w:ascii="Book Antiqua" w:hAnsi="Book Antiqua" w:cs="Arial"/>
          <w:sz w:val="24"/>
          <w:szCs w:val="24"/>
          <w:lang w:eastAsia="ja-JP"/>
        </w:rPr>
        <w:fldChar w:fldCharType="end"/>
      </w:r>
      <w:r w:rsidR="00FA65C4" w:rsidRPr="00937A44">
        <w:rPr>
          <w:rFonts w:ascii="Book Antiqua" w:hAnsi="Book Antiqua" w:cs="Arial"/>
          <w:sz w:val="24"/>
          <w:szCs w:val="24"/>
          <w:lang w:eastAsia="ja-JP"/>
        </w:rPr>
      </w:r>
      <w:r w:rsidR="00FA65C4" w:rsidRPr="00937A44">
        <w:rPr>
          <w:rFonts w:ascii="Book Antiqua" w:hAnsi="Book Antiqua" w:cs="Arial"/>
          <w:sz w:val="24"/>
          <w:szCs w:val="24"/>
          <w:lang w:eastAsia="ja-JP"/>
        </w:rPr>
        <w:fldChar w:fldCharType="separate"/>
      </w:r>
      <w:r w:rsidR="00675D29" w:rsidRPr="00937A44">
        <w:rPr>
          <w:rFonts w:ascii="Book Antiqua" w:hAnsi="Book Antiqua" w:cs="Arial"/>
          <w:noProof/>
          <w:sz w:val="24"/>
          <w:szCs w:val="24"/>
          <w:vertAlign w:val="superscript"/>
          <w:lang w:eastAsia="ja-JP"/>
        </w:rPr>
        <w:t>[</w:t>
      </w:r>
      <w:hyperlink w:anchor="_ENREF_16" w:tooltip="Kostic, 2012 #12" w:history="1">
        <w:r w:rsidR="009D7A38" w:rsidRPr="00937A44">
          <w:rPr>
            <w:rFonts w:ascii="Book Antiqua" w:hAnsi="Book Antiqua" w:cs="Arial"/>
            <w:noProof/>
            <w:sz w:val="24"/>
            <w:szCs w:val="24"/>
            <w:vertAlign w:val="superscript"/>
            <w:lang w:eastAsia="ja-JP"/>
          </w:rPr>
          <w:t>16</w:t>
        </w:r>
      </w:hyperlink>
      <w:r w:rsidR="00D60177">
        <w:rPr>
          <w:rFonts w:ascii="Book Antiqua" w:hAnsi="Book Antiqua" w:cs="Arial"/>
          <w:noProof/>
          <w:sz w:val="24"/>
          <w:szCs w:val="24"/>
          <w:vertAlign w:val="superscript"/>
          <w:lang w:eastAsia="ja-JP"/>
        </w:rPr>
        <w:t>,</w:t>
      </w:r>
      <w:hyperlink w:anchor="_ENREF_17" w:tooltip="Castellarin, 2012 #470" w:history="1">
        <w:r w:rsidR="009D7A38" w:rsidRPr="00937A44">
          <w:rPr>
            <w:rFonts w:ascii="Book Antiqua" w:hAnsi="Book Antiqua" w:cs="Arial"/>
            <w:noProof/>
            <w:sz w:val="24"/>
            <w:szCs w:val="24"/>
            <w:vertAlign w:val="superscript"/>
            <w:lang w:eastAsia="ja-JP"/>
          </w:rPr>
          <w:t>17</w:t>
        </w:r>
      </w:hyperlink>
      <w:r w:rsidR="00675D29" w:rsidRPr="00937A44">
        <w:rPr>
          <w:rFonts w:ascii="Book Antiqua" w:hAnsi="Book Antiqua" w:cs="Arial"/>
          <w:noProof/>
          <w:sz w:val="24"/>
          <w:szCs w:val="24"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sz w:val="24"/>
          <w:szCs w:val="24"/>
          <w:lang w:eastAsia="ja-JP"/>
        </w:rPr>
        <w:fldChar w:fldCharType="end"/>
      </w:r>
      <w:r w:rsidR="00777D7E" w:rsidRPr="00937A44">
        <w:rPr>
          <w:rFonts w:ascii="Book Antiqua" w:hAnsi="Book Antiqua" w:cs="Arial"/>
          <w:sz w:val="24"/>
          <w:szCs w:val="24"/>
          <w:lang w:eastAsia="ja-JP"/>
        </w:rPr>
        <w:t>.</w:t>
      </w:r>
      <w:r w:rsidR="009A0B37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C1080C" w:rsidRPr="00937A44">
        <w:rPr>
          <w:rFonts w:ascii="Book Antiqua" w:hAnsi="Book Antiqua" w:cs="Arial"/>
          <w:sz w:val="24"/>
          <w:szCs w:val="24"/>
          <w:lang w:eastAsia="ja-JP"/>
        </w:rPr>
        <w:t xml:space="preserve">Studies have shown that a greater amount of </w:t>
      </w:r>
      <w:r w:rsidR="00C1080C" w:rsidRPr="00937A44">
        <w:rPr>
          <w:rFonts w:ascii="Book Antiqua" w:hAnsi="Book Antiqua" w:cs="Arial"/>
          <w:i/>
          <w:sz w:val="24"/>
          <w:szCs w:val="24"/>
          <w:lang w:eastAsia="ja-JP"/>
        </w:rPr>
        <w:t xml:space="preserve">F. </w:t>
      </w:r>
      <w:proofErr w:type="spellStart"/>
      <w:r w:rsidR="00C1080C" w:rsidRPr="00937A44">
        <w:rPr>
          <w:rFonts w:ascii="Book Antiqua" w:hAnsi="Book Antiqua" w:cs="Arial"/>
          <w:i/>
          <w:sz w:val="24"/>
          <w:szCs w:val="24"/>
          <w:lang w:eastAsia="ja-JP"/>
        </w:rPr>
        <w:t>nucleatum</w:t>
      </w:r>
      <w:proofErr w:type="spellEnd"/>
      <w:r w:rsidR="00C1080C" w:rsidRPr="00937A44">
        <w:rPr>
          <w:rFonts w:ascii="Book Antiqua" w:hAnsi="Book Antiqua" w:cs="Arial"/>
          <w:sz w:val="24"/>
          <w:szCs w:val="24"/>
          <w:lang w:eastAsia="ja-JP"/>
        </w:rPr>
        <w:t xml:space="preserve"> in colorectal carcinoma tissue is associated with high degrees of microsatellite instability (MSI</w:t>
      </w:r>
      <w:r w:rsidR="00D33553" w:rsidRPr="00937A44">
        <w:rPr>
          <w:rFonts w:ascii="Book Antiqua" w:hAnsi="Book Antiqua" w:cs="Arial"/>
          <w:sz w:val="24"/>
          <w:szCs w:val="24"/>
          <w:lang w:eastAsia="ja-JP"/>
        </w:rPr>
        <w:t>-high</w:t>
      </w:r>
      <w:r w:rsidR="00C1080C" w:rsidRPr="00937A44">
        <w:rPr>
          <w:rFonts w:ascii="Book Antiqua" w:hAnsi="Book Antiqua" w:cs="Arial"/>
          <w:sz w:val="24"/>
          <w:szCs w:val="24"/>
          <w:lang w:eastAsia="ja-JP"/>
        </w:rPr>
        <w:t xml:space="preserve">) and </w:t>
      </w:r>
      <w:proofErr w:type="spellStart"/>
      <w:r w:rsidR="00C1080C" w:rsidRPr="00937A44">
        <w:rPr>
          <w:rFonts w:ascii="Book Antiqua" w:hAnsi="Book Antiqua" w:cs="Arial"/>
          <w:sz w:val="24"/>
          <w:szCs w:val="24"/>
          <w:lang w:eastAsia="ja-JP"/>
        </w:rPr>
        <w:t>CpG</w:t>
      </w:r>
      <w:proofErr w:type="spellEnd"/>
      <w:r w:rsidR="00C1080C" w:rsidRPr="00937A44">
        <w:rPr>
          <w:rFonts w:ascii="Book Antiqua" w:hAnsi="Book Antiqua" w:cs="Arial"/>
          <w:sz w:val="24"/>
          <w:szCs w:val="24"/>
          <w:lang w:eastAsia="ja-JP"/>
        </w:rPr>
        <w:t xml:space="preserve"> island </w:t>
      </w:r>
      <w:proofErr w:type="spellStart"/>
      <w:r w:rsidR="00C1080C" w:rsidRPr="00937A44">
        <w:rPr>
          <w:rFonts w:ascii="Book Antiqua" w:hAnsi="Book Antiqua" w:cs="Arial"/>
          <w:sz w:val="24"/>
          <w:szCs w:val="24"/>
          <w:lang w:eastAsia="ja-JP"/>
        </w:rPr>
        <w:t>methylator</w:t>
      </w:r>
      <w:proofErr w:type="spellEnd"/>
      <w:r w:rsidR="00C1080C" w:rsidRPr="00937A44">
        <w:rPr>
          <w:rFonts w:ascii="Book Antiqua" w:hAnsi="Book Antiqua" w:cs="Arial"/>
          <w:sz w:val="24"/>
          <w:szCs w:val="24"/>
          <w:lang w:eastAsia="ja-JP"/>
        </w:rPr>
        <w:t xml:space="preserve"> phenotype (CIMP</w:t>
      </w:r>
      <w:proofErr w:type="gramStart"/>
      <w:r w:rsidR="00C1080C" w:rsidRPr="00937A44">
        <w:rPr>
          <w:rFonts w:ascii="Book Antiqua" w:hAnsi="Book Antiqua" w:cs="Arial"/>
          <w:sz w:val="24"/>
          <w:szCs w:val="24"/>
          <w:lang w:eastAsia="ja-JP"/>
        </w:rPr>
        <w:t>)</w:t>
      </w:r>
      <w:proofErr w:type="gramEnd"/>
      <w:r w:rsidR="00FA65C4" w:rsidRPr="00937A44">
        <w:rPr>
          <w:rFonts w:ascii="Book Antiqua" w:hAnsi="Book Antiqua" w:cs="Arial"/>
          <w:sz w:val="24"/>
          <w:szCs w:val="24"/>
          <w:lang w:eastAsia="ja-JP"/>
        </w:rPr>
        <w:fldChar w:fldCharType="begin">
          <w:fldData xml:space="preserve">PEVuZE5vdGU+PENpdGU+PEF1dGhvcj5UYWhhcmE8L0F1dGhvcj48WWVhcj4yMDE0PC9ZZWFyPjxS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</w:fldData>
        </w:fldChar>
      </w:r>
      <w:r w:rsidR="009D7A38">
        <w:rPr>
          <w:rFonts w:ascii="Book Antiqua" w:hAnsi="Book Antiqua" w:cs="Arial"/>
          <w:sz w:val="24"/>
          <w:szCs w:val="24"/>
          <w:lang w:eastAsia="ja-JP"/>
        </w:rPr>
        <w:instrText xml:space="preserve"> ADDIN EN.CITE </w:instrText>
      </w:r>
      <w:r w:rsidR="009D7A38">
        <w:rPr>
          <w:rFonts w:ascii="Book Antiqua" w:hAnsi="Book Antiqua" w:cs="Arial"/>
          <w:sz w:val="24"/>
          <w:szCs w:val="24"/>
          <w:lang w:eastAsia="ja-JP"/>
        </w:rPr>
        <w:fldChar w:fldCharType="begin">
          <w:fldData xml:space="preserve">PEVuZE5vdGU+PENpdGU+PEF1dGhvcj5UYWhhcmE8L0F1dGhvcj48WWVhcj4yMDE0PC9ZZWFyPjxS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</w:fldData>
        </w:fldChar>
      </w:r>
      <w:r w:rsidR="009D7A38">
        <w:rPr>
          <w:rFonts w:ascii="Book Antiqua" w:hAnsi="Book Antiqua" w:cs="Arial"/>
          <w:sz w:val="24"/>
          <w:szCs w:val="24"/>
          <w:lang w:eastAsia="ja-JP"/>
        </w:rPr>
        <w:instrText xml:space="preserve"> ADDIN EN.CITE.DATA </w:instrText>
      </w:r>
      <w:r w:rsidR="009D7A38">
        <w:rPr>
          <w:rFonts w:ascii="Book Antiqua" w:hAnsi="Book Antiqua" w:cs="Arial"/>
          <w:sz w:val="24"/>
          <w:szCs w:val="24"/>
          <w:lang w:eastAsia="ja-JP"/>
        </w:rPr>
      </w:r>
      <w:r w:rsidR="009D7A38">
        <w:rPr>
          <w:rFonts w:ascii="Book Antiqua" w:hAnsi="Book Antiqua" w:cs="Arial"/>
          <w:sz w:val="24"/>
          <w:szCs w:val="24"/>
          <w:lang w:eastAsia="ja-JP"/>
        </w:rPr>
        <w:fldChar w:fldCharType="end"/>
      </w:r>
      <w:r w:rsidR="00FA65C4" w:rsidRPr="00937A44">
        <w:rPr>
          <w:rFonts w:ascii="Book Antiqua" w:hAnsi="Book Antiqua" w:cs="Arial"/>
          <w:sz w:val="24"/>
          <w:szCs w:val="24"/>
          <w:lang w:eastAsia="ja-JP"/>
        </w:rPr>
      </w:r>
      <w:r w:rsidR="00FA65C4" w:rsidRPr="00937A44">
        <w:rPr>
          <w:rFonts w:ascii="Book Antiqua" w:hAnsi="Book Antiqua" w:cs="Arial"/>
          <w:sz w:val="24"/>
          <w:szCs w:val="24"/>
          <w:lang w:eastAsia="ja-JP"/>
        </w:rPr>
        <w:fldChar w:fldCharType="separate"/>
      </w:r>
      <w:r w:rsidR="00675D29" w:rsidRPr="00937A44">
        <w:rPr>
          <w:rFonts w:ascii="Book Antiqua" w:hAnsi="Book Antiqua" w:cs="Arial"/>
          <w:noProof/>
          <w:sz w:val="24"/>
          <w:szCs w:val="24"/>
          <w:vertAlign w:val="superscript"/>
          <w:lang w:eastAsia="ja-JP"/>
        </w:rPr>
        <w:t>[</w:t>
      </w:r>
      <w:hyperlink w:anchor="_ENREF_18" w:tooltip="Tahara, 2014 #5" w:history="1">
        <w:r w:rsidR="009D7A38" w:rsidRPr="00937A44">
          <w:rPr>
            <w:rFonts w:ascii="Book Antiqua" w:hAnsi="Book Antiqua" w:cs="Arial"/>
            <w:noProof/>
            <w:sz w:val="24"/>
            <w:szCs w:val="24"/>
            <w:vertAlign w:val="superscript"/>
            <w:lang w:eastAsia="ja-JP"/>
          </w:rPr>
          <w:t>18</w:t>
        </w:r>
      </w:hyperlink>
      <w:r w:rsidR="00675D29" w:rsidRPr="00937A44">
        <w:rPr>
          <w:rFonts w:ascii="Book Antiqua" w:hAnsi="Book Antiqua" w:cs="Arial"/>
          <w:noProof/>
          <w:sz w:val="24"/>
          <w:szCs w:val="24"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sz w:val="24"/>
          <w:szCs w:val="24"/>
          <w:lang w:eastAsia="ja-JP"/>
        </w:rPr>
        <w:fldChar w:fldCharType="end"/>
      </w:r>
      <w:r w:rsidR="00777D7E" w:rsidRPr="00937A44">
        <w:rPr>
          <w:rFonts w:ascii="Book Antiqua" w:hAnsi="Book Antiqua" w:cs="Arial"/>
          <w:sz w:val="24"/>
          <w:szCs w:val="24"/>
          <w:lang w:eastAsia="ja-JP"/>
        </w:rPr>
        <w:t xml:space="preserve">. </w:t>
      </w:r>
    </w:p>
    <w:p w14:paraId="7B1EB3CB" w14:textId="118CCF7D" w:rsidR="00972403" w:rsidRPr="00937A44" w:rsidRDefault="00C1080C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  <w:lang w:val="en-GB" w:eastAsia="ja-JP"/>
        </w:rPr>
      </w:pP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Accumulating evidence indicates that innate and adaptive immunity influences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evolution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/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&lt;EndNote&gt;&lt;Cite&gt;&lt;Author&gt;Schreiber&lt;/Author&gt;&lt;Year&gt;2011&lt;/Year&gt;&lt;RecNum&gt;313&lt;/RecNum&gt;&lt;DisplayText&gt;&lt;style face="superscript"&gt;[19]&lt;/style&gt;&lt;/DisplayText&gt;&lt;record&gt;&lt;rec-number&gt;313&lt;/rec-number&gt;&lt;foreign-keys&gt;&lt;key app="EN" db-id="d0a2rtdsmtsfsnexts3xata8eda5ax2fzvzr"&gt;313&lt;/key&gt;&lt;/foreign-keys&gt;&lt;ref-type name="Journal Article"&gt;17&lt;/ref-type&gt;&lt;contributors&gt;&lt;authors&gt;&lt;author&gt;Schreiber, R. D.&lt;/author&gt;&lt;author&gt;Old, L. J.&lt;/author&gt;&lt;author&gt;Smyth, M. J.&lt;/author&gt;&lt;/authors&gt;&lt;/contributors&gt;&lt;auth-address&gt;Department of Pathology and Immunology, Washington University School of Medicine, St. Louis, MO 63110, USA. schreiber@immunology.wustl.edu&lt;/auth-address&gt;&lt;titles&gt;&lt;title&gt;Cancer immunoediting: integrating immunity&amp;apos;s roles in cancer suppression and promotion&lt;/title&gt;&lt;secondary-title&gt;Science&lt;/secondary-title&gt;&lt;alt-title&gt;Science&lt;/alt-title&gt;&lt;/titles&gt;&lt;pages&gt;1565-70&lt;/pages&gt;&lt;volume&gt;331&lt;/volume&gt;&lt;number&gt;6024&lt;/number&gt;&lt;edition&gt;2011/03/26&lt;/edition&gt;&lt;keywords&gt;&lt;keyword&gt;Adaptive Immunity&lt;/keyword&gt;&lt;keyword&gt;Animals&lt;/keyword&gt;&lt;keyword&gt;Antigens, Neoplasm/immunology&lt;/keyword&gt;&lt;keyword&gt;Humans&lt;/keyword&gt;&lt;keyword&gt;Immune System/*physiology&lt;/keyword&gt;&lt;keyword&gt;Immune Tolerance&lt;/keyword&gt;&lt;keyword&gt;Immunity, Innate&lt;/keyword&gt;&lt;keyword&gt;Immunocompromised Host&lt;/keyword&gt;&lt;keyword&gt;Immunologic Surveillance&lt;/keyword&gt;&lt;keyword&gt;Immunotherapy&lt;/keyword&gt;&lt;keyword&gt;Lymphocytes, Tumor-Infiltrating/immunology&lt;/keyword&gt;&lt;keyword&gt;Mice&lt;/keyword&gt;&lt;keyword&gt;Models, Immunological&lt;/keyword&gt;&lt;keyword&gt;Neoplasms/*immunology/therapy&lt;/keyword&gt;&lt;keyword&gt;Prognosis&lt;/keyword&gt;&lt;keyword&gt;Tumor Escape&lt;/keyword&gt;&lt;/keywords&gt;&lt;dates&gt;&lt;year&gt;2011&lt;/year&gt;&lt;pub-dates&gt;&lt;date&gt;Mar 25&lt;/date&gt;&lt;/pub-dates&gt;&lt;/dates&gt;&lt;isbn&gt;1095-9203 (Electronic)&amp;#xD;0036-8075 (Linking)&lt;/isbn&gt;&lt;accession-num&gt;21436444&lt;/accession-num&gt;&lt;work-type&gt;Research Support, N.I.H., Extramural&amp;#xD;Research Support, Non-U.S. Gov&amp;apos;t&amp;#xD;Review&lt;/work-type&gt;&lt;urls&gt;&lt;related-urls&gt;&lt;url&gt;http://www.ncbi.nlm.nih.gov/pubmed/21436444&lt;/url&gt;&lt;/related-urls&gt;&lt;/urls&gt;&lt;electronic-resource-num&gt;10.1126/science.1203486&lt;/electronic-resource-num&gt;&lt;language&gt;eng&lt;/language&gt;&lt;/record&gt;&lt;/Cite&gt;&lt;/EndNote&gt;</w:instrTex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19" w:tooltip="Schreiber, 2011 #313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19</w:t>
        </w:r>
      </w:hyperlink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Attesting to an important role of T-cell-mediated adaptive immunity in inhibiting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progression, therapeutic antibodies against immune checkpoint molecules, including CTLA4, PDCD1 (programmed cell death 1; PD-1), and CD274 (programmed cell death 1 ligand 1; PD-L1), can effectively enhance antitumor T-cell activity in various </w:t>
      </w:r>
      <w:proofErr w:type="gram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malignancies</w:t>
      </w:r>
      <w:proofErr w:type="gramEnd"/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Xb2xjaG9rPC9BdXRob3I+PFllYXI+MjAxMzwvWWVhcj48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Xb2xjaG9rPC9BdXRob3I+PFllYXI+MjAxMzwvWWVhcj48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20" w:tooltip="Wolchok, 2013 #314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20</w:t>
        </w:r>
      </w:hyperlink>
      <w:r w:rsidR="00D60177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,</w:t>
      </w:r>
      <w:hyperlink w:anchor="_ENREF_21" w:tooltip="Goede, 2014 #315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21</w:t>
        </w:r>
      </w:hyperlink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Emerging evidence indicates that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genetic alterations and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-host interactions have complex roles in the effectiveness of T-cell-based </w:t>
      </w:r>
      <w:proofErr w:type="gram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immunotherapies</w:t>
      </w:r>
      <w:proofErr w:type="gramEnd"/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bnlkZXI8L0F1dGhvcj48WWVhcj4yMDE0PC9ZZWFyPjxS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TbnlkZXI8L0F1dGhvcj48WWVhcj4yMDE0PC9ZZWFyPjxS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22" w:tooltip="Snyder, 2014 #316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22-25</w:t>
        </w:r>
      </w:hyperlink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Although these immunotherapies appeared to be less effective for colorectal cancer, high-level infiltrates of T-cells in colorectal cancer tissue have been associated with better patient survival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QYWdlczwvQXV0aG9yPjxZZWFyPjIwMDU8L1llYXI+PFJl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QYWdlczwvQXV0aG9yPjxZZWFyPjIwMDU8L1llYXI+PFJl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26" w:tooltip="Pages, 2005 #321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26-28</w:t>
        </w:r>
      </w:hyperlink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,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and a recent study has suggested a potential role for the immune checkpoint pathway in suppressing the antitumor immune response in a subset of colorectal cancers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MbG9zYTwvQXV0aG9yPjxZZWFyPjIwMTU8L1llYXI+PFJl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MbG9zYTwvQXV0aG9yPjxZZWFyPjIwMTU8L1llYXI+PFJl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29" w:tooltip="Llosa, 2015 #370" w:history="1">
        <w:r w:rsidR="009D7A38" w:rsidRPr="00937A44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29</w:t>
        </w:r>
      </w:hyperlink>
      <w:r w:rsidR="004027FE" w:rsidRPr="00937A44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A777DD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</w:p>
    <w:p w14:paraId="45CE0EA3" w14:textId="200EF81A" w:rsidR="00A777DD" w:rsidRPr="00937A44" w:rsidRDefault="00F81CBC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/>
          <w:bCs/>
          <w:color w:val="3333FF"/>
          <w:sz w:val="24"/>
          <w:szCs w:val="24"/>
          <w:lang w:val="en-GB" w:eastAsia="ja-JP"/>
        </w:rPr>
      </w:pPr>
      <w:r w:rsidRPr="00937A44">
        <w:rPr>
          <w:rFonts w:ascii="Book Antiqua" w:hAnsi="Book Antiqua" w:cs="Arial"/>
          <w:sz w:val="24"/>
          <w:szCs w:val="24"/>
          <w:lang w:eastAsia="ja-JP"/>
        </w:rPr>
        <w:t xml:space="preserve">Regarding the association between the gut microbiome and immunity, a number of studies have shown that </w:t>
      </w:r>
      <w:r w:rsidRPr="00937A44">
        <w:rPr>
          <w:rFonts w:ascii="Book Antiqua" w:hAnsi="Book Antiqua" w:cs="Arial"/>
          <w:i/>
          <w:sz w:val="24"/>
          <w:szCs w:val="24"/>
          <w:lang w:eastAsia="ja-JP"/>
        </w:rPr>
        <w:t xml:space="preserve">F. </w:t>
      </w:r>
      <w:proofErr w:type="spellStart"/>
      <w:r w:rsidRPr="00937A44">
        <w:rPr>
          <w:rFonts w:ascii="Book Antiqua" w:hAnsi="Book Antiqua" w:cs="Arial"/>
          <w:i/>
          <w:sz w:val="24"/>
          <w:szCs w:val="24"/>
          <w:lang w:eastAsia="ja-JP"/>
        </w:rPr>
        <w:t>nucleatum</w:t>
      </w:r>
      <w:proofErr w:type="spellEnd"/>
      <w:r w:rsidRPr="00937A44">
        <w:rPr>
          <w:rFonts w:ascii="Book Antiqua" w:hAnsi="Book Antiqua" w:cs="Arial"/>
          <w:sz w:val="24"/>
          <w:szCs w:val="24"/>
          <w:lang w:eastAsia="ja-JP"/>
        </w:rPr>
        <w:t xml:space="preserve"> has immunosuppressive activities via inhibiting human </w:t>
      </w:r>
      <w:r w:rsidRPr="00937A44">
        <w:rPr>
          <w:rFonts w:ascii="Book Antiqua" w:hAnsi="Book Antiqua" w:cs="Arial"/>
          <w:sz w:val="24"/>
          <w:szCs w:val="24"/>
          <w:lang w:eastAsia="ja-JP"/>
        </w:rPr>
        <w:lastRenderedPageBreak/>
        <w:t>T-cell responses to mitogens and antigens</w:t>
      </w:r>
      <w:r w:rsidR="00172339" w:rsidRPr="00937A44">
        <w:rPr>
          <w:rFonts w:ascii="Book Antiqua" w:hAnsi="Book Antiqua"/>
          <w:sz w:val="24"/>
          <w:szCs w:val="24"/>
          <w:lang w:val="en-GB" w:eastAsia="ja-JP"/>
        </w:rPr>
        <w:fldChar w:fldCharType="begin">
          <w:fldData xml:space="preserve">PEVuZE5vdGU+PENpdGU+PEF1dGhvcj5TaGVua2VyPC9BdXRob3I+PFllYXI+MTk4NDwvWWVhcj48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</w:fldData>
        </w:fldChar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sz w:val="24"/>
          <w:szCs w:val="24"/>
          <w:lang w:val="en-GB" w:eastAsia="ja-JP"/>
        </w:rPr>
        <w:fldChar w:fldCharType="begin">
          <w:fldData xml:space="preserve">PEVuZE5vdGU+PENpdGU+PEF1dGhvcj5TaGVua2VyPC9BdXRob3I+PFllYXI+MTk4NDwvWWVhcj48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</w:fldData>
        </w:fldChar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sz w:val="24"/>
          <w:szCs w:val="24"/>
          <w:lang w:val="en-GB" w:eastAsia="ja-JP"/>
        </w:rPr>
      </w:r>
      <w:r w:rsidR="009D7A38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172339" w:rsidRPr="00937A44">
        <w:rPr>
          <w:rFonts w:ascii="Book Antiqua" w:hAnsi="Book Antiqua"/>
          <w:sz w:val="24"/>
          <w:szCs w:val="24"/>
          <w:lang w:val="en-GB" w:eastAsia="ja-JP"/>
        </w:rPr>
      </w:r>
      <w:r w:rsidR="00172339" w:rsidRPr="00937A44">
        <w:rPr>
          <w:rFonts w:ascii="Book Antiqua" w:hAnsi="Book Antiqua"/>
          <w:sz w:val="24"/>
          <w:szCs w:val="24"/>
          <w:lang w:val="en-GB" w:eastAsia="ja-JP"/>
        </w:rPr>
        <w:fldChar w:fldCharType="separate"/>
      </w:r>
      <w:r w:rsidR="00172339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[</w:t>
      </w:r>
      <w:hyperlink w:anchor="_ENREF_30" w:tooltip="Shenker, 1984 #441" w:history="1">
        <w:r w:rsidR="009D7A38" w:rsidRPr="00937A44">
          <w:rPr>
            <w:rFonts w:ascii="Book Antiqua" w:hAnsi="Book Antiqua"/>
            <w:noProof/>
            <w:sz w:val="24"/>
            <w:szCs w:val="24"/>
            <w:vertAlign w:val="superscript"/>
            <w:lang w:val="en-GB" w:eastAsia="ja-JP"/>
          </w:rPr>
          <w:t>30-35</w:t>
        </w:r>
      </w:hyperlink>
      <w:r w:rsidR="00172339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]</w:t>
      </w:r>
      <w:r w:rsidR="00172339" w:rsidRPr="00937A44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Additionally, </w:t>
      </w:r>
      <w:r w:rsidRPr="00937A44">
        <w:rPr>
          <w:rFonts w:ascii="Book Antiqua" w:hAnsi="Book Antiqua"/>
          <w:i/>
          <w:sz w:val="24"/>
          <w:szCs w:val="24"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sz w:val="24"/>
          <w:szCs w:val="24"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 inhibitory protein has been shown to arrest human T-cells in the G1 phase of the cell cycle</w:t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begin"/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 &lt;EndNote&gt;&lt;Cite&gt;&lt;Author&gt;Shenker&lt;/Author&gt;&lt;Year&gt;1995&lt;/Year&gt;&lt;RecNum&gt;436&lt;/RecNum&gt;&lt;DisplayText&gt;&lt;style face="superscript"&gt;[33]&lt;/style&gt;&lt;/DisplayText&gt;&lt;record&gt;&lt;rec-number&gt;436&lt;/rec-number&gt;&lt;foreign-keys&gt;&lt;key app="EN" db-id="d0a2rtdsmtsfsnexts3xata8eda5ax2fzvzr"&gt;436&lt;/key&gt;&lt;/foreign-keys&gt;&lt;ref-type name="Journal Article"&gt;17&lt;/ref-type&gt;&lt;contributors&gt;&lt;authors&gt;&lt;author&gt;Shenker, B. J.&lt;/author&gt;&lt;author&gt;Datar, S.&lt;/author&gt;&lt;/authors&gt;&lt;/contributors&gt;&lt;auth-address&gt;Department of Pathology, University of Pennsylvania School of Dental Medicine, Philadelphia 19104-6002, USA.&lt;/auth-address&gt;&lt;titles&gt;&lt;title&gt;Fusobacterium nucleatum inhibits human T-cell activation by arresting cells in the mid-G1 phase of the cell cycle&lt;/title&gt;&lt;secondary-title&gt;Infect Immun&lt;/secondary-title&gt;&lt;alt-title&gt;Infect Immun&lt;/alt-title&gt;&lt;/titles&gt;&lt;periodical&gt;&lt;full-title&gt;Infect Immun&lt;/full-title&gt;&lt;abbr-1&gt;Infect Immun&lt;/abbr-1&gt;&lt;/periodical&gt;&lt;alt-periodical&gt;&lt;full-title&gt;Infect Immun&lt;/full-title&gt;&lt;abbr-1&gt;Infect Immun&lt;/abbr-1&gt;&lt;/alt-periodical&gt;&lt;pages&gt;4830-6&lt;/pages&gt;&lt;volume&gt;63&lt;/volume&gt;&lt;number&gt;12&lt;/number&gt;&lt;edition&gt;1995/12/01&lt;/edition&gt;&lt;keywords&gt;&lt;keyword&gt;Bacterial Proteins/immunology/isolation &amp;amp; purification&lt;/keyword&gt;&lt;keyword&gt;Fusobacterium/*immunology&lt;/keyword&gt;&lt;keyword&gt;G1 Phase/drug effects&lt;/keyword&gt;&lt;keyword&gt;Humans&lt;/keyword&gt;&lt;keyword&gt;*Lymphocyte Activation/drug effects&lt;/keyword&gt;&lt;keyword&gt;Proliferating Cell Nuclear Antigen/analysis&lt;/keyword&gt;&lt;keyword&gt;T-Lymphocytes/drug effects/*immunology&lt;/keyword&gt;&lt;/keywords&gt;&lt;dates&gt;&lt;year&gt;1995&lt;/year&gt;&lt;pub-dates&gt;&lt;date&gt;Dec&lt;/date&gt;&lt;/pub-dates&gt;&lt;/dates&gt;&lt;isbn&gt;0019-9567 (Print)&amp;#xD;0019-9567 (Linking)&lt;/isbn&gt;&lt;accession-num&gt;7591143&lt;/accession-num&gt;&lt;work-type&gt;Research Support, U.S. Gov&amp;apos;t, P.H.S.&lt;/work-type&gt;&lt;urls&gt;&lt;related-urls&gt;&lt;url&gt;http://www.ncbi.nlm.nih.gov/pubmed/7591143&lt;/url&gt;&lt;/related-urls&gt;&lt;/urls&gt;&lt;custom2&gt;173692&lt;/custom2&gt;&lt;language&gt;eng&lt;/language&gt;&lt;/record&gt;&lt;/Cite&gt;&lt;/EndNote&gt;</w:instrText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separate"/>
      </w:r>
      <w:r w:rsidR="00172339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[</w:t>
      </w:r>
      <w:hyperlink w:anchor="_ENREF_33" w:tooltip="Shenker, 1995 #436" w:history="1">
        <w:r w:rsidR="009D7A38" w:rsidRPr="00937A44">
          <w:rPr>
            <w:rFonts w:ascii="Book Antiqua" w:hAnsi="Book Antiqua"/>
            <w:noProof/>
            <w:sz w:val="24"/>
            <w:szCs w:val="24"/>
            <w:vertAlign w:val="superscript"/>
            <w:lang w:val="en-GB" w:eastAsia="ja-JP"/>
          </w:rPr>
          <w:t>33</w:t>
        </w:r>
      </w:hyperlink>
      <w:r w:rsidR="00172339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]</w:t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Furthermore, </w:t>
      </w:r>
      <w:r w:rsidRPr="00937A44">
        <w:rPr>
          <w:rFonts w:ascii="Book Antiqua" w:hAnsi="Book Antiqua"/>
          <w:i/>
          <w:sz w:val="24"/>
          <w:szCs w:val="24"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sz w:val="24"/>
          <w:szCs w:val="24"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 can induce apoptotic cell death in peripheral blood mononuclear cells and </w:t>
      </w:r>
      <w:proofErr w:type="spellStart"/>
      <w:r w:rsidRPr="00937A44">
        <w:rPr>
          <w:rFonts w:ascii="Book Antiqua" w:hAnsi="Book Antiqua"/>
          <w:sz w:val="24"/>
          <w:szCs w:val="24"/>
          <w:lang w:val="en-GB" w:eastAsia="ja-JP"/>
        </w:rPr>
        <w:t>Jurkat</w:t>
      </w:r>
      <w:proofErr w:type="spellEnd"/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 T-</w:t>
      </w:r>
      <w:proofErr w:type="gramStart"/>
      <w:r w:rsidRPr="00937A44">
        <w:rPr>
          <w:rFonts w:ascii="Book Antiqua" w:hAnsi="Book Antiqua"/>
          <w:sz w:val="24"/>
          <w:szCs w:val="24"/>
          <w:lang w:val="en-GB" w:eastAsia="ja-JP"/>
        </w:rPr>
        <w:t>cells</w:t>
      </w:r>
      <w:proofErr w:type="gramEnd"/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begin">
          <w:fldData xml:space="preserve">PEVuZE5vdGU+PENpdGU+PEF1dGhvcj5KZXdldHQ8L0F1dGhvcj48WWVhcj4yMDAwPC9ZZWFyPjxS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</w:fldData>
        </w:fldChar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sz w:val="24"/>
          <w:szCs w:val="24"/>
          <w:lang w:val="en-GB" w:eastAsia="ja-JP"/>
        </w:rPr>
        <w:fldChar w:fldCharType="begin">
          <w:fldData xml:space="preserve">PEVuZE5vdGU+PENpdGU+PEF1dGhvcj5KZXdldHQ8L0F1dGhvcj48WWVhcj4yMDAwPC9ZZWFyPjxS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</w:fldData>
        </w:fldChar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sz w:val="24"/>
          <w:szCs w:val="24"/>
          <w:lang w:val="en-GB" w:eastAsia="ja-JP"/>
        </w:rPr>
      </w:r>
      <w:r w:rsidR="009D7A38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separate"/>
      </w:r>
      <w:r w:rsidR="00172339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[</w:t>
      </w:r>
      <w:hyperlink w:anchor="_ENREF_31" w:tooltip="Jewett, 2000 #434" w:history="1">
        <w:r w:rsidR="009D7A38" w:rsidRPr="00937A44">
          <w:rPr>
            <w:rFonts w:ascii="Book Antiqua" w:hAnsi="Book Antiqua"/>
            <w:noProof/>
            <w:sz w:val="24"/>
            <w:szCs w:val="24"/>
            <w:vertAlign w:val="superscript"/>
            <w:lang w:val="en-GB" w:eastAsia="ja-JP"/>
          </w:rPr>
          <w:t>31</w:t>
        </w:r>
      </w:hyperlink>
      <w:r w:rsidR="00172339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]</w:t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This </w:t>
      </w:r>
      <w:r w:rsidRPr="00937A44">
        <w:rPr>
          <w:rFonts w:ascii="Book Antiqua" w:hAnsi="Book Antiqua"/>
          <w:i/>
          <w:sz w:val="24"/>
          <w:szCs w:val="24"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sz w:val="24"/>
          <w:szCs w:val="24"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sz w:val="24"/>
          <w:szCs w:val="24"/>
          <w:lang w:val="en-GB" w:eastAsia="ja-JP"/>
        </w:rPr>
        <w:t xml:space="preserve">-induced cell death is mediated through the aggregation of the immune cells, which might have important implications for the pathogenesis of this bacterial </w:t>
      </w:r>
      <w:proofErr w:type="gramStart"/>
      <w:r w:rsidRPr="00937A44">
        <w:rPr>
          <w:rFonts w:ascii="Book Antiqua" w:hAnsi="Book Antiqua"/>
          <w:sz w:val="24"/>
          <w:szCs w:val="24"/>
          <w:lang w:val="en-GB" w:eastAsia="ja-JP"/>
        </w:rPr>
        <w:t>species</w:t>
      </w:r>
      <w:proofErr w:type="gramEnd"/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begin">
          <w:fldData xml:space="preserve">PEVuZE5vdGU+PENpdGU+PEF1dGhvcj5IdXluaDwvQXV0aG9yPjxZZWFyPjIwMTE8L1llYXI+PFJl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</w:fldData>
        </w:fldChar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sz w:val="24"/>
          <w:szCs w:val="24"/>
          <w:lang w:val="en-GB" w:eastAsia="ja-JP"/>
        </w:rPr>
        <w:fldChar w:fldCharType="begin">
          <w:fldData xml:space="preserve">PEVuZE5vdGU+PENpdGU+PEF1dGhvcj5IdXluaDwvQXV0aG9yPjxZZWFyPjIwMTE8L1llYXI+PFJl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</w:fldData>
        </w:fldChar>
      </w:r>
      <w:r w:rsidR="009D7A38">
        <w:rPr>
          <w:rFonts w:ascii="Book Antiqua" w:hAnsi="Book Antiqua"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sz w:val="24"/>
          <w:szCs w:val="24"/>
          <w:lang w:val="en-GB" w:eastAsia="ja-JP"/>
        </w:rPr>
      </w:r>
      <w:r w:rsidR="009D7A38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[</w:t>
      </w:r>
      <w:hyperlink w:anchor="_ENREF_35" w:tooltip="Huynh, 2011 #442" w:history="1">
        <w:r w:rsidR="009D7A38" w:rsidRPr="00937A44">
          <w:rPr>
            <w:rFonts w:ascii="Book Antiqua" w:hAnsi="Book Antiqua"/>
            <w:noProof/>
            <w:sz w:val="24"/>
            <w:szCs w:val="24"/>
            <w:vertAlign w:val="superscript"/>
            <w:lang w:val="en-GB" w:eastAsia="ja-JP"/>
          </w:rPr>
          <w:t>35</w:t>
        </w:r>
      </w:hyperlink>
      <w:r w:rsidR="004027FE" w:rsidRPr="00937A44">
        <w:rPr>
          <w:rFonts w:ascii="Book Antiqua" w:hAnsi="Book Antiqua"/>
          <w:noProof/>
          <w:sz w:val="24"/>
          <w:szCs w:val="24"/>
          <w:vertAlign w:val="superscript"/>
          <w:lang w:val="en-GB" w:eastAsia="ja-JP"/>
        </w:rPr>
        <w:t>]</w:t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fldChar w:fldCharType="end"/>
      </w:r>
      <w:r w:rsidR="0067798F" w:rsidRPr="00937A44">
        <w:rPr>
          <w:rFonts w:ascii="Book Antiqua" w:hAnsi="Book Antiqua"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These findings indicate that </w:t>
      </w:r>
      <w:r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suppressively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modulates the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-immune microenvironment.</w:t>
      </w:r>
    </w:p>
    <w:p w14:paraId="6B9CCBCC" w14:textId="513FCA0B" w:rsidR="00777D7E" w:rsidRPr="00937A44" w:rsidRDefault="00F81CBC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Arial"/>
          <w:sz w:val="24"/>
          <w:szCs w:val="24"/>
          <w:lang w:eastAsia="ja-JP"/>
        </w:rPr>
      </w:pP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hus, the results of these studies suggest a complex link between th</w:t>
      </w:r>
      <w:r w:rsidR="00C604DD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e gut microbiome, immunity, and </w:t>
      </w:r>
      <w:r w:rsidR="00581F17" w:rsidRPr="00937A44">
        <w:rPr>
          <w:rFonts w:ascii="Book Antiqua" w:hAnsi="Book Antiqua"/>
          <w:bCs/>
          <w:sz w:val="24"/>
          <w:szCs w:val="24"/>
          <w:lang w:val="en-GB" w:eastAsia="ja-JP"/>
        </w:rPr>
        <w:t>molecular alterations in colorectal tumorigenesis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A better understanding of the relationship between microorganisms and immune cells in the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microenvironment is needed in order to effectively target the microbiota and immunity for colorectal cancer prevention and therapy.</w:t>
      </w:r>
      <w:r w:rsidR="00B37EEE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</w:p>
    <w:p w14:paraId="4E3DE867" w14:textId="77777777" w:rsidR="00D60177" w:rsidRDefault="00D60177" w:rsidP="00B9333B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</w:p>
    <w:p w14:paraId="59F1C76D" w14:textId="38099408" w:rsidR="000E600A" w:rsidRPr="007B30F6" w:rsidRDefault="000E600A" w:rsidP="00B9333B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lang w:eastAsia="ja-JP"/>
        </w:rPr>
      </w:pPr>
      <w:r w:rsidRPr="007B30F6">
        <w:rPr>
          <w:rFonts w:ascii="Book Antiqua" w:hAnsi="Book Antiqua"/>
          <w:b/>
          <w:caps/>
          <w:lang w:eastAsia="ja-JP"/>
        </w:rPr>
        <w:t xml:space="preserve">amount of </w:t>
      </w:r>
      <w:r w:rsidRPr="007B30F6">
        <w:rPr>
          <w:rFonts w:ascii="Book Antiqua" w:hAnsi="Book Antiqua"/>
          <w:b/>
          <w:i/>
          <w:caps/>
          <w:lang w:eastAsia="ja-JP"/>
        </w:rPr>
        <w:t>F</w:t>
      </w:r>
      <w:r w:rsidR="008A5AC5" w:rsidRPr="007B30F6">
        <w:rPr>
          <w:rFonts w:ascii="Book Antiqua" w:hAnsi="Book Antiqua"/>
          <w:b/>
          <w:i/>
          <w:caps/>
          <w:lang w:eastAsia="ja-JP"/>
        </w:rPr>
        <w:t>.</w:t>
      </w:r>
      <w:r w:rsidRPr="007B30F6">
        <w:rPr>
          <w:rFonts w:ascii="Book Antiqua" w:hAnsi="Book Antiqua"/>
          <w:b/>
          <w:i/>
          <w:caps/>
          <w:lang w:eastAsia="ja-JP"/>
        </w:rPr>
        <w:t xml:space="preserve"> nucleatum</w:t>
      </w:r>
      <w:r w:rsidRPr="007B30F6">
        <w:rPr>
          <w:rFonts w:ascii="Book Antiqua" w:hAnsi="Book Antiqua"/>
          <w:b/>
          <w:caps/>
          <w:lang w:eastAsia="ja-JP"/>
        </w:rPr>
        <w:t xml:space="preserve"> in colorectal carcinoma tissue</w:t>
      </w:r>
      <w:r w:rsidR="009B21E2" w:rsidRPr="007B30F6">
        <w:rPr>
          <w:rFonts w:ascii="Book Antiqua" w:hAnsi="Book Antiqua"/>
          <w:b/>
          <w:caps/>
          <w:lang w:eastAsia="ja-JP"/>
        </w:rPr>
        <w:t xml:space="preserve"> and </w:t>
      </w:r>
      <w:r w:rsidR="008E028A" w:rsidRPr="007B30F6">
        <w:rPr>
          <w:rFonts w:ascii="Book Antiqua" w:hAnsi="Book Antiqua"/>
          <w:b/>
          <w:caps/>
          <w:lang w:eastAsia="ja-JP"/>
        </w:rPr>
        <w:t xml:space="preserve">the association with </w:t>
      </w:r>
      <w:r w:rsidR="00987191" w:rsidRPr="007B30F6">
        <w:rPr>
          <w:rFonts w:ascii="Book Antiqua" w:hAnsi="Book Antiqua"/>
          <w:b/>
          <w:caps/>
          <w:lang w:eastAsia="ja-JP"/>
        </w:rPr>
        <w:t>MSI</w:t>
      </w:r>
    </w:p>
    <w:p w14:paraId="1D88323E" w14:textId="7C91A726" w:rsidR="0053239A" w:rsidRDefault="00F81CBC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  <w:lang w:val="en-GB" w:eastAsia="ja-JP"/>
        </w:rPr>
      </w:pPr>
      <w:r w:rsidRPr="00937A44">
        <w:rPr>
          <w:rFonts w:ascii="Book Antiqua" w:hAnsi="Book Antiqua"/>
          <w:bCs/>
          <w:sz w:val="24"/>
          <w:szCs w:val="24"/>
          <w:lang w:eastAsia="ja-JP"/>
        </w:rPr>
        <w:t xml:space="preserve">Using quantitative PCR, </w:t>
      </w:r>
      <w:proofErr w:type="spellStart"/>
      <w:r w:rsidRPr="00937A44">
        <w:rPr>
          <w:rFonts w:ascii="Book Antiqua" w:hAnsi="Book Antiqua"/>
          <w:bCs/>
          <w:sz w:val="24"/>
          <w:szCs w:val="24"/>
          <w:lang w:eastAsia="ja-JP"/>
        </w:rPr>
        <w:t>Mima</w:t>
      </w:r>
      <w:proofErr w:type="spellEnd"/>
      <w:r w:rsidRPr="00937A44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Pr="00D60177">
        <w:rPr>
          <w:rFonts w:ascii="Book Antiqua" w:hAnsi="Book Antiqua"/>
          <w:bCs/>
          <w:i/>
          <w:sz w:val="24"/>
          <w:szCs w:val="24"/>
          <w:lang w:eastAsia="ja-JP"/>
        </w:rPr>
        <w:t xml:space="preserve">et </w:t>
      </w:r>
      <w:proofErr w:type="gramStart"/>
      <w:r w:rsidRPr="00D60177">
        <w:rPr>
          <w:rFonts w:ascii="Book Antiqua" w:hAnsi="Book Antiqua"/>
          <w:bCs/>
          <w:i/>
          <w:sz w:val="24"/>
          <w:szCs w:val="24"/>
          <w:lang w:eastAsia="ja-JP"/>
        </w:rPr>
        <w:t>al</w:t>
      </w:r>
      <w:proofErr w:type="gramEnd"/>
      <w:r w:rsidR="00D60177">
        <w:rPr>
          <w:rFonts w:ascii="Book Antiqua" w:hAnsi="Book Antiqua"/>
          <w:bCs/>
          <w:sz w:val="24"/>
          <w:szCs w:val="24"/>
          <w:lang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D60177">
        <w:rPr>
          <w:rFonts w:ascii="Book Antiqua" w:hAnsi="Book Antiqua"/>
          <w:bCs/>
          <w:sz w:val="24"/>
          <w:szCs w:val="24"/>
          <w:lang w:eastAsia="ja-JP"/>
        </w:rPr>
        <w:instrText xml:space="preserve"> ADDIN EN.CITE </w:instrText>
      </w:r>
      <w:r w:rsidR="00D60177">
        <w:rPr>
          <w:rFonts w:ascii="Book Antiqua" w:hAnsi="Book Antiqua"/>
          <w:bCs/>
          <w:sz w:val="24"/>
          <w:szCs w:val="24"/>
          <w:lang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D60177">
        <w:rPr>
          <w:rFonts w:ascii="Book Antiqua" w:hAnsi="Book Antiqua"/>
          <w:bCs/>
          <w:sz w:val="24"/>
          <w:szCs w:val="24"/>
          <w:lang w:eastAsia="ja-JP"/>
        </w:rPr>
        <w:instrText xml:space="preserve"> ADDIN EN.CITE.DATA </w:instrText>
      </w:r>
      <w:r w:rsidR="00D60177">
        <w:rPr>
          <w:rFonts w:ascii="Book Antiqua" w:hAnsi="Book Antiqua"/>
          <w:bCs/>
          <w:sz w:val="24"/>
          <w:szCs w:val="24"/>
          <w:lang w:eastAsia="ja-JP"/>
        </w:rPr>
      </w:r>
      <w:r w:rsidR="00D60177">
        <w:rPr>
          <w:rFonts w:ascii="Book Antiqua" w:hAnsi="Book Antiqua"/>
          <w:bCs/>
          <w:sz w:val="24"/>
          <w:szCs w:val="24"/>
          <w:lang w:eastAsia="ja-JP"/>
        </w:rPr>
        <w:fldChar w:fldCharType="end"/>
      </w:r>
      <w:r w:rsidR="00D60177">
        <w:rPr>
          <w:rFonts w:ascii="Book Antiqua" w:hAnsi="Book Antiqua"/>
          <w:bCs/>
          <w:sz w:val="24"/>
          <w:szCs w:val="24"/>
          <w:lang w:eastAsia="ja-JP"/>
        </w:rPr>
      </w:r>
      <w:r w:rsidR="00D60177">
        <w:rPr>
          <w:rFonts w:ascii="Book Antiqua" w:hAnsi="Book Antiqua"/>
          <w:bCs/>
          <w:sz w:val="24"/>
          <w:szCs w:val="24"/>
          <w:lang w:eastAsia="ja-JP"/>
        </w:rPr>
        <w:fldChar w:fldCharType="separate"/>
      </w:r>
      <w:r w:rsidR="00D60177" w:rsidRPr="00BE180E">
        <w:rPr>
          <w:rFonts w:ascii="Book Antiqua" w:hAnsi="Book Antiqua"/>
          <w:bCs/>
          <w:noProof/>
          <w:sz w:val="24"/>
          <w:szCs w:val="24"/>
          <w:vertAlign w:val="superscript"/>
          <w:lang w:eastAsia="ja-JP"/>
        </w:rPr>
        <w:t>[</w:t>
      </w:r>
      <w:hyperlink w:anchor="_ENREF_36" w:tooltip="Mima, 2015 #1134" w:history="1">
        <w:r w:rsidR="00D60177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eastAsia="ja-JP"/>
          </w:rPr>
          <w:t>36</w:t>
        </w:r>
      </w:hyperlink>
      <w:r w:rsidR="00D60177" w:rsidRPr="00BE180E">
        <w:rPr>
          <w:rFonts w:ascii="Book Antiqua" w:hAnsi="Book Antiqua"/>
          <w:bCs/>
          <w:noProof/>
          <w:sz w:val="24"/>
          <w:szCs w:val="24"/>
          <w:vertAlign w:val="superscript"/>
          <w:lang w:eastAsia="ja-JP"/>
        </w:rPr>
        <w:t>]</w:t>
      </w:r>
      <w:r w:rsidR="00D60177">
        <w:rPr>
          <w:rFonts w:ascii="Book Antiqua" w:hAnsi="Book Antiqua"/>
          <w:bCs/>
          <w:sz w:val="24"/>
          <w:szCs w:val="24"/>
          <w:lang w:eastAsia="ja-JP"/>
        </w:rPr>
        <w:fldChar w:fldCharType="end"/>
      </w:r>
      <w:r w:rsidRPr="00937A44">
        <w:rPr>
          <w:rFonts w:ascii="Book Antiqua" w:hAnsi="Book Antiqua"/>
          <w:bCs/>
          <w:sz w:val="24"/>
          <w:szCs w:val="24"/>
          <w:lang w:eastAsia="ja-JP"/>
        </w:rPr>
        <w:t xml:space="preserve"> have reported that </w:t>
      </w:r>
      <w:r w:rsidRPr="00937A44">
        <w:rPr>
          <w:rFonts w:ascii="Book Antiqua" w:hAnsi="Book Antiqua"/>
          <w:bCs/>
          <w:i/>
          <w:sz w:val="24"/>
          <w:szCs w:val="24"/>
          <w:lang w:eastAsia="ja-JP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eastAsia="ja-JP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eastAsia="ja-JP"/>
        </w:rPr>
        <w:t xml:space="preserve"> was detected in 76 (13%) of 598 colorectal carcinomas (stages I-IV) within the well-known U</w:t>
      </w:r>
      <w:r w:rsidR="00232952">
        <w:rPr>
          <w:rFonts w:ascii="Book Antiqua" w:eastAsia="SimSun" w:hAnsi="Book Antiqua" w:hint="eastAsia"/>
          <w:bCs/>
          <w:sz w:val="24"/>
          <w:szCs w:val="24"/>
          <w:lang w:eastAsia="zh-CN"/>
        </w:rPr>
        <w:t>nited States</w:t>
      </w:r>
      <w:r w:rsidRPr="00937A44">
        <w:rPr>
          <w:rFonts w:ascii="Book Antiqua" w:hAnsi="Book Antiqua"/>
          <w:bCs/>
          <w:sz w:val="24"/>
          <w:szCs w:val="24"/>
          <w:lang w:eastAsia="ja-JP"/>
        </w:rPr>
        <w:t xml:space="preserve"> cohort studies (the Nurses’ Health Study and the Health Professionals Follow-up Study) and in adjacent non-tumor tissue in 19 (3.4%) of 558 cases analyzed</w:t>
      </w:r>
      <w:r w:rsidR="000E600A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In the 558 pairs of colorectal carcinoma and adjacent non-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tissues, the amount of </w:t>
      </w:r>
      <w:r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was higher in colorectal carcinoma tissue than in paired adjacent non-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proofErr w:type="gram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issue</w:t>
      </w:r>
      <w:proofErr w:type="gramEnd"/>
      <w:r w:rsidR="00BE180E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BE180E">
        <w:rPr>
          <w:rFonts w:ascii="Book Antiqua" w:hAnsi="Book Antiqua"/>
          <w:bCs/>
          <w:sz w:val="24"/>
          <w:szCs w:val="24"/>
          <w:lang w:val="en-GB" w:eastAsia="ja-JP"/>
        </w:rPr>
      </w:r>
      <w:r w:rsidR="00BE180E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36" w:tooltip="Mima, 2015 #1134" w:history="1">
        <w:r w:rsidR="009D7A38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36</w:t>
        </w:r>
      </w:hyperlink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BE180E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3062A2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</w:p>
    <w:p w14:paraId="5419ACC5" w14:textId="65B8F79A" w:rsidR="00B134FB" w:rsidRPr="00CA5ABD" w:rsidRDefault="00F81CBC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eastAsia="SimSun" w:hAnsi="Book Antiqua"/>
          <w:bCs/>
          <w:sz w:val="24"/>
          <w:szCs w:val="24"/>
          <w:lang w:val="en-GB" w:eastAsia="zh-CN"/>
        </w:rPr>
      </w:pP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We also collected 511 colorectal carcinoma tissues (stages I-IV) from Japanese patients who underwent endoscopic resection or other surgical treatment and assessed the presence of </w:t>
      </w:r>
      <w:r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256017">
        <w:rPr>
          <w:rFonts w:ascii="Book Antiqua" w:hAnsi="Book Antiqua"/>
          <w:bCs/>
          <w:i/>
          <w:sz w:val="24"/>
          <w:szCs w:val="24"/>
          <w:lang w:val="en-GB" w:eastAsia="ja-JP"/>
        </w:rPr>
        <w:t>via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gene expression analysis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Genomic DNA wa</w:t>
      </w:r>
      <w:r w:rsidR="00E81B6A">
        <w:rPr>
          <w:rFonts w:ascii="Book Antiqua" w:hAnsi="Book Antiqua"/>
          <w:bCs/>
          <w:sz w:val="24"/>
          <w:szCs w:val="24"/>
          <w:lang w:val="en-GB" w:eastAsia="ja-JP"/>
        </w:rPr>
        <w:t>s extracted fro</w:t>
      </w:r>
      <w:r w:rsidR="00E81B6A" w:rsidRPr="00CA5ABD">
        <w:rPr>
          <w:rFonts w:ascii="Book Antiqua" w:hAnsi="Book Antiqua"/>
          <w:bCs/>
          <w:sz w:val="24"/>
          <w:szCs w:val="24"/>
          <w:lang w:val="en-GB" w:eastAsia="ja-JP"/>
        </w:rPr>
        <w:t>m formalin-fixed</w:t>
      </w:r>
      <w:r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paraffin-embedded (FFPE) tissues.</w:t>
      </w:r>
      <w:r w:rsidR="009A0B37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4350EC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The amount of </w:t>
      </w:r>
      <w:r w:rsidR="004350EC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="004350EC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4350EC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in colo</w:t>
      </w:r>
      <w:r w:rsidR="004350EC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rectal carcinoma tissue was measured by quantitative PCR assay as previously </w:t>
      </w:r>
      <w:proofErr w:type="gramStart"/>
      <w:r w:rsidR="004350EC" w:rsidRPr="00937A44">
        <w:rPr>
          <w:rFonts w:ascii="Book Antiqua" w:hAnsi="Book Antiqua"/>
          <w:bCs/>
          <w:sz w:val="24"/>
          <w:szCs w:val="24"/>
          <w:lang w:val="en-GB" w:eastAsia="ja-JP"/>
        </w:rPr>
        <w:t>described</w:t>
      </w:r>
      <w:proofErr w:type="gramEnd"/>
      <w:r w:rsidR="00BE180E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</w:r>
      <w:r w:rsidR="006B194A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BE180E">
        <w:rPr>
          <w:rFonts w:ascii="Book Antiqua" w:hAnsi="Book Antiqua"/>
          <w:bCs/>
          <w:sz w:val="24"/>
          <w:szCs w:val="24"/>
          <w:lang w:val="en-GB" w:eastAsia="ja-JP"/>
        </w:rPr>
      </w:r>
      <w:r w:rsidR="00BE180E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36" w:tooltip="Mima, 2015 #1134" w:history="1">
        <w:r w:rsidR="009D7A38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36</w:t>
        </w:r>
      </w:hyperlink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BE180E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4350EC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Considering the influence of contaminating stromal cells, we performed microdissection only in cases with </w:t>
      </w:r>
      <w:r w:rsidR="00CA5ABD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="00CA5ABD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positivity and conducted quantitative PCR again using the DNA extracted from the carcinoma component. Our current data demonstrated that </w:t>
      </w:r>
      <w:r w:rsidR="00CA5ABD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="00CA5ABD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positivity was </w:t>
      </w:r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lastRenderedPageBreak/>
        <w:t xml:space="preserve">detected in 44 (8.6%) of the 511 Japanese patients with colorectal cancer (Table 1). The frequency of </w:t>
      </w:r>
      <w:r w:rsidR="00CA5ABD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 xml:space="preserve">F. </w:t>
      </w:r>
      <w:proofErr w:type="spellStart"/>
      <w:r w:rsidR="00CA5ABD" w:rsidRPr="00CA5ABD">
        <w:rPr>
          <w:rFonts w:ascii="Book Antiqua" w:hAnsi="Book Antiqua"/>
          <w:bCs/>
          <w:i/>
          <w:sz w:val="24"/>
          <w:szCs w:val="24"/>
          <w:lang w:val="en-GB" w:eastAsia="ja-JP"/>
        </w:rPr>
        <w:t>nucleatum</w:t>
      </w:r>
      <w:proofErr w:type="spellEnd"/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positivity in the Japanese patients was significantly lower than that in the </w:t>
      </w:r>
      <w:r w:rsidR="002157AB" w:rsidRPr="00937A44">
        <w:rPr>
          <w:rFonts w:ascii="Book Antiqua" w:hAnsi="Book Antiqua"/>
          <w:bCs/>
          <w:sz w:val="24"/>
          <w:szCs w:val="24"/>
          <w:lang w:eastAsia="ja-JP"/>
        </w:rPr>
        <w:t>U</w:t>
      </w:r>
      <w:r w:rsidR="002157AB">
        <w:rPr>
          <w:rFonts w:ascii="Book Antiqua" w:eastAsia="SimSun" w:hAnsi="Book Antiqua" w:hint="eastAsia"/>
          <w:bCs/>
          <w:sz w:val="24"/>
          <w:szCs w:val="24"/>
          <w:lang w:eastAsia="zh-CN"/>
        </w:rPr>
        <w:t>nited States</w:t>
      </w:r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t xml:space="preserve"> cohort </w:t>
      </w:r>
      <w:proofErr w:type="gramStart"/>
      <w:r w:rsidR="00CA5ABD" w:rsidRPr="00CA5ABD">
        <w:rPr>
          <w:rFonts w:ascii="Book Antiqua" w:hAnsi="Book Antiqua"/>
          <w:bCs/>
          <w:sz w:val="24"/>
          <w:szCs w:val="24"/>
          <w:lang w:val="en-GB" w:eastAsia="ja-JP"/>
        </w:rPr>
        <w:t>study</w:t>
      </w:r>
      <w:proofErr w:type="gramEnd"/>
      <w:r w:rsidR="008734D7" w:rsidRPr="00CA5ABD">
        <w:rPr>
          <w:rFonts w:ascii="Book Antiqua" w:hAnsi="Book Antiqua"/>
          <w:bCs/>
          <w:sz w:val="24"/>
          <w:szCs w:val="24"/>
          <w:lang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 w:rsidRPr="00CA5ABD">
        <w:rPr>
          <w:rFonts w:ascii="Book Antiqua" w:hAnsi="Book Antiqua"/>
          <w:bCs/>
          <w:sz w:val="24"/>
          <w:szCs w:val="24"/>
          <w:lang w:eastAsia="ja-JP"/>
        </w:rPr>
        <w:instrText xml:space="preserve"> ADDIN EN.CITE </w:instrText>
      </w:r>
      <w:r w:rsidR="006B194A" w:rsidRPr="00CA5ABD">
        <w:rPr>
          <w:rFonts w:ascii="Book Antiqua" w:hAnsi="Book Antiqua"/>
          <w:bCs/>
          <w:sz w:val="24"/>
          <w:szCs w:val="24"/>
          <w:lang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 w:rsidRPr="00CA5ABD">
        <w:rPr>
          <w:rFonts w:ascii="Book Antiqua" w:hAnsi="Book Antiqua"/>
          <w:bCs/>
          <w:sz w:val="24"/>
          <w:szCs w:val="24"/>
          <w:lang w:eastAsia="ja-JP"/>
        </w:rPr>
        <w:instrText xml:space="preserve"> ADDIN EN.CITE.DATA </w:instrText>
      </w:r>
      <w:r w:rsidR="006B194A" w:rsidRPr="00CA5ABD">
        <w:rPr>
          <w:rFonts w:ascii="Book Antiqua" w:hAnsi="Book Antiqua"/>
          <w:bCs/>
          <w:sz w:val="24"/>
          <w:szCs w:val="24"/>
          <w:lang w:eastAsia="ja-JP"/>
        </w:rPr>
      </w:r>
      <w:r w:rsidR="006B194A" w:rsidRPr="00CA5ABD">
        <w:rPr>
          <w:rFonts w:ascii="Book Antiqua" w:hAnsi="Book Antiqua"/>
          <w:bCs/>
          <w:sz w:val="24"/>
          <w:szCs w:val="24"/>
          <w:lang w:eastAsia="ja-JP"/>
        </w:rPr>
        <w:fldChar w:fldCharType="end"/>
      </w:r>
      <w:r w:rsidR="008734D7" w:rsidRPr="00CA5ABD">
        <w:rPr>
          <w:rFonts w:ascii="Book Antiqua" w:hAnsi="Book Antiqua"/>
          <w:bCs/>
          <w:sz w:val="24"/>
          <w:szCs w:val="24"/>
          <w:lang w:eastAsia="ja-JP"/>
        </w:rPr>
      </w:r>
      <w:r w:rsidR="008734D7" w:rsidRPr="00CA5ABD">
        <w:rPr>
          <w:rFonts w:ascii="Book Antiqua" w:hAnsi="Book Antiqua"/>
          <w:bCs/>
          <w:sz w:val="24"/>
          <w:szCs w:val="24"/>
          <w:lang w:eastAsia="ja-JP"/>
        </w:rPr>
        <w:fldChar w:fldCharType="separate"/>
      </w:r>
      <w:r w:rsidR="008734D7" w:rsidRPr="00CA5ABD">
        <w:rPr>
          <w:rFonts w:ascii="Book Antiqua" w:hAnsi="Book Antiqua"/>
          <w:bCs/>
          <w:noProof/>
          <w:sz w:val="24"/>
          <w:szCs w:val="24"/>
          <w:vertAlign w:val="superscript"/>
          <w:lang w:eastAsia="ja-JP"/>
        </w:rPr>
        <w:t>[</w:t>
      </w:r>
      <w:hyperlink w:anchor="_ENREF_36" w:tooltip="Mima, 2015 #1134" w:history="1">
        <w:r w:rsidR="009D7A38" w:rsidRPr="00CA5ABD">
          <w:rPr>
            <w:rFonts w:ascii="Book Antiqua" w:hAnsi="Book Antiqua"/>
            <w:bCs/>
            <w:noProof/>
            <w:sz w:val="24"/>
            <w:szCs w:val="24"/>
            <w:vertAlign w:val="superscript"/>
            <w:lang w:eastAsia="ja-JP"/>
          </w:rPr>
          <w:t>36</w:t>
        </w:r>
      </w:hyperlink>
      <w:r w:rsidR="008734D7" w:rsidRPr="00CA5ABD">
        <w:rPr>
          <w:rFonts w:ascii="Book Antiqua" w:hAnsi="Book Antiqua"/>
          <w:bCs/>
          <w:noProof/>
          <w:sz w:val="24"/>
          <w:szCs w:val="24"/>
          <w:vertAlign w:val="superscript"/>
          <w:lang w:eastAsia="ja-JP"/>
        </w:rPr>
        <w:t>]</w:t>
      </w:r>
      <w:r w:rsidR="008734D7" w:rsidRPr="00CA5ABD">
        <w:rPr>
          <w:rFonts w:ascii="Book Antiqua" w:hAnsi="Book Antiqua"/>
          <w:bCs/>
          <w:sz w:val="24"/>
          <w:szCs w:val="24"/>
          <w:lang w:eastAsia="ja-JP"/>
        </w:rPr>
        <w:fldChar w:fldCharType="end"/>
      </w:r>
      <w:r w:rsidR="008734D7" w:rsidRPr="00CA5ABD">
        <w:rPr>
          <w:rFonts w:ascii="Book Antiqua" w:hAnsi="Book Antiqua"/>
          <w:bCs/>
          <w:sz w:val="24"/>
          <w:szCs w:val="24"/>
          <w:lang w:val="en-GB" w:eastAsia="ja-JP"/>
        </w:rPr>
        <w:t>.</w:t>
      </w:r>
    </w:p>
    <w:p w14:paraId="645B767A" w14:textId="45A16DA1" w:rsidR="00D22CF9" w:rsidRPr="00F763C5" w:rsidRDefault="00F81CBC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  <w:lang w:eastAsia="ja-JP"/>
        </w:rPr>
      </w:pPr>
      <w:r w:rsidRPr="00937A44">
        <w:rPr>
          <w:rFonts w:ascii="Book Antiqua" w:hAnsi="Book Antiqua"/>
          <w:sz w:val="24"/>
          <w:szCs w:val="24"/>
          <w:lang w:eastAsia="ja-JP"/>
        </w:rPr>
        <w:t xml:space="preserve">Some cohort studies observed associations of highly enriched </w:t>
      </w:r>
      <w:r w:rsidRPr="00937A44">
        <w:rPr>
          <w:rFonts w:ascii="Book Antiqua" w:hAnsi="Book Antiqua"/>
          <w:i/>
          <w:sz w:val="24"/>
          <w:szCs w:val="24"/>
          <w:lang w:eastAsia="ja-JP"/>
        </w:rPr>
        <w:t>Fusobacterium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 in </w:t>
      </w:r>
      <w:r w:rsidR="00D33553" w:rsidRPr="00937A44">
        <w:rPr>
          <w:rFonts w:ascii="Book Antiqua" w:hAnsi="Book Antiqua"/>
          <w:sz w:val="24"/>
          <w:szCs w:val="24"/>
          <w:lang w:eastAsia="ja-JP"/>
        </w:rPr>
        <w:t>colorectal cancer tissues with CIMP-high,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 MSI-high, </w:t>
      </w:r>
      <w:r w:rsidR="005351D5">
        <w:rPr>
          <w:rFonts w:ascii="Book Antiqua" w:hAnsi="Book Antiqua" w:hint="eastAsia"/>
          <w:sz w:val="24"/>
          <w:szCs w:val="24"/>
          <w:lang w:eastAsia="ja-JP"/>
        </w:rPr>
        <w:t xml:space="preserve">and </w:t>
      </w:r>
      <w:r w:rsidRPr="00937A44">
        <w:rPr>
          <w:rFonts w:ascii="Book Antiqua" w:hAnsi="Book Antiqua"/>
          <w:i/>
          <w:sz w:val="24"/>
          <w:szCs w:val="24"/>
          <w:lang w:eastAsia="ja-JP"/>
        </w:rPr>
        <w:t>MLH1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 methylation in patients with colorectal </w:t>
      </w:r>
      <w:proofErr w:type="gramStart"/>
      <w:r w:rsidRPr="00937A44">
        <w:rPr>
          <w:rFonts w:ascii="Book Antiqua" w:hAnsi="Book Antiqua"/>
          <w:sz w:val="24"/>
          <w:szCs w:val="24"/>
          <w:lang w:eastAsia="ja-JP"/>
        </w:rPr>
        <w:t>cancer</w:t>
      </w:r>
      <w:proofErr w:type="gramEnd"/>
      <w:r w:rsidR="00BE180E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GbGFuYWdhbjwvQXV0aG9yPjxZZWFyPjIwMTQ8L1llYXI+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</w:fldData>
        </w:fldChar>
      </w:r>
      <w:r w:rsidR="009D7A38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9D7A38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GbGFuYWdhbjwvQXV0aG9yPjxZZWFyPjIwMTQ8L1llYXI+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</w:fldData>
        </w:fldChar>
      </w:r>
      <w:r w:rsidR="009D7A38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9D7A38">
        <w:rPr>
          <w:rFonts w:ascii="Book Antiqua" w:hAnsi="Book Antiqua"/>
          <w:sz w:val="24"/>
          <w:szCs w:val="24"/>
          <w:lang w:eastAsia="ja-JP"/>
        </w:rPr>
      </w:r>
      <w:r w:rsidR="009D7A38">
        <w:rPr>
          <w:rFonts w:ascii="Book Antiqua" w:hAnsi="Book Antiqua"/>
          <w:sz w:val="24"/>
          <w:szCs w:val="24"/>
          <w:lang w:eastAsia="ja-JP"/>
        </w:rPr>
        <w:fldChar w:fldCharType="end"/>
      </w:r>
      <w:r w:rsidR="00BE180E">
        <w:rPr>
          <w:rFonts w:ascii="Book Antiqua" w:hAnsi="Book Antiqua"/>
          <w:sz w:val="24"/>
          <w:szCs w:val="24"/>
          <w:lang w:eastAsia="ja-JP"/>
        </w:rPr>
      </w:r>
      <w:r w:rsidR="00BE180E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BE180E" w:rsidRPr="00BE180E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18" w:tooltip="Tahara, 2014 #5" w:history="1">
        <w:r w:rsidR="009D7A38" w:rsidRPr="00BE180E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18</w:t>
        </w:r>
      </w:hyperlink>
      <w:r w:rsidR="00A7020D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,</w:t>
      </w:r>
      <w:hyperlink w:anchor="_ENREF_36" w:tooltip="Mima, 2015 #1134" w:history="1">
        <w:r w:rsidR="009D7A38" w:rsidRPr="00BE180E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36</w:t>
        </w:r>
      </w:hyperlink>
      <w:r w:rsidR="00A7020D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,</w:t>
      </w:r>
      <w:hyperlink w:anchor="_ENREF_37" w:tooltip="Flanagan, 2014 #14" w:history="1">
        <w:r w:rsidR="009D7A38" w:rsidRPr="00BE180E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37</w:t>
        </w:r>
      </w:hyperlink>
      <w:r w:rsidR="00BE180E" w:rsidRPr="00BE180E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BE180E">
        <w:rPr>
          <w:rFonts w:ascii="Book Antiqua" w:hAnsi="Book Antiqua"/>
          <w:sz w:val="24"/>
          <w:szCs w:val="24"/>
          <w:lang w:eastAsia="ja-JP"/>
        </w:rPr>
        <w:fldChar w:fldCharType="end"/>
      </w:r>
      <w:r w:rsidR="00060D81" w:rsidRPr="00937A44">
        <w:rPr>
          <w:rFonts w:ascii="Book Antiqua" w:hAnsi="Book Antiqua"/>
          <w:sz w:val="24"/>
          <w:szCs w:val="24"/>
          <w:lang w:eastAsia="ja-JP"/>
        </w:rPr>
        <w:t>.</w:t>
      </w:r>
      <w:r w:rsidR="009A0B37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Consistent with these reports, our current data using Japanese populations showed that high expression of </w:t>
      </w:r>
      <w:r w:rsidRPr="00937A44">
        <w:rPr>
          <w:rFonts w:ascii="Book Antiqua" w:hAnsi="Book Antiqua"/>
          <w:i/>
          <w:sz w:val="24"/>
          <w:szCs w:val="24"/>
          <w:lang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sz w:val="24"/>
          <w:szCs w:val="24"/>
          <w:lang w:eastAsia="ja-JP"/>
        </w:rPr>
        <w:t>nucleatum</w:t>
      </w:r>
      <w:proofErr w:type="spellEnd"/>
      <w:r w:rsidRPr="00937A44">
        <w:rPr>
          <w:rFonts w:ascii="Book Antiqua" w:hAnsi="Book Antiqua"/>
          <w:sz w:val="24"/>
          <w:szCs w:val="24"/>
          <w:lang w:eastAsia="ja-JP"/>
        </w:rPr>
        <w:t xml:space="preserve"> in colorectal cancers was significantly associated with MSI-high status</w:t>
      </w:r>
      <w:r w:rsidRPr="009A0B37">
        <w:rPr>
          <w:rFonts w:ascii="Book Antiqua" w:hAnsi="Book Antiqua"/>
          <w:sz w:val="24"/>
          <w:szCs w:val="24"/>
          <w:lang w:eastAsia="ja-JP"/>
        </w:rPr>
        <w:t xml:space="preserve"> (Table 1).</w:t>
      </w:r>
      <w:r w:rsidR="009A0B37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/>
        </w:rPr>
        <w:t xml:space="preserve">We 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 w:eastAsia="ja-JP"/>
        </w:rPr>
        <w:t xml:space="preserve">also 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/>
        </w:rPr>
        <w:t xml:space="preserve">examined the relationship between the amount of </w:t>
      </w:r>
      <w:r w:rsidR="003C6A15" w:rsidRPr="00937A44">
        <w:rPr>
          <w:rFonts w:ascii="Book Antiqua" w:eastAsia="Arial Unicode MS" w:hAnsi="Book Antiqua" w:cs="Arial Unicode MS"/>
          <w:i/>
          <w:sz w:val="24"/>
          <w:szCs w:val="24"/>
          <w:lang w:val="en-GB"/>
        </w:rPr>
        <w:t xml:space="preserve">F. </w:t>
      </w:r>
      <w:proofErr w:type="spellStart"/>
      <w:r w:rsidR="003C6A15" w:rsidRPr="00937A44">
        <w:rPr>
          <w:rFonts w:ascii="Book Antiqua" w:eastAsia="Arial Unicode MS" w:hAnsi="Book Antiqua" w:cs="Arial Unicode MS"/>
          <w:i/>
          <w:sz w:val="24"/>
          <w:szCs w:val="24"/>
          <w:lang w:val="en-GB"/>
        </w:rPr>
        <w:t>nucleatum</w:t>
      </w:r>
      <w:proofErr w:type="spellEnd"/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/>
        </w:rPr>
        <w:t xml:space="preserve"> and patient mortality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 w:eastAsia="ja-JP"/>
        </w:rPr>
        <w:t xml:space="preserve">; however </w:t>
      </w:r>
      <w:r w:rsidR="003C6A15" w:rsidRPr="00937A44">
        <w:rPr>
          <w:rFonts w:ascii="Book Antiqua" w:eastAsia="Arial Unicode MS" w:hAnsi="Book Antiqua" w:cs="Arial Unicode MS"/>
          <w:i/>
          <w:sz w:val="24"/>
          <w:szCs w:val="24"/>
          <w:lang w:val="en-GB"/>
        </w:rPr>
        <w:t xml:space="preserve">F. </w:t>
      </w:r>
      <w:proofErr w:type="spellStart"/>
      <w:r w:rsidR="003C6A15" w:rsidRPr="00937A44">
        <w:rPr>
          <w:rFonts w:ascii="Book Antiqua" w:eastAsia="Arial Unicode MS" w:hAnsi="Book Antiqua" w:cs="Arial Unicode MS"/>
          <w:i/>
          <w:sz w:val="24"/>
          <w:szCs w:val="24"/>
          <w:lang w:val="en-GB"/>
        </w:rPr>
        <w:t>nucleatum</w:t>
      </w:r>
      <w:proofErr w:type="spellEnd"/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/>
        </w:rPr>
        <w:t xml:space="preserve"> status in 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 w:eastAsia="ja-JP"/>
        </w:rPr>
        <w:t>colorectal cancer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/>
        </w:rPr>
        <w:t>s was not associated with cancer-specific survival</w:t>
      </w:r>
      <w:r w:rsidR="003C6A15" w:rsidRPr="00937A44">
        <w:rPr>
          <w:rFonts w:ascii="Book Antiqua" w:eastAsia="Arial Unicode MS" w:hAnsi="Book Antiqua" w:cs="Arial Unicode MS"/>
          <w:sz w:val="24"/>
          <w:szCs w:val="24"/>
          <w:lang w:val="en-GB" w:eastAsia="ja-JP"/>
        </w:rPr>
        <w:t>.</w:t>
      </w:r>
      <w:r w:rsidR="009A0B37">
        <w:rPr>
          <w:rFonts w:ascii="Book Antiqua" w:eastAsia="Arial Unicode MS" w:hAnsi="Book Antiqua" w:cs="Arial Unicode MS"/>
          <w:sz w:val="24"/>
          <w:szCs w:val="24"/>
          <w:lang w:val="en-GB"/>
        </w:rPr>
        <w:t xml:space="preserve"> 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The role of </w:t>
      </w:r>
      <w:r w:rsidRPr="00937A44">
        <w:rPr>
          <w:rFonts w:ascii="Book Antiqua" w:hAnsi="Book Antiqua"/>
          <w:i/>
          <w:sz w:val="24"/>
          <w:szCs w:val="24"/>
          <w:lang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sz w:val="24"/>
          <w:szCs w:val="24"/>
          <w:lang w:eastAsia="ja-JP"/>
        </w:rPr>
        <w:t>nucleatum</w:t>
      </w:r>
      <w:proofErr w:type="spellEnd"/>
      <w:r w:rsidRPr="00937A44">
        <w:rPr>
          <w:rFonts w:ascii="Book Antiqua" w:hAnsi="Book Antiqua"/>
          <w:sz w:val="24"/>
          <w:szCs w:val="24"/>
          <w:lang w:eastAsia="ja-JP"/>
        </w:rPr>
        <w:t xml:space="preserve"> in colorectal carcinogenesis remains </w:t>
      </w:r>
      <w:r w:rsidR="00155497" w:rsidRPr="00155497">
        <w:rPr>
          <w:rFonts w:ascii="Book Antiqua" w:hAnsi="Book Antiqua"/>
          <w:sz w:val="24"/>
          <w:szCs w:val="24"/>
          <w:lang w:eastAsia="ja-JP"/>
        </w:rPr>
        <w:t>uncertain</w:t>
      </w:r>
      <w:r w:rsidRPr="00937A44">
        <w:rPr>
          <w:rFonts w:ascii="Book Antiqua" w:hAnsi="Book Antiqua"/>
          <w:sz w:val="24"/>
          <w:szCs w:val="24"/>
          <w:lang w:eastAsia="ja-JP"/>
        </w:rPr>
        <w:t>.</w:t>
      </w:r>
      <w:r w:rsidR="009A0B37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Recent studies showed that </w:t>
      </w:r>
      <w:r w:rsidRPr="00937A44">
        <w:rPr>
          <w:rFonts w:ascii="Book Antiqua" w:hAnsi="Book Antiqua"/>
          <w:i/>
          <w:sz w:val="24"/>
          <w:szCs w:val="24"/>
          <w:lang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sz w:val="24"/>
          <w:szCs w:val="24"/>
          <w:lang w:eastAsia="ja-JP"/>
        </w:rPr>
        <w:t>nucleatum</w:t>
      </w:r>
      <w:proofErr w:type="spellEnd"/>
      <w:r w:rsidRPr="00937A44">
        <w:rPr>
          <w:rFonts w:ascii="Book Antiqua" w:hAnsi="Book Antiqua"/>
          <w:sz w:val="24"/>
          <w:szCs w:val="24"/>
          <w:lang w:eastAsia="ja-JP"/>
        </w:rPr>
        <w:t xml:space="preserve"> increases the production of reactive oxygen species (ROS) and inflammatory cytokines (</w:t>
      </w:r>
      <w:r w:rsidRPr="00A7020D">
        <w:rPr>
          <w:rFonts w:ascii="Book Antiqua" w:hAnsi="Book Antiqua"/>
          <w:i/>
          <w:sz w:val="24"/>
          <w:szCs w:val="24"/>
          <w:lang w:eastAsia="ja-JP"/>
        </w:rPr>
        <w:t>e.g.</w:t>
      </w:r>
      <w:r w:rsidRPr="00937A44">
        <w:rPr>
          <w:rFonts w:ascii="Book Antiqua" w:hAnsi="Book Antiqua"/>
          <w:sz w:val="24"/>
          <w:szCs w:val="24"/>
          <w:lang w:eastAsia="ja-JP"/>
        </w:rPr>
        <w:t xml:space="preserve">, IL-6 and TNF) in colorectal </w:t>
      </w:r>
      <w:proofErr w:type="gramStart"/>
      <w:r w:rsidRPr="00937A44">
        <w:rPr>
          <w:rFonts w:ascii="Book Antiqua" w:hAnsi="Book Antiqua"/>
          <w:sz w:val="24"/>
          <w:szCs w:val="24"/>
          <w:lang w:eastAsia="ja-JP"/>
        </w:rPr>
        <w:t>cancer</w:t>
      </w:r>
      <w:proofErr w:type="gramEnd"/>
      <w:r w:rsidR="009701F2" w:rsidRPr="00937A44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Lb3N0aWM8L0F1dGhvcj48WWVhcj4yMDEzPC9ZZWFyPjxS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=
</w:fldData>
        </w:fldChar>
      </w:r>
      <w:r w:rsidR="006B194A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6B194A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Lb3N0aWM8L0F1dGhvcj48WWVhcj4yMDEzPC9ZZWFyPjxS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=
</w:fldData>
        </w:fldChar>
      </w:r>
      <w:r w:rsidR="006B194A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6B194A">
        <w:rPr>
          <w:rFonts w:ascii="Book Antiqua" w:hAnsi="Book Antiqua"/>
          <w:sz w:val="24"/>
          <w:szCs w:val="24"/>
          <w:lang w:eastAsia="ja-JP"/>
        </w:rPr>
      </w:r>
      <w:r w:rsidR="006B194A">
        <w:rPr>
          <w:rFonts w:ascii="Book Antiqua" w:hAnsi="Book Antiqua"/>
          <w:sz w:val="24"/>
          <w:szCs w:val="24"/>
          <w:lang w:eastAsia="ja-JP"/>
        </w:rPr>
        <w:fldChar w:fldCharType="end"/>
      </w:r>
      <w:r w:rsidR="009701F2" w:rsidRPr="00937A44">
        <w:rPr>
          <w:rFonts w:ascii="Book Antiqua" w:hAnsi="Book Antiqua"/>
          <w:sz w:val="24"/>
          <w:szCs w:val="24"/>
          <w:lang w:eastAsia="ja-JP"/>
        </w:rPr>
      </w:r>
      <w:r w:rsidR="009701F2" w:rsidRPr="00937A44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BE180E" w:rsidRPr="00BE180E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38" w:tooltip="Kostic, 2013 #66" w:history="1">
        <w:r w:rsidR="009D7A38" w:rsidRPr="00BE180E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38</w:t>
        </w:r>
      </w:hyperlink>
      <w:r w:rsidR="00BE180E" w:rsidRPr="00BE180E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9701F2" w:rsidRPr="00937A44">
        <w:rPr>
          <w:rFonts w:ascii="Book Antiqua" w:hAnsi="Book Antiqua"/>
          <w:sz w:val="24"/>
          <w:szCs w:val="24"/>
          <w:lang w:eastAsia="ja-JP"/>
        </w:rPr>
        <w:fldChar w:fldCharType="end"/>
      </w:r>
      <w:r w:rsidR="009701F2" w:rsidRPr="00937A44">
        <w:rPr>
          <w:rFonts w:ascii="Book Antiqua" w:hAnsi="Book Antiqua"/>
          <w:sz w:val="24"/>
          <w:szCs w:val="24"/>
          <w:lang w:eastAsia="ja-JP"/>
        </w:rPr>
        <w:t>.</w:t>
      </w:r>
      <w:r w:rsidR="009A0B37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7F6A67" w:rsidRPr="00937A44">
        <w:rPr>
          <w:rFonts w:ascii="Book Antiqua" w:hAnsi="Book Antiqua"/>
          <w:sz w:val="24"/>
          <w:szCs w:val="24"/>
          <w:lang w:eastAsia="ja-JP"/>
        </w:rPr>
        <w:t xml:space="preserve">Inflammation and ROS can reduce the enzymatic activity of mismatch repair (MMR) proteins and cause </w:t>
      </w:r>
      <w:r w:rsidR="00400EC5" w:rsidRPr="00937A44">
        <w:rPr>
          <w:rFonts w:ascii="Book Antiqua" w:hAnsi="Book Antiqua"/>
          <w:noProof/>
          <w:sz w:val="24"/>
          <w:szCs w:val="24"/>
          <w:lang w:val="en-GB" w:eastAsia="ja-JP"/>
        </w:rPr>
        <w:t xml:space="preserve">epigenetic silencing of the mismatch repair protein MLH1 </w:t>
      </w:r>
      <w:r w:rsidR="00400EC5" w:rsidRPr="00937A44">
        <w:rPr>
          <w:rFonts w:ascii="Book Antiqua" w:hAnsi="Book Antiqua"/>
          <w:sz w:val="24"/>
          <w:szCs w:val="24"/>
          <w:lang w:val="en-GB" w:eastAsia="ja-JP"/>
        </w:rPr>
        <w:t>leading to MSI</w:t>
      </w:r>
      <w:r w:rsidR="007F6A67" w:rsidRPr="00937A44">
        <w:rPr>
          <w:rFonts w:ascii="Book Antiqua" w:hAnsi="Book Antiqua"/>
          <w:sz w:val="24"/>
          <w:szCs w:val="24"/>
          <w:lang w:eastAsia="ja-JP"/>
        </w:rPr>
        <w:fldChar w:fldCharType="begin"/>
      </w:r>
      <w:r w:rsidR="006B194A">
        <w:rPr>
          <w:rFonts w:ascii="Book Antiqua" w:hAnsi="Book Antiqua"/>
          <w:sz w:val="24"/>
          <w:szCs w:val="24"/>
          <w:lang w:eastAsia="ja-JP"/>
        </w:rPr>
        <w:instrText xml:space="preserve"> ADDIN EN.CITE &lt;EndNote&gt;&lt;Cite&gt;&lt;Author&gt;Schetter&lt;/Author&gt;&lt;Year&gt;2010&lt;/Year&gt;&lt;RecNum&gt;68&lt;/RecNum&gt;&lt;DisplayText&gt;&lt;style face="superscript"&gt;[39]&lt;/style&gt;&lt;/DisplayText&gt;&lt;record&gt;&lt;rec-number&gt;68&lt;/rec-number&gt;&lt;foreign-keys&gt;&lt;key app="EN" db-id="d0a2rtdsmtsfsnexts3xata8eda5ax2fzvzr"&gt;68&lt;/key&gt;&lt;/foreign-keys&gt;&lt;ref-type name="Journal Article"&gt;17&lt;/ref-type&gt;&lt;contributors&gt;&lt;authors&gt;&lt;author&gt;Schetter, A. J.&lt;/author&gt;&lt;author&gt;Heegaard, N. H.&lt;/author&gt;&lt;author&gt;Harris, C. C.&lt;/author&gt;&lt;/authors&gt;&lt;/contributors&gt;&lt;auth-address&gt;Laboratory of Human Carcinogenesis, Center for Cancer Research, National Cancer Institute, National Institutes of Health, Bethesda, MD 20892, USA.&lt;/auth-address&gt;&lt;titles&gt;&lt;title&gt;Inflammation and cancer: interweaving microRNA, free radical, cytokine and p53 pathways&lt;/title&gt;&lt;secondary-title&gt;Carcinogenesis&lt;/secondary-title&gt;&lt;alt-title&gt;Carcinogenesis&lt;/alt-title&gt;&lt;/titles&gt;&lt;pages&gt;37-49&lt;/pages&gt;&lt;volume&gt;31&lt;/volume&gt;&lt;number&gt;1&lt;/number&gt;&lt;edition&gt;2009/12/04&lt;/edition&gt;&lt;keywords&gt;&lt;keyword&gt;Animals&lt;/keyword&gt;&lt;keyword&gt;Cytokines/*metabolism&lt;/keyword&gt;&lt;keyword&gt;Free Radicals/*metabolism&lt;/keyword&gt;&lt;keyword&gt;Humans&lt;/keyword&gt;&lt;keyword&gt;Inflammation/genetics/*metabolism&lt;/keyword&gt;&lt;keyword&gt;MicroRNAs/*genetics&lt;/keyword&gt;&lt;keyword&gt;Neoplasms/genetics/*metabolism&lt;/keyword&gt;&lt;keyword&gt;Tumor Suppressor Protein p53/*metabolism&lt;/keyword&gt;&lt;/keywords&gt;&lt;dates&gt;&lt;year&gt;2010&lt;/year&gt;&lt;pub-dates&gt;&lt;date&gt;Jan&lt;/date&gt;&lt;/pub-dates&gt;&lt;/dates&gt;&lt;isbn&gt;1460-2180 (Electronic)&amp;#xD;0143-3334 (Linking)&lt;/isbn&gt;&lt;accession-num&gt;19955394&lt;/accession-num&gt;&lt;work-type&gt;Research Support, N.I.H., Extramural&amp;#xD;Research Support, N.I.H., Intramural&amp;#xD;Research Support, Non-U.S. Gov&amp;apos;t&amp;#xD;Review&lt;/work-type&gt;&lt;urls&gt;&lt;related-urls&gt;&lt;url&gt;http://www.ncbi.nlm.nih.gov/pubmed/19955394&lt;/url&gt;&lt;/related-urls&gt;&lt;/urls&gt;&lt;custom2&gt;2802675&lt;/custom2&gt;&lt;electronic-resource-num&gt;10.1093/carcin/bgp272&lt;/electronic-resource-num&gt;&lt;language&gt;eng&lt;/language&gt;&lt;/record&gt;&lt;/Cite&gt;&lt;/EndNote&gt;</w:instrText>
      </w:r>
      <w:r w:rsidR="007F6A67" w:rsidRPr="00937A44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BE180E" w:rsidRPr="00BE180E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39" w:tooltip="Schetter, 2010 #68" w:history="1">
        <w:r w:rsidR="009D7A38" w:rsidRPr="00BE180E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39</w:t>
        </w:r>
      </w:hyperlink>
      <w:r w:rsidR="00BE180E" w:rsidRPr="00BE180E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7F6A67" w:rsidRPr="00937A44">
        <w:rPr>
          <w:rFonts w:ascii="Book Antiqua" w:hAnsi="Book Antiqua"/>
          <w:sz w:val="24"/>
          <w:szCs w:val="24"/>
          <w:lang w:eastAsia="ja-JP"/>
        </w:rPr>
        <w:fldChar w:fldCharType="end"/>
      </w:r>
      <w:r w:rsidR="007F6A67" w:rsidRPr="00937A44">
        <w:rPr>
          <w:rFonts w:ascii="Book Antiqua" w:hAnsi="Book Antiqua"/>
          <w:sz w:val="24"/>
          <w:szCs w:val="24"/>
          <w:lang w:eastAsia="ja-JP"/>
        </w:rPr>
        <w:t>.</w:t>
      </w:r>
      <w:r w:rsidR="009A0B37">
        <w:rPr>
          <w:rFonts w:ascii="Book Antiqua" w:hAnsi="Book Antiqua"/>
          <w:sz w:val="24"/>
          <w:szCs w:val="24"/>
          <w:lang w:eastAsia="ja-JP"/>
        </w:rPr>
        <w:t xml:space="preserve"> </w:t>
      </w:r>
    </w:p>
    <w:p w14:paraId="14B79BEB" w14:textId="77777777" w:rsidR="00D22CF9" w:rsidRPr="00937A44" w:rsidRDefault="00D22CF9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</w:p>
    <w:p w14:paraId="66B4C177" w14:textId="049B34FE" w:rsidR="006A2E6A" w:rsidRPr="007B30F6" w:rsidRDefault="00A34C8A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caps/>
          <w:sz w:val="24"/>
          <w:szCs w:val="24"/>
          <w:lang w:eastAsia="ja-JP"/>
        </w:rPr>
      </w:pPr>
      <w:r w:rsidRPr="007B30F6">
        <w:rPr>
          <w:rFonts w:ascii="Book Antiqua" w:hAnsi="Book Antiqua"/>
          <w:b/>
          <w:caps/>
          <w:sz w:val="24"/>
          <w:szCs w:val="24"/>
          <w:lang w:val="en-GB" w:eastAsia="ja-JP"/>
        </w:rPr>
        <w:t xml:space="preserve">Association between </w:t>
      </w:r>
      <w:r w:rsidR="009701F2" w:rsidRPr="007B30F6">
        <w:rPr>
          <w:rFonts w:ascii="Book Antiqua" w:hAnsi="Book Antiqua"/>
          <w:b/>
          <w:caps/>
          <w:sz w:val="24"/>
          <w:szCs w:val="24"/>
          <w:lang w:val="en-GB" w:eastAsia="ja-JP"/>
        </w:rPr>
        <w:t>i</w:t>
      </w:r>
      <w:r w:rsidR="006A2E6A" w:rsidRPr="007B30F6">
        <w:rPr>
          <w:rFonts w:ascii="Book Antiqua" w:hAnsi="Book Antiqua"/>
          <w:b/>
          <w:caps/>
          <w:sz w:val="24"/>
          <w:szCs w:val="24"/>
          <w:lang w:val="en-GB" w:eastAsia="ja-JP"/>
        </w:rPr>
        <w:t xml:space="preserve">mmune cell </w:t>
      </w:r>
      <w:r w:rsidRPr="007B30F6">
        <w:rPr>
          <w:rFonts w:ascii="Book Antiqua" w:hAnsi="Book Antiqua"/>
          <w:b/>
          <w:caps/>
          <w:sz w:val="24"/>
          <w:szCs w:val="24"/>
          <w:lang w:val="en-GB" w:eastAsia="ja-JP"/>
        </w:rPr>
        <w:t xml:space="preserve">and clinical outcome </w:t>
      </w:r>
      <w:r w:rsidR="006A2E6A" w:rsidRPr="007B30F6">
        <w:rPr>
          <w:rFonts w:ascii="Book Antiqua" w:hAnsi="Book Antiqua"/>
          <w:b/>
          <w:caps/>
          <w:sz w:val="24"/>
          <w:szCs w:val="24"/>
          <w:lang w:val="en-GB" w:eastAsia="ja-JP"/>
        </w:rPr>
        <w:t xml:space="preserve">in </w:t>
      </w:r>
      <w:r w:rsidRPr="007B30F6">
        <w:rPr>
          <w:rFonts w:ascii="Book Antiqua" w:hAnsi="Book Antiqua"/>
          <w:b/>
          <w:caps/>
          <w:sz w:val="24"/>
          <w:szCs w:val="24"/>
          <w:lang w:val="en-GB" w:eastAsia="ja-JP"/>
        </w:rPr>
        <w:t>colorectal cancer</w:t>
      </w:r>
    </w:p>
    <w:p w14:paraId="29C08379" w14:textId="54C9858B" w:rsidR="00E57051" w:rsidRDefault="00F81CBC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ja-JP"/>
        </w:rPr>
      </w:pPr>
      <w:r w:rsidRPr="00937A44">
        <w:rPr>
          <w:rFonts w:ascii="Book Antiqua" w:hAnsi="Book Antiqua"/>
          <w:lang w:val="en-GB" w:eastAsia="ja-JP"/>
        </w:rPr>
        <w:t xml:space="preserve">The abundance of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-infiltrating T-cells has been associated with improved clinical outcomes in colorectal cancer </w:t>
      </w:r>
      <w:proofErr w:type="gramStart"/>
      <w:r w:rsidRPr="00937A44">
        <w:rPr>
          <w:rFonts w:ascii="Book Antiqua" w:hAnsi="Book Antiqua"/>
          <w:lang w:val="en-GB" w:eastAsia="ja-JP"/>
        </w:rPr>
        <w:t>patients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PZ2lubzwvQXV0aG9yPjxZZWFyPjIwMDk8L1llYXI+PFJl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PZ2lubzwvQXV0aG9yPjxZZWFyPjIwMDk8L1llYXI+PFJl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28" w:tooltip="Nosho, 2010 #233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28</w:t>
        </w:r>
      </w:hyperlink>
      <w:r w:rsidR="0026701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0" w:tooltip="Ogino, 2009 #245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0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6A2E6A" w:rsidRPr="00937A44">
        <w:rPr>
          <w:rFonts w:ascii="Book Antiqua" w:hAnsi="Book Antiqua"/>
          <w:color w:val="3333FF"/>
          <w:lang w:val="en-GB" w:eastAsia="ja-JP"/>
        </w:rPr>
        <w:t>.</w:t>
      </w:r>
      <w:r w:rsidR="009A0B37">
        <w:rPr>
          <w:rFonts w:ascii="Book Antiqua" w:hAnsi="Book Antiqua"/>
          <w:color w:val="3333FF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Although the exact mechanism remains uncertain, the adaptive immune system may play an important role in suppressing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</w:t>
      </w:r>
      <w:proofErr w:type="gramStart"/>
      <w:r w:rsidRPr="00937A44">
        <w:rPr>
          <w:rFonts w:ascii="Book Antiqua" w:hAnsi="Book Antiqua"/>
          <w:lang w:val="en-GB" w:eastAsia="ja-JP"/>
        </w:rPr>
        <w:t>progression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TYWxhbWE8L0F1dGhvcj48WWVhcj4yMDA5PC9ZZWFyPjxS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TYWxhbWE8L0F1dGhvcj48WWVhcj4yMDA5PC9ZZWFyPjxS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27" w:tooltip="Salama, 2009 #358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27</w:t>
        </w:r>
      </w:hyperlink>
      <w:r w:rsidR="0026701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1" w:tooltip="Schwitalle, 2008 #445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1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6A2E6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-infiltrating T-cells may be an indicator of a host immune response to </w:t>
      </w:r>
      <w:proofErr w:type="spellStart"/>
      <w:r w:rsidRPr="00937A44">
        <w:rPr>
          <w:rFonts w:ascii="Book Antiqua" w:hAnsi="Book Antiqua"/>
          <w:lang w:val="en-GB" w:eastAsia="ja-JP"/>
        </w:rPr>
        <w:t>tumors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and are attractive targets for </w:t>
      </w:r>
      <w:proofErr w:type="gramStart"/>
      <w:r w:rsidRPr="00937A44">
        <w:rPr>
          <w:rFonts w:ascii="Book Antiqua" w:hAnsi="Book Antiqua"/>
          <w:lang w:val="en-GB" w:eastAsia="ja-JP"/>
        </w:rPr>
        <w:t>immunotherapy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ab3U8L0F1dGhvcj48WWVhcj4yMDA2PC9ZZWFyPjxSZWNO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ab3U8L0F1dGhvcj48WWVhcj4yMDA2PC9ZZWFyPjxSZWNO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42" w:tooltip="Zou, 2006 #446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2-45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6A2E6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-infiltrating lymphocytes may also reflect specific molecular alterations associated with indolent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</w:t>
      </w:r>
      <w:proofErr w:type="spellStart"/>
      <w:r w:rsidRPr="00937A44">
        <w:rPr>
          <w:rFonts w:ascii="Book Antiqua" w:hAnsi="Book Antiqua"/>
          <w:lang w:val="en-GB" w:eastAsia="ja-JP"/>
        </w:rPr>
        <w:t>behavior</w:t>
      </w:r>
      <w:proofErr w:type="spellEnd"/>
      <w:r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Previous studies have shown that lymphocytic infiltration is associated with MSI in colorectal </w:t>
      </w:r>
      <w:proofErr w:type="gramStart"/>
      <w:r w:rsidRPr="00937A44">
        <w:rPr>
          <w:rFonts w:ascii="Book Antiqua" w:hAnsi="Book Antiqua"/>
          <w:lang w:val="en-GB" w:eastAsia="ja-JP"/>
        </w:rPr>
        <w:t>cancer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BbGV4YW5kZXI8L0F1dGhvcj48WWVhcj4yMDAxPC9ZZWFy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BbGV4YW5kZXI8L0F1dGhvcj48WWVhcj4yMDAxPC9ZZWFy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40" w:tooltip="Ogino, 2009 #245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0</w:t>
        </w:r>
      </w:hyperlink>
      <w:r w:rsidR="0026701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6" w:tooltip="Alexander, 2001 #371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6-48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6A2E6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Truncated peptides produced by frameshift mutations due to MSI may be immunogenic and contribute to host immune </w:t>
      </w:r>
      <w:proofErr w:type="gramStart"/>
      <w:r w:rsidRPr="00937A44">
        <w:rPr>
          <w:rFonts w:ascii="Book Antiqua" w:hAnsi="Book Antiqua"/>
          <w:lang w:val="en-GB" w:eastAsia="ja-JP"/>
        </w:rPr>
        <w:t>response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Ub3VnZXJvbjwvQXV0aG9yPjxZZWFyPjIwMDk8L1llYXI+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Ub3VnZXJvbjwvQXV0aG9yPjxZZWFyPjIwMDk8L1llYXI+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41" w:tooltip="Schwitalle, 2008 #445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1</w:t>
        </w:r>
      </w:hyperlink>
      <w:r w:rsidR="0026701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3" w:tooltip="Speetjens, 2008 #444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3</w:t>
        </w:r>
      </w:hyperlink>
      <w:r w:rsidR="0026701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9" w:tooltip="Tougeron, 2009 #372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9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6A2E6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2A4066" w:rsidRPr="00937A44">
        <w:rPr>
          <w:rFonts w:ascii="Book Antiqua" w:hAnsi="Book Antiqua"/>
          <w:lang w:val="en-GB" w:eastAsia="ja-JP"/>
        </w:rPr>
        <w:t xml:space="preserve">However, little is known about the relationship between </w:t>
      </w:r>
      <w:proofErr w:type="spellStart"/>
      <w:r w:rsidR="002A4066" w:rsidRPr="00937A44">
        <w:rPr>
          <w:rFonts w:ascii="Book Antiqua" w:hAnsi="Book Antiqua"/>
          <w:lang w:val="en-GB" w:eastAsia="ja-JP"/>
        </w:rPr>
        <w:t>tumor</w:t>
      </w:r>
      <w:proofErr w:type="spellEnd"/>
      <w:r w:rsidR="002A4066" w:rsidRPr="00937A44">
        <w:rPr>
          <w:rFonts w:ascii="Book Antiqua" w:hAnsi="Book Antiqua"/>
          <w:lang w:val="en-GB" w:eastAsia="ja-JP"/>
        </w:rPr>
        <w:t xml:space="preserve">-infiltrating T-cells and other </w:t>
      </w:r>
      <w:proofErr w:type="spellStart"/>
      <w:r w:rsidR="002A4066" w:rsidRPr="00937A44">
        <w:rPr>
          <w:rFonts w:ascii="Book Antiqua" w:hAnsi="Book Antiqua"/>
          <w:lang w:val="en-GB" w:eastAsia="ja-JP"/>
        </w:rPr>
        <w:t>tumor</w:t>
      </w:r>
      <w:proofErr w:type="spellEnd"/>
      <w:r w:rsidR="002A4066" w:rsidRPr="00937A44">
        <w:rPr>
          <w:rFonts w:ascii="Book Antiqua" w:hAnsi="Book Antiqua"/>
          <w:lang w:val="en-GB" w:eastAsia="ja-JP"/>
        </w:rPr>
        <w:t xml:space="preserve"> molecular features, including the CIMP status, and </w:t>
      </w:r>
      <w:r w:rsidR="002A4066" w:rsidRPr="00937A44">
        <w:rPr>
          <w:rFonts w:ascii="Book Antiqua" w:hAnsi="Book Antiqua"/>
          <w:i/>
          <w:lang w:val="en-GB" w:eastAsia="ja-JP"/>
        </w:rPr>
        <w:t>KRAS</w:t>
      </w:r>
      <w:r w:rsidR="002A4066" w:rsidRPr="00937A44">
        <w:rPr>
          <w:rFonts w:ascii="Book Antiqua" w:hAnsi="Book Antiqua"/>
          <w:lang w:val="en-GB" w:eastAsia="ja-JP"/>
        </w:rPr>
        <w:t xml:space="preserve">, </w:t>
      </w:r>
      <w:r w:rsidR="002A4066" w:rsidRPr="00937A44">
        <w:rPr>
          <w:rFonts w:ascii="Book Antiqua" w:hAnsi="Book Antiqua"/>
          <w:i/>
          <w:lang w:val="en-GB" w:eastAsia="ja-JP"/>
        </w:rPr>
        <w:t>BRAF</w:t>
      </w:r>
      <w:r w:rsidR="002A4066" w:rsidRPr="00937A44">
        <w:rPr>
          <w:rFonts w:ascii="Book Antiqua" w:hAnsi="Book Antiqua"/>
          <w:lang w:val="en-GB" w:eastAsia="ja-JP"/>
        </w:rPr>
        <w:t xml:space="preserve"> and </w:t>
      </w:r>
      <w:r w:rsidR="002A4066" w:rsidRPr="00937A44">
        <w:rPr>
          <w:rFonts w:ascii="Book Antiqua" w:hAnsi="Book Antiqua"/>
          <w:i/>
          <w:lang w:val="en-GB" w:eastAsia="ja-JP"/>
        </w:rPr>
        <w:t>PIK3CA</w:t>
      </w:r>
      <w:r w:rsidR="00E90E6E" w:rsidRPr="00937A44">
        <w:rPr>
          <w:rFonts w:ascii="Book Antiqua" w:hAnsi="Book Antiqua"/>
          <w:lang w:val="en-GB" w:eastAsia="ja-JP"/>
        </w:rPr>
        <w:t xml:space="preserve"> mutations.</w:t>
      </w:r>
      <w:r w:rsidR="009A0B37">
        <w:rPr>
          <w:rFonts w:ascii="Book Antiqua" w:hAnsi="Book Antiqua"/>
          <w:lang w:val="en-GB" w:eastAsia="ja-JP"/>
        </w:rPr>
        <w:t xml:space="preserve"> </w:t>
      </w:r>
    </w:p>
    <w:p w14:paraId="33D19630" w14:textId="1D6B54CA" w:rsidR="00E57051" w:rsidRDefault="002A4066" w:rsidP="00B9333B">
      <w:pPr>
        <w:widowControl w:val="0"/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lang w:val="en-GB" w:eastAsia="ja-JP"/>
        </w:rPr>
      </w:pPr>
      <w:r w:rsidRPr="00937A44">
        <w:rPr>
          <w:rFonts w:ascii="Book Antiqua" w:hAnsi="Book Antiqua"/>
          <w:lang w:val="en-GB" w:eastAsia="ja-JP"/>
        </w:rPr>
        <w:lastRenderedPageBreak/>
        <w:t>We previously utilized a database of clinically and molecularly annotated colorectal carcinoma cases (</w:t>
      </w:r>
      <w:r w:rsidR="00267018" w:rsidRPr="00267018">
        <w:rPr>
          <w:rFonts w:ascii="Book Antiqua" w:hAnsi="Book Antiqua"/>
          <w:i/>
          <w:lang w:val="en-GB" w:eastAsia="ja-JP"/>
        </w:rPr>
        <w:t>n</w:t>
      </w:r>
      <w:r w:rsidRPr="00937A44">
        <w:rPr>
          <w:rFonts w:ascii="Book Antiqua" w:hAnsi="Book Antiqua"/>
          <w:lang w:val="en-GB" w:eastAsia="ja-JP"/>
        </w:rPr>
        <w:t xml:space="preserve"> = 768; stages I-IV) in the </w:t>
      </w:r>
      <w:r w:rsidR="00267018" w:rsidRPr="00937A44">
        <w:rPr>
          <w:rFonts w:ascii="Book Antiqua" w:hAnsi="Book Antiqua"/>
          <w:bCs/>
          <w:lang w:eastAsia="ja-JP"/>
        </w:rPr>
        <w:t>U</w:t>
      </w:r>
      <w:r w:rsidR="00267018">
        <w:rPr>
          <w:rFonts w:ascii="Book Antiqua" w:eastAsia="SimSun" w:hAnsi="Book Antiqua" w:hint="eastAsia"/>
          <w:bCs/>
          <w:lang w:eastAsia="zh-CN"/>
        </w:rPr>
        <w:t>nited States</w:t>
      </w:r>
      <w:r w:rsidRPr="00937A44">
        <w:rPr>
          <w:rFonts w:ascii="Book Antiqua" w:hAnsi="Book Antiqua"/>
          <w:lang w:val="en-GB" w:eastAsia="ja-JP"/>
        </w:rPr>
        <w:t xml:space="preserve"> cohort </w:t>
      </w:r>
      <w:proofErr w:type="gramStart"/>
      <w:r w:rsidRPr="00937A44">
        <w:rPr>
          <w:rFonts w:ascii="Book Antiqua" w:hAnsi="Book Antiqua"/>
          <w:lang w:val="en-GB" w:eastAsia="ja-JP"/>
        </w:rPr>
        <w:t>studies</w:t>
      </w:r>
      <w:proofErr w:type="gramEnd"/>
      <w:r w:rsidR="00FA65C4" w:rsidRPr="00937A44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Ob3NobzwvQXV0aG9yPjxZZWFyPjIwMTA8L1llYXI+PFJl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</w:fldData>
        </w:fldChar>
      </w:r>
      <w:r w:rsidR="006B194A">
        <w:rPr>
          <w:rFonts w:ascii="Book Antiqua" w:hAnsi="Book Antiqua"/>
          <w:bCs/>
          <w:lang w:val="en-GB" w:eastAsia="ja-JP"/>
        </w:rPr>
        <w:instrText xml:space="preserve"> ADDIN EN.CITE </w:instrText>
      </w:r>
      <w:r w:rsidR="006B194A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Ob3NobzwvQXV0aG9yPjxZZWFyPjIwMTA8L1llYXI+PFJl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</w:fldData>
        </w:fldChar>
      </w:r>
      <w:r w:rsidR="006B194A">
        <w:rPr>
          <w:rFonts w:ascii="Book Antiqua" w:hAnsi="Book Antiqua"/>
          <w:bCs/>
          <w:lang w:val="en-GB" w:eastAsia="ja-JP"/>
        </w:rPr>
        <w:instrText xml:space="preserve"> ADDIN EN.CITE.DATA </w:instrText>
      </w:r>
      <w:r w:rsidR="006B194A">
        <w:rPr>
          <w:rFonts w:ascii="Book Antiqua" w:hAnsi="Book Antiqua"/>
          <w:bCs/>
          <w:lang w:val="en-GB" w:eastAsia="ja-JP"/>
        </w:rPr>
      </w:r>
      <w:r w:rsidR="006B194A">
        <w:rPr>
          <w:rFonts w:ascii="Book Antiqua" w:hAnsi="Book Antiqua"/>
          <w:bCs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lang w:val="en-GB" w:eastAsia="ja-JP"/>
        </w:rPr>
      </w:r>
      <w:r w:rsidR="00FA65C4" w:rsidRPr="00937A44">
        <w:rPr>
          <w:rFonts w:ascii="Book Antiqua" w:hAnsi="Book Antiqua"/>
          <w:bCs/>
          <w:lang w:val="en-GB" w:eastAsia="ja-JP"/>
        </w:rPr>
        <w:fldChar w:fldCharType="separate"/>
      </w:r>
      <w:r w:rsidR="004027FE" w:rsidRPr="00937A44">
        <w:rPr>
          <w:rFonts w:ascii="Book Antiqua" w:hAnsi="Book Antiqua"/>
          <w:bCs/>
          <w:noProof/>
          <w:vertAlign w:val="superscript"/>
          <w:lang w:val="en-GB" w:eastAsia="ja-JP"/>
        </w:rPr>
        <w:t>[</w:t>
      </w:r>
      <w:hyperlink w:anchor="_ENREF_28" w:tooltip="Nosho, 2010 #233" w:history="1">
        <w:r w:rsidR="009D7A38" w:rsidRPr="00937A44">
          <w:rPr>
            <w:rFonts w:ascii="Book Antiqua" w:hAnsi="Book Antiqua"/>
            <w:bCs/>
            <w:noProof/>
            <w:vertAlign w:val="superscript"/>
            <w:lang w:val="en-GB" w:eastAsia="ja-JP"/>
          </w:rPr>
          <w:t>28</w:t>
        </w:r>
      </w:hyperlink>
      <w:r w:rsidR="004027FE" w:rsidRPr="00937A44">
        <w:rPr>
          <w:rFonts w:ascii="Book Antiqua" w:hAnsi="Book Antiqua"/>
          <w:bCs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lang w:val="en-GB" w:eastAsia="ja-JP"/>
        </w:rPr>
        <w:fldChar w:fldCharType="end"/>
      </w:r>
      <w:r w:rsidR="006A2E6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Using tissue microarray and automated </w:t>
      </w:r>
      <w:proofErr w:type="spellStart"/>
      <w:r w:rsidRPr="00937A44">
        <w:rPr>
          <w:rFonts w:ascii="Book Antiqua" w:hAnsi="Book Antiqua"/>
          <w:lang w:val="en-GB" w:eastAsia="ja-JP"/>
        </w:rPr>
        <w:t>Ariol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image analysis system, we quantified densities of CD3+, CD8+, CD45RO+</w:t>
      </w:r>
      <w:r w:rsidR="005351D5">
        <w:rPr>
          <w:rFonts w:ascii="Book Antiqua" w:hAnsi="Book Antiqua" w:hint="eastAsia"/>
          <w:lang w:val="en-GB" w:eastAsia="ja-JP"/>
        </w:rPr>
        <w:t>,</w:t>
      </w:r>
      <w:r w:rsidRPr="00937A44">
        <w:rPr>
          <w:rFonts w:ascii="Book Antiqua" w:hAnsi="Book Antiqua"/>
          <w:lang w:val="en-GB" w:eastAsia="ja-JP"/>
        </w:rPr>
        <w:t xml:space="preserve"> and FOXP3+ T-cells within neoplastic epithelial areas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Our data demonstrated that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>-infiltrating CD45RO+ T-cell density is significantly associated with longer survival of colorectal cancer patients, independent of clinical, pathological</w:t>
      </w:r>
      <w:r w:rsidR="005351D5">
        <w:rPr>
          <w:rFonts w:ascii="Book Antiqua" w:hAnsi="Book Antiqua" w:hint="eastAsia"/>
          <w:lang w:val="en-GB" w:eastAsia="ja-JP"/>
        </w:rPr>
        <w:t>,</w:t>
      </w:r>
      <w:r w:rsidRPr="00937A44">
        <w:rPr>
          <w:rFonts w:ascii="Book Antiqua" w:hAnsi="Book Antiqua"/>
          <w:lang w:val="en-GB" w:eastAsia="ja-JP"/>
        </w:rPr>
        <w:t xml:space="preserve"> and molecular features (</w:t>
      </w:r>
      <w:r w:rsidRPr="000F46AA">
        <w:rPr>
          <w:rFonts w:ascii="Book Antiqua" w:hAnsi="Book Antiqua"/>
          <w:i/>
          <w:lang w:val="en-GB" w:eastAsia="ja-JP"/>
        </w:rPr>
        <w:t>i.e.</w:t>
      </w:r>
      <w:r w:rsidRPr="00937A44">
        <w:rPr>
          <w:rFonts w:ascii="Book Antiqua" w:hAnsi="Book Antiqua"/>
          <w:lang w:val="en-GB" w:eastAsia="ja-JP"/>
        </w:rPr>
        <w:t xml:space="preserve">, MSI, CIMP, and </w:t>
      </w:r>
      <w:r w:rsidRPr="00937A44">
        <w:rPr>
          <w:rFonts w:ascii="Book Antiqua" w:hAnsi="Book Antiqua"/>
          <w:i/>
          <w:lang w:val="en-GB" w:eastAsia="ja-JP"/>
        </w:rPr>
        <w:t>KRAS</w:t>
      </w:r>
      <w:r w:rsidRPr="00937A44">
        <w:rPr>
          <w:rFonts w:ascii="Book Antiqua" w:hAnsi="Book Antiqua"/>
          <w:lang w:val="en-GB" w:eastAsia="ja-JP"/>
        </w:rPr>
        <w:t xml:space="preserve">, </w:t>
      </w:r>
      <w:r w:rsidRPr="00937A44">
        <w:rPr>
          <w:rFonts w:ascii="Book Antiqua" w:hAnsi="Book Antiqua"/>
          <w:i/>
          <w:lang w:val="en-GB" w:eastAsia="ja-JP"/>
        </w:rPr>
        <w:t>BRAF</w:t>
      </w:r>
      <w:r w:rsidRPr="00937A44">
        <w:rPr>
          <w:rFonts w:ascii="Book Antiqua" w:hAnsi="Book Antiqua"/>
          <w:lang w:val="en-GB" w:eastAsia="ja-JP"/>
        </w:rPr>
        <w:t xml:space="preserve"> and </w:t>
      </w:r>
      <w:r w:rsidRPr="00937A44">
        <w:rPr>
          <w:rFonts w:ascii="Book Antiqua" w:hAnsi="Book Antiqua"/>
          <w:i/>
          <w:lang w:val="en-GB" w:eastAsia="ja-JP"/>
        </w:rPr>
        <w:t>PIK3CA</w:t>
      </w:r>
      <w:r w:rsidRPr="00937A44">
        <w:rPr>
          <w:rFonts w:ascii="Book Antiqua" w:hAnsi="Book Antiqua"/>
          <w:lang w:val="en-GB" w:eastAsia="ja-JP"/>
        </w:rPr>
        <w:t xml:space="preserve"> mutations)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>In addition, MSI-high is an independent predictor of CD45RO+ T-cell density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>The strong association between MSI and CD45RO+ T-cell density supports the hypothesis that truncated peptides produced by MSI and frameshift mutations may elicit a host immune response and recruit CD45RO+ T-cells</w:t>
      </w:r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TY2h3aXRhbGxlPC9BdXRob3I+PFllYXI+MjAwODwvWWVh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TY2h3aXRhbGxlPC9BdXRob3I+PFllYXI+MjAwODwvWWVh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41" w:tooltip="Schwitalle, 2008 #445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1</w:t>
        </w:r>
      </w:hyperlink>
      <w:r w:rsidR="0050468C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9" w:tooltip="Tougeron, 2009 #372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49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A56F9B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</w:p>
    <w:p w14:paraId="471E8A21" w14:textId="542BECAE" w:rsidR="006A2E6A" w:rsidRPr="00937A44" w:rsidRDefault="002A4066" w:rsidP="00B9333B">
      <w:pPr>
        <w:widowControl w:val="0"/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lang w:val="en-GB" w:eastAsia="ja-JP"/>
        </w:rPr>
      </w:pPr>
      <w:r w:rsidRPr="001E57EA">
        <w:rPr>
          <w:rFonts w:ascii="Book Antiqua" w:hAnsi="Book Antiqua"/>
          <w:lang w:val="en-GB" w:eastAsia="ja-JP"/>
        </w:rPr>
        <w:t xml:space="preserve">In most studies, MSI in colon cancer has been associated with improved </w:t>
      </w:r>
      <w:proofErr w:type="gramStart"/>
      <w:r w:rsidRPr="001E57EA">
        <w:rPr>
          <w:rFonts w:ascii="Book Antiqua" w:hAnsi="Book Antiqua"/>
          <w:lang w:val="en-GB" w:eastAsia="ja-JP"/>
        </w:rPr>
        <w:t>survival</w:t>
      </w:r>
      <w:proofErr w:type="gramEnd"/>
      <w:r w:rsidR="00FA65C4" w:rsidRPr="001E57EA">
        <w:rPr>
          <w:rFonts w:ascii="Book Antiqua" w:hAnsi="Book Antiqua"/>
          <w:lang w:val="en-GB" w:eastAsia="ja-JP"/>
        </w:rPr>
        <w:fldChar w:fldCharType="begin">
          <w:fldData xml:space="preserve">PEVuZE5vdGU+PENpdGU+PEF1dGhvcj5Qb3BhdDwvQXV0aG9yPjxZZWFyPjIwMDU8L1llYXI+PFJl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Qb3BhdDwvQXV0aG9yPjxZZWFyPjIwMDU8L1llYXI+PFJl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1E57EA">
        <w:rPr>
          <w:rFonts w:ascii="Book Antiqua" w:hAnsi="Book Antiqua"/>
          <w:lang w:val="en-GB" w:eastAsia="ja-JP"/>
        </w:rPr>
      </w:r>
      <w:r w:rsidR="00FA65C4" w:rsidRPr="001E57EA">
        <w:rPr>
          <w:rFonts w:ascii="Book Antiqua" w:hAnsi="Book Antiqua"/>
          <w:lang w:val="en-GB" w:eastAsia="ja-JP"/>
        </w:rPr>
        <w:fldChar w:fldCharType="separate"/>
      </w:r>
      <w:r w:rsidR="00BE180E" w:rsidRPr="001E57EA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27" w:tooltip="Salama, 2009 #358" w:history="1">
        <w:r w:rsidR="009D7A38" w:rsidRPr="001E57EA">
          <w:rPr>
            <w:rFonts w:ascii="Book Antiqua" w:hAnsi="Book Antiqua"/>
            <w:noProof/>
            <w:vertAlign w:val="superscript"/>
            <w:lang w:val="en-GB" w:eastAsia="ja-JP"/>
          </w:rPr>
          <w:t>27</w:t>
        </w:r>
      </w:hyperlink>
      <w:r w:rsidR="006655F0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1" w:tooltip="Schwitalle, 2008 #445" w:history="1">
        <w:r w:rsidR="009D7A38" w:rsidRPr="001E57EA">
          <w:rPr>
            <w:rFonts w:ascii="Book Antiqua" w:hAnsi="Book Antiqua"/>
            <w:noProof/>
            <w:vertAlign w:val="superscript"/>
            <w:lang w:val="en-GB" w:eastAsia="ja-JP"/>
          </w:rPr>
          <w:t>41</w:t>
        </w:r>
      </w:hyperlink>
      <w:r w:rsidR="006655F0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50" w:tooltip="Popat, 2005 #495" w:history="1">
        <w:r w:rsidR="009D7A38" w:rsidRPr="001E57EA">
          <w:rPr>
            <w:rFonts w:ascii="Book Antiqua" w:hAnsi="Book Antiqua"/>
            <w:noProof/>
            <w:vertAlign w:val="superscript"/>
            <w:lang w:val="en-GB" w:eastAsia="ja-JP"/>
          </w:rPr>
          <w:t>50</w:t>
        </w:r>
      </w:hyperlink>
      <w:r w:rsidR="006655F0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51" w:tooltip="Sinicrope, 2009 #496" w:history="1">
        <w:r w:rsidR="009D7A38" w:rsidRPr="001E57EA">
          <w:rPr>
            <w:rFonts w:ascii="Book Antiqua" w:hAnsi="Book Antiqua"/>
            <w:noProof/>
            <w:vertAlign w:val="superscript"/>
            <w:lang w:val="en-GB" w:eastAsia="ja-JP"/>
          </w:rPr>
          <w:t>51</w:t>
        </w:r>
      </w:hyperlink>
      <w:r w:rsidR="00BE180E" w:rsidRPr="001E57EA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1E57EA">
        <w:rPr>
          <w:rFonts w:ascii="Book Antiqua" w:hAnsi="Book Antiqua"/>
          <w:lang w:val="en-GB" w:eastAsia="ja-JP"/>
        </w:rPr>
        <w:fldChar w:fldCharType="end"/>
      </w:r>
      <w:r w:rsidR="00A56F9B" w:rsidRPr="001E57EA">
        <w:rPr>
          <w:rFonts w:ascii="Book Antiqua" w:hAnsi="Book Antiqua"/>
          <w:lang w:val="en-GB" w:eastAsia="ja-JP"/>
        </w:rPr>
        <w:t xml:space="preserve">, </w:t>
      </w:r>
      <w:r w:rsidRPr="001E57EA">
        <w:rPr>
          <w:rFonts w:ascii="Book Antiqua" w:hAnsi="Book Antiqua"/>
          <w:lang w:val="en-GB" w:eastAsia="ja-JP"/>
        </w:rPr>
        <w:t>although the mechanism underlying this association is larg</w:t>
      </w:r>
      <w:r w:rsidRPr="00CA5ABD">
        <w:rPr>
          <w:rFonts w:ascii="Book Antiqua" w:hAnsi="Book Antiqua"/>
          <w:lang w:val="en-GB" w:eastAsia="ja-JP"/>
        </w:rPr>
        <w:t>ely unknown.</w:t>
      </w:r>
      <w:r w:rsidR="009A0B37" w:rsidRPr="00CA5ABD">
        <w:rPr>
          <w:rFonts w:ascii="Book Antiqua" w:hAnsi="Book Antiqua"/>
          <w:lang w:val="en-GB" w:eastAsia="ja-JP"/>
        </w:rPr>
        <w:t xml:space="preserve"> </w:t>
      </w:r>
      <w:r w:rsidR="008F40C7" w:rsidRPr="00CA5ABD">
        <w:rPr>
          <w:rFonts w:ascii="Book Antiqua" w:hAnsi="Book Antiqua"/>
          <w:lang w:val="en-GB" w:eastAsia="ja-JP"/>
        </w:rPr>
        <w:t>Similar to</w:t>
      </w:r>
      <w:r w:rsidR="000D41D4" w:rsidRPr="00CA5ABD">
        <w:rPr>
          <w:rFonts w:ascii="Book Antiqua" w:hAnsi="Book Antiqua"/>
          <w:lang w:val="en-GB" w:eastAsia="ja-JP"/>
        </w:rPr>
        <w:t xml:space="preserve"> these reports from </w:t>
      </w:r>
      <w:r w:rsidR="0050468C" w:rsidRPr="00937A44">
        <w:rPr>
          <w:rFonts w:ascii="Book Antiqua" w:hAnsi="Book Antiqua"/>
          <w:bCs/>
          <w:lang w:eastAsia="ja-JP"/>
        </w:rPr>
        <w:t>U</w:t>
      </w:r>
      <w:r w:rsidR="0050468C">
        <w:rPr>
          <w:rFonts w:ascii="Book Antiqua" w:eastAsia="SimSun" w:hAnsi="Book Antiqua" w:hint="eastAsia"/>
          <w:bCs/>
          <w:lang w:eastAsia="zh-CN"/>
        </w:rPr>
        <w:t>nited States</w:t>
      </w:r>
      <w:r w:rsidR="001E35B3" w:rsidRPr="00CA5ABD">
        <w:rPr>
          <w:rFonts w:ascii="Book Antiqua" w:hAnsi="Book Antiqua"/>
          <w:lang w:eastAsia="ja-JP"/>
        </w:rPr>
        <w:t xml:space="preserve"> and Western countries</w:t>
      </w:r>
      <w:r w:rsidR="008F40C7" w:rsidRPr="00CA5ABD">
        <w:rPr>
          <w:rFonts w:ascii="Book Antiqua" w:hAnsi="Book Antiqua"/>
          <w:lang w:val="en-GB" w:eastAsia="ja-JP"/>
        </w:rPr>
        <w:fldChar w:fldCharType="begin">
          <w:fldData xml:space="preserve">PEVuZE5vdGU+PENpdGU+PEF1dGhvcj5Qb3BhdDwvQXV0aG9yPjxZZWFyPjIwMDU8L1llYXI+PFJl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</w:fldData>
        </w:fldChar>
      </w:r>
      <w:r w:rsidR="009D7A38" w:rsidRPr="00CA5ABD">
        <w:rPr>
          <w:rFonts w:ascii="Book Antiqua" w:hAnsi="Book Antiqua"/>
          <w:lang w:val="en-GB" w:eastAsia="ja-JP"/>
        </w:rPr>
        <w:instrText xml:space="preserve"> ADDIN EN.CITE </w:instrText>
      </w:r>
      <w:r w:rsidR="009D7A38" w:rsidRPr="00CA5ABD">
        <w:rPr>
          <w:rFonts w:ascii="Book Antiqua" w:hAnsi="Book Antiqua"/>
          <w:lang w:val="en-GB" w:eastAsia="ja-JP"/>
        </w:rPr>
        <w:fldChar w:fldCharType="begin">
          <w:fldData xml:space="preserve">PEVuZE5vdGU+PENpdGU+PEF1dGhvcj5Qb3BhdDwvQXV0aG9yPjxZZWFyPjIwMDU8L1llYXI+PFJl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</w:fldData>
        </w:fldChar>
      </w:r>
      <w:r w:rsidR="009D7A38" w:rsidRPr="00CA5ABD">
        <w:rPr>
          <w:rFonts w:ascii="Book Antiqua" w:hAnsi="Book Antiqua"/>
          <w:lang w:val="en-GB" w:eastAsia="ja-JP"/>
        </w:rPr>
        <w:instrText xml:space="preserve"> ADDIN EN.CITE.DATA </w:instrText>
      </w:r>
      <w:r w:rsidR="009D7A38" w:rsidRPr="00CA5ABD">
        <w:rPr>
          <w:rFonts w:ascii="Book Antiqua" w:hAnsi="Book Antiqua"/>
          <w:lang w:val="en-GB" w:eastAsia="ja-JP"/>
        </w:rPr>
      </w:r>
      <w:r w:rsidR="009D7A38" w:rsidRPr="00CA5ABD">
        <w:rPr>
          <w:rFonts w:ascii="Book Antiqua" w:hAnsi="Book Antiqua"/>
          <w:lang w:val="en-GB" w:eastAsia="ja-JP"/>
        </w:rPr>
        <w:fldChar w:fldCharType="end"/>
      </w:r>
      <w:r w:rsidR="008F40C7" w:rsidRPr="00CA5ABD">
        <w:rPr>
          <w:rFonts w:ascii="Book Antiqua" w:hAnsi="Book Antiqua"/>
          <w:lang w:val="en-GB" w:eastAsia="ja-JP"/>
        </w:rPr>
      </w:r>
      <w:r w:rsidR="008F40C7" w:rsidRPr="00CA5ABD">
        <w:rPr>
          <w:rFonts w:ascii="Book Antiqua" w:hAnsi="Book Antiqua"/>
          <w:lang w:val="en-GB" w:eastAsia="ja-JP"/>
        </w:rPr>
        <w:fldChar w:fldCharType="separate"/>
      </w:r>
      <w:r w:rsidR="008F40C7" w:rsidRPr="00CA5ABD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27" w:tooltip="Salama, 2009 #358" w:history="1">
        <w:r w:rsidR="009D7A38" w:rsidRPr="00CA5ABD">
          <w:rPr>
            <w:rFonts w:ascii="Book Antiqua" w:hAnsi="Book Antiqua"/>
            <w:noProof/>
            <w:vertAlign w:val="superscript"/>
            <w:lang w:val="en-GB" w:eastAsia="ja-JP"/>
          </w:rPr>
          <w:t>27</w:t>
        </w:r>
      </w:hyperlink>
      <w:r w:rsidR="0050468C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41" w:tooltip="Schwitalle, 2008 #445" w:history="1">
        <w:r w:rsidR="009D7A38" w:rsidRPr="00CA5ABD">
          <w:rPr>
            <w:rFonts w:ascii="Book Antiqua" w:hAnsi="Book Antiqua"/>
            <w:noProof/>
            <w:vertAlign w:val="superscript"/>
            <w:lang w:val="en-GB" w:eastAsia="ja-JP"/>
          </w:rPr>
          <w:t>41</w:t>
        </w:r>
      </w:hyperlink>
      <w:r w:rsidR="0050468C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50" w:tooltip="Popat, 2005 #495" w:history="1">
        <w:r w:rsidR="009D7A38" w:rsidRPr="00CA5ABD">
          <w:rPr>
            <w:rFonts w:ascii="Book Antiqua" w:hAnsi="Book Antiqua"/>
            <w:noProof/>
            <w:vertAlign w:val="superscript"/>
            <w:lang w:val="en-GB" w:eastAsia="ja-JP"/>
          </w:rPr>
          <w:t>50</w:t>
        </w:r>
      </w:hyperlink>
      <w:r w:rsidR="0050468C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51" w:tooltip="Sinicrope, 2009 #496" w:history="1">
        <w:r w:rsidR="009D7A38" w:rsidRPr="00CA5ABD">
          <w:rPr>
            <w:rFonts w:ascii="Book Antiqua" w:hAnsi="Book Antiqua"/>
            <w:noProof/>
            <w:vertAlign w:val="superscript"/>
            <w:lang w:val="en-GB" w:eastAsia="ja-JP"/>
          </w:rPr>
          <w:t>51</w:t>
        </w:r>
      </w:hyperlink>
      <w:r w:rsidR="008F40C7" w:rsidRPr="00CA5ABD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8F40C7" w:rsidRPr="00CA5ABD">
        <w:rPr>
          <w:rFonts w:ascii="Book Antiqua" w:hAnsi="Book Antiqua"/>
          <w:lang w:val="en-GB" w:eastAsia="ja-JP"/>
        </w:rPr>
        <w:fldChar w:fldCharType="end"/>
      </w:r>
      <w:r w:rsidR="000D41D4" w:rsidRPr="00CA5ABD">
        <w:rPr>
          <w:rFonts w:ascii="Book Antiqua" w:hAnsi="Book Antiqua"/>
          <w:lang w:val="en-GB" w:eastAsia="ja-JP"/>
        </w:rPr>
        <w:t xml:space="preserve">, </w:t>
      </w:r>
      <w:r w:rsidR="00CA5ABD" w:rsidRPr="00CA5ABD">
        <w:rPr>
          <w:rFonts w:ascii="Book Antiqua" w:hAnsi="Book Antiqua"/>
          <w:lang w:eastAsia="ja-JP"/>
        </w:rPr>
        <w:t xml:space="preserve">our current Japanese population-based study showed a significantly lower mortality rate (log-rank test: </w:t>
      </w:r>
      <w:r w:rsidR="00CA5ABD" w:rsidRPr="00CA5ABD">
        <w:rPr>
          <w:rFonts w:ascii="Book Antiqua" w:hAnsi="Book Antiqua"/>
          <w:i/>
          <w:lang w:eastAsia="ja-JP"/>
        </w:rPr>
        <w:t>P</w:t>
      </w:r>
      <w:r w:rsidR="00CA5ABD" w:rsidRPr="00CA5ABD">
        <w:rPr>
          <w:rFonts w:ascii="Book Antiqua" w:hAnsi="Book Antiqua"/>
          <w:lang w:eastAsia="ja-JP"/>
        </w:rPr>
        <w:t xml:space="preserve"> = 0.048) in the MSI-high group than in the MSS/MSI-low group using the Kaplan–Meier method (data not shown).</w:t>
      </w:r>
      <w:r w:rsidR="009A0B37" w:rsidRPr="00CA5ABD">
        <w:rPr>
          <w:rFonts w:ascii="Book Antiqua" w:hAnsi="Book Antiqua"/>
          <w:lang w:eastAsia="ja-JP"/>
        </w:rPr>
        <w:t xml:space="preserve"> </w:t>
      </w:r>
      <w:r w:rsidR="000D41D4" w:rsidRPr="00CA5ABD">
        <w:rPr>
          <w:rFonts w:ascii="Book Antiqua" w:hAnsi="Book Antiqua" w:hint="eastAsia"/>
          <w:lang w:val="en-GB" w:eastAsia="ja-JP"/>
        </w:rPr>
        <w:t>These</w:t>
      </w:r>
      <w:r w:rsidRPr="00CA5ABD">
        <w:rPr>
          <w:rFonts w:ascii="Book Antiqua" w:hAnsi="Book Antiqua"/>
          <w:lang w:val="en-GB" w:eastAsia="ja-JP"/>
        </w:rPr>
        <w:t xml:space="preserve"> results suggest one explanation that a host immun</w:t>
      </w:r>
      <w:r w:rsidRPr="00937A44">
        <w:rPr>
          <w:rFonts w:ascii="Book Antiqua" w:hAnsi="Book Antiqua"/>
          <w:lang w:val="en-GB" w:eastAsia="ja-JP"/>
        </w:rPr>
        <w:t xml:space="preserve">e is stimulated in response to MSI-high </w:t>
      </w:r>
      <w:r w:rsidR="000D41D4">
        <w:rPr>
          <w:rFonts w:ascii="Book Antiqua" w:hAnsi="Book Antiqua" w:hint="eastAsia"/>
          <w:lang w:val="en-GB" w:eastAsia="ja-JP"/>
        </w:rPr>
        <w:t xml:space="preserve">colorectal </w:t>
      </w:r>
      <w:r w:rsidRPr="00937A44">
        <w:rPr>
          <w:rFonts w:ascii="Book Antiqua" w:hAnsi="Book Antiqua"/>
          <w:lang w:val="en-GB" w:eastAsia="ja-JP"/>
        </w:rPr>
        <w:t xml:space="preserve">cancer. </w:t>
      </w:r>
    </w:p>
    <w:p w14:paraId="74366202" w14:textId="06ED692C" w:rsidR="00D74633" w:rsidRPr="00937A44" w:rsidRDefault="00D74633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ja-JP"/>
        </w:rPr>
      </w:pPr>
    </w:p>
    <w:p w14:paraId="427FE2EF" w14:textId="7F9FE9FD" w:rsidR="004B3B91" w:rsidRPr="007B30F6" w:rsidRDefault="006A2E6A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caps/>
          <w:lang w:val="en-GB" w:eastAsia="zh-CN"/>
        </w:rPr>
      </w:pPr>
      <w:r w:rsidRPr="007B30F6">
        <w:rPr>
          <w:rFonts w:ascii="Book Antiqua" w:hAnsi="Book Antiqua"/>
          <w:b/>
          <w:caps/>
          <w:lang w:val="en-GB" w:eastAsia="ja-JP"/>
        </w:rPr>
        <w:t xml:space="preserve">Association between </w:t>
      </w:r>
      <w:r w:rsidRPr="007B30F6">
        <w:rPr>
          <w:rFonts w:ascii="Book Antiqua" w:hAnsi="Book Antiqua"/>
          <w:b/>
          <w:i/>
          <w:caps/>
          <w:lang w:val="en-GB" w:eastAsia="ja-JP"/>
        </w:rPr>
        <w:t>F.</w:t>
      </w:r>
      <w:r w:rsidR="000B2287" w:rsidRPr="007B30F6">
        <w:rPr>
          <w:rFonts w:ascii="Book Antiqua" w:hAnsi="Book Antiqua"/>
          <w:b/>
          <w:i/>
          <w:caps/>
          <w:lang w:val="en-GB" w:eastAsia="ja-JP"/>
        </w:rPr>
        <w:t xml:space="preserve"> </w:t>
      </w:r>
      <w:r w:rsidRPr="007B30F6">
        <w:rPr>
          <w:rFonts w:ascii="Book Antiqua" w:hAnsi="Book Antiqua"/>
          <w:b/>
          <w:i/>
          <w:caps/>
          <w:lang w:val="en-GB" w:eastAsia="ja-JP"/>
        </w:rPr>
        <w:t>nucleatum</w:t>
      </w:r>
      <w:r w:rsidRPr="007B30F6">
        <w:rPr>
          <w:rFonts w:ascii="Book Antiqua" w:hAnsi="Book Antiqua"/>
          <w:b/>
          <w:caps/>
          <w:lang w:val="en-GB" w:eastAsia="ja-JP"/>
        </w:rPr>
        <w:t xml:space="preserve"> and immune response in </w:t>
      </w:r>
      <w:r w:rsidR="00A34C8A" w:rsidRPr="007B30F6">
        <w:rPr>
          <w:rFonts w:ascii="Book Antiqua" w:hAnsi="Book Antiqua"/>
          <w:b/>
          <w:caps/>
          <w:lang w:val="en-GB" w:eastAsia="ja-JP"/>
        </w:rPr>
        <w:t>colorectal cancer</w:t>
      </w:r>
    </w:p>
    <w:p w14:paraId="76494C9A" w14:textId="7E36BE27" w:rsidR="00F23EE5" w:rsidRPr="00937A44" w:rsidRDefault="002A4066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ja-JP"/>
        </w:rPr>
      </w:pPr>
      <w:r w:rsidRPr="00937A44">
        <w:rPr>
          <w:rFonts w:ascii="Book Antiqua" w:hAnsi="Book Antiqua" w:cs="Arial"/>
          <w:lang w:eastAsia="ja-JP"/>
        </w:rPr>
        <w:t xml:space="preserve">Myeloid-derived </w:t>
      </w:r>
      <w:r w:rsidR="00F14B63" w:rsidRPr="00937A44">
        <w:rPr>
          <w:rFonts w:ascii="Book Antiqua" w:hAnsi="Book Antiqua" w:cs="Arial"/>
          <w:lang w:eastAsia="ja-JP"/>
        </w:rPr>
        <w:t>immune</w:t>
      </w:r>
      <w:r w:rsidRPr="00937A44">
        <w:rPr>
          <w:rFonts w:ascii="Book Antiqua" w:hAnsi="Book Antiqua" w:cs="Arial"/>
          <w:lang w:eastAsia="ja-JP"/>
        </w:rPr>
        <w:t xml:space="preserve"> cells can inhibit T-cell proliferation and induce T-cell apoptosis</w:t>
      </w:r>
      <w:r w:rsidR="00FA65C4" w:rsidRPr="00937A44">
        <w:rPr>
          <w:rFonts w:ascii="Book Antiqua" w:hAnsi="Book Antiqua" w:cs="Arial"/>
          <w:lang w:eastAsia="ja-JP"/>
        </w:rPr>
        <w:fldChar w:fldCharType="begin"/>
      </w:r>
      <w:r w:rsidR="009D7A38">
        <w:rPr>
          <w:rFonts w:ascii="Book Antiqua" w:hAnsi="Book Antiqua" w:cs="Arial"/>
          <w:lang w:eastAsia="ja-JP"/>
        </w:rPr>
        <w:instrText xml:space="preserve"> ADDIN EN.CITE &lt;EndNote&gt;&lt;Cite&gt;&lt;Author&gt;Gabrilovich&lt;/Author&gt;&lt;Year&gt;2012&lt;/Year&gt;&lt;RecNum&gt;430&lt;/RecNum&gt;&lt;DisplayText&gt;&lt;style face="superscript"&gt;[52]&lt;/style&gt;&lt;/DisplayText&gt;&lt;record&gt;&lt;rec-number&gt;430&lt;/rec-number&gt;&lt;foreign-keys&gt;&lt;key app="EN" db-id="d0a2rtdsmtsfsnexts3xata8eda5ax2fzvzr"&gt;430&lt;/key&gt;&lt;/foreign-keys&gt;&lt;ref-type name="Journal Article"&gt;17&lt;/ref-type&gt;&lt;contributors&gt;&lt;authors&gt;&lt;author&gt;Gabrilovich, D. I.&lt;/author&gt;&lt;author&gt;Ostrand-Rosenberg, S.&lt;/author&gt;&lt;author&gt;Bronte, V.&lt;/author&gt;&lt;/authors&gt;&lt;/contributors&gt;&lt;auth-address&gt;H. Lee Moffitt Cancer Center and Research Institute, Tampa, Florida 33647, USA. dmitry.gabrilovich@ moffitt.org&lt;/auth-address&gt;&lt;titles&gt;&lt;title&gt;Coordinated regulation of myeloid cells by tumours&lt;/title&gt;&lt;secondary-title&gt;Nat Rev Immunol&lt;/secondary-title&gt;&lt;alt-title&gt;Nat Rev Immunol&lt;/alt-title&gt;&lt;/titles&gt;&lt;periodical&gt;&lt;full-title&gt;Nat Rev Immunol&lt;/full-title&gt;&lt;abbr-1&gt;Nat Rev Immunol&lt;/abbr-1&gt;&lt;/periodical&gt;&lt;alt-periodical&gt;&lt;full-title&gt;Nat Rev Immunol&lt;/full-title&gt;&lt;abbr-1&gt;Nat Rev Immunol&lt;/abbr-1&gt;&lt;/alt-periodical&gt;&lt;pages&gt;253-68&lt;/pages&gt;&lt;volume&gt;12&lt;/volume&gt;&lt;number&gt;4&lt;/number&gt;&lt;edition&gt;2012/03/23&lt;/edition&gt;&lt;keywords&gt;&lt;keyword&gt;Animals&lt;/keyword&gt;&lt;keyword&gt;Antineoplastic Agents/pharmacology/therapeutic use&lt;/keyword&gt;&lt;keyword&gt;Humans&lt;/keyword&gt;&lt;keyword&gt;Immune Tolerance/drug effects/*immunology&lt;/keyword&gt;&lt;keyword&gt;Myeloid Cells/drug effects/*immunology&lt;/keyword&gt;&lt;keyword&gt;Neoplasms/drug therapy/*immunology&lt;/keyword&gt;&lt;/keywords&gt;&lt;dates&gt;&lt;year&gt;2012&lt;/year&gt;&lt;pub-dates&gt;&lt;date&gt;Apr&lt;/date&gt;&lt;/pub-dates&gt;&lt;/dates&gt;&lt;isbn&gt;1474-1741 (Electronic)&amp;#xD;1474-1733 (Linking)&lt;/isbn&gt;&lt;accession-num&gt;22437938&lt;/accession-num&gt;&lt;work-type&gt;Review&lt;/work-type&gt;&lt;urls&gt;&lt;related-urls&gt;&lt;url&gt;http://www.ncbi.nlm.nih.gov/pubmed/22437938&lt;/url&gt;&lt;/related-urls&gt;&lt;/urls&gt;&lt;custom2&gt;3587148&lt;/custom2&gt;&lt;electronic-resource-num&gt;10.1038/nri3175&lt;/electronic-resource-num&gt;&lt;language&gt;eng&lt;/language&gt;&lt;/record&gt;&lt;/Cite&gt;&lt;/EndNote&gt;</w:instrText>
      </w:r>
      <w:r w:rsidR="00FA65C4" w:rsidRPr="00937A44">
        <w:rPr>
          <w:rFonts w:ascii="Book Antiqua" w:hAnsi="Book Antiqua" w:cs="Arial"/>
          <w:lang w:eastAsia="ja-JP"/>
        </w:rPr>
        <w:fldChar w:fldCharType="separate"/>
      </w:r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[</w:t>
      </w:r>
      <w:hyperlink w:anchor="_ENREF_52" w:tooltip="Gabrilovich, 2012 #430" w:history="1">
        <w:r w:rsidR="009D7A38" w:rsidRPr="00BE180E">
          <w:rPr>
            <w:rFonts w:ascii="Book Antiqua" w:hAnsi="Book Antiqua" w:cs="Arial"/>
            <w:noProof/>
            <w:vertAlign w:val="superscript"/>
            <w:lang w:eastAsia="ja-JP"/>
          </w:rPr>
          <w:t>52</w:t>
        </w:r>
      </w:hyperlink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lang w:eastAsia="ja-JP"/>
        </w:rPr>
        <w:fldChar w:fldCharType="end"/>
      </w:r>
      <w:r w:rsidR="00F13A5D" w:rsidRPr="00937A44">
        <w:rPr>
          <w:rFonts w:ascii="Book Antiqua" w:hAnsi="Book Antiqua" w:cs="Arial"/>
          <w:lang w:eastAsia="ja-JP"/>
        </w:rPr>
        <w:t>.</w:t>
      </w:r>
      <w:r w:rsidR="009A0B37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Recently, </w:t>
      </w:r>
      <w:proofErr w:type="spellStart"/>
      <w:r w:rsidRPr="00937A44">
        <w:rPr>
          <w:rFonts w:ascii="Book Antiqua" w:hAnsi="Book Antiqua"/>
          <w:lang w:val="en-GB" w:eastAsia="ja-JP"/>
        </w:rPr>
        <w:t>Kostic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</w:t>
      </w:r>
      <w:r w:rsidRPr="0050468C">
        <w:rPr>
          <w:rFonts w:ascii="Book Antiqua" w:hAnsi="Book Antiqua"/>
          <w:i/>
          <w:lang w:val="en-GB" w:eastAsia="ja-JP"/>
        </w:rPr>
        <w:t xml:space="preserve">et </w:t>
      </w:r>
      <w:proofErr w:type="gramStart"/>
      <w:r w:rsidRPr="0050468C">
        <w:rPr>
          <w:rFonts w:ascii="Book Antiqua" w:hAnsi="Book Antiqua"/>
          <w:i/>
          <w:lang w:val="en-GB" w:eastAsia="ja-JP"/>
        </w:rPr>
        <w:t>al</w:t>
      </w:r>
      <w:proofErr w:type="gramEnd"/>
      <w:r w:rsidR="0050468C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Lb3N0aWM8L0F1dGhvcj48WWVhcj4yMDEzPC9ZZWFyPjxS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=
</w:fldData>
        </w:fldChar>
      </w:r>
      <w:r w:rsidR="0050468C">
        <w:rPr>
          <w:rFonts w:ascii="Book Antiqua" w:hAnsi="Book Antiqua"/>
          <w:lang w:val="en-GB" w:eastAsia="ja-JP"/>
        </w:rPr>
        <w:instrText xml:space="preserve"> ADDIN EN.CITE </w:instrText>
      </w:r>
      <w:r w:rsidR="0050468C">
        <w:rPr>
          <w:rFonts w:ascii="Book Antiqua" w:hAnsi="Book Antiqua"/>
          <w:lang w:val="en-GB" w:eastAsia="ja-JP"/>
        </w:rPr>
        <w:fldChar w:fldCharType="begin">
          <w:fldData xml:space="preserve">PEVuZE5vdGU+PENpdGU+PEF1dGhvcj5Lb3N0aWM8L0F1dGhvcj48WWVhcj4yMDEzPC9ZZWFyPjxS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=
</w:fldData>
        </w:fldChar>
      </w:r>
      <w:r w:rsidR="0050468C">
        <w:rPr>
          <w:rFonts w:ascii="Book Antiqua" w:hAnsi="Book Antiqua"/>
          <w:lang w:val="en-GB" w:eastAsia="ja-JP"/>
        </w:rPr>
        <w:instrText xml:space="preserve"> ADDIN EN.CITE.DATA </w:instrText>
      </w:r>
      <w:r w:rsidR="0050468C">
        <w:rPr>
          <w:rFonts w:ascii="Book Antiqua" w:hAnsi="Book Antiqua"/>
          <w:lang w:val="en-GB" w:eastAsia="ja-JP"/>
        </w:rPr>
      </w:r>
      <w:r w:rsidR="0050468C">
        <w:rPr>
          <w:rFonts w:ascii="Book Antiqua" w:hAnsi="Book Antiqua"/>
          <w:lang w:val="en-GB" w:eastAsia="ja-JP"/>
        </w:rPr>
        <w:fldChar w:fldCharType="end"/>
      </w:r>
      <w:r w:rsidR="0050468C" w:rsidRPr="00937A44">
        <w:rPr>
          <w:rFonts w:ascii="Book Antiqua" w:hAnsi="Book Antiqua"/>
          <w:lang w:val="en-GB" w:eastAsia="ja-JP"/>
        </w:rPr>
      </w:r>
      <w:r w:rsidR="0050468C" w:rsidRPr="00937A44">
        <w:rPr>
          <w:rFonts w:ascii="Book Antiqua" w:hAnsi="Book Antiqua"/>
          <w:lang w:val="en-GB" w:eastAsia="ja-JP"/>
        </w:rPr>
        <w:fldChar w:fldCharType="separate"/>
      </w:r>
      <w:r w:rsidR="0050468C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38" w:tooltip="Kostic, 2013 #66" w:history="1">
        <w:r w:rsidR="0050468C" w:rsidRPr="00BE180E">
          <w:rPr>
            <w:rFonts w:ascii="Book Antiqua" w:hAnsi="Book Antiqua"/>
            <w:noProof/>
            <w:vertAlign w:val="superscript"/>
            <w:lang w:val="en-GB" w:eastAsia="ja-JP"/>
          </w:rPr>
          <w:t>38</w:t>
        </w:r>
      </w:hyperlink>
      <w:r w:rsidR="0050468C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50468C" w:rsidRPr="00937A44">
        <w:rPr>
          <w:rFonts w:ascii="Book Antiqua" w:hAnsi="Book Antiqua"/>
          <w:lang w:val="en-GB" w:eastAsia="ja-JP"/>
        </w:rPr>
        <w:fldChar w:fldCharType="end"/>
      </w:r>
      <w:r w:rsidRPr="00937A44">
        <w:rPr>
          <w:rFonts w:ascii="Book Antiqua" w:hAnsi="Book Antiqua"/>
          <w:lang w:val="en-GB" w:eastAsia="ja-JP"/>
        </w:rPr>
        <w:t xml:space="preserve"> reported that </w:t>
      </w:r>
      <w:r w:rsidRPr="00937A44">
        <w:rPr>
          <w:rFonts w:ascii="Book Antiqua" w:hAnsi="Book Antiqua"/>
          <w:i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selectively expands myeloid-derived immune cells in colorectal cancer</w:t>
      </w:r>
      <w:r w:rsidR="004B3B91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In particular, myeloid-derived immune cells were enriched in </w:t>
      </w:r>
      <w:r w:rsidRPr="00937A44">
        <w:rPr>
          <w:rFonts w:ascii="Book Antiqua" w:hAnsi="Book Antiqua"/>
          <w:i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lang w:val="en-GB" w:eastAsia="ja-JP"/>
        </w:rPr>
        <w:t>-fed mice versus controls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Myeloid-derived immune cells have been proposed to be myeloid cells present in the bone marrow, spleen, or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microenvironment that are able to suppress T-cell responses</w:t>
      </w:r>
      <w:r w:rsidR="00FA65C4" w:rsidRPr="00937A44">
        <w:rPr>
          <w:rFonts w:ascii="Book Antiqua" w:hAnsi="Book Antiqua"/>
          <w:lang w:val="en-GB" w:eastAsia="ja-JP"/>
        </w:rPr>
        <w:fldChar w:fldCharType="begin"/>
      </w:r>
      <w:r w:rsidR="009D7A38">
        <w:rPr>
          <w:rFonts w:ascii="Book Antiqua" w:hAnsi="Book Antiqua"/>
          <w:lang w:val="en-GB" w:eastAsia="ja-JP"/>
        </w:rPr>
        <w:instrText xml:space="preserve"> ADDIN EN.CITE &lt;EndNote&gt;&lt;Cite&gt;&lt;Author&gt;Gabrilovich&lt;/Author&gt;&lt;Year&gt;2007&lt;/Year&gt;&lt;RecNum&gt;730&lt;/RecNum&gt;&lt;DisplayText&gt;&lt;style face="superscript"&gt;[53]&lt;/style&gt;&lt;/DisplayText&gt;&lt;record&gt;&lt;rec-number&gt;730&lt;/rec-number&gt;&lt;foreign-keys&gt;&lt;key app="EN" db-id="d0a2rtdsmtsfsnexts3xata8eda5ax2fzvzr"&gt;730&lt;/key&gt;&lt;/foreign-keys&gt;&lt;ref-type name="Journal Article"&gt;17&lt;/ref-type&gt;&lt;contributors&gt;&lt;authors&gt;&lt;author&gt;Gabrilovich, D. I.&lt;/author&gt;&lt;author&gt;Bronte, V.&lt;/author&gt;&lt;author&gt;Chen, S. H.&lt;/author&gt;&lt;author&gt;Colombo, M. P.&lt;/author&gt;&lt;author&gt;Ochoa, A.&lt;/author&gt;&lt;author&gt;Ostrand-Rosenberg, S.&lt;/author&gt;&lt;author&gt;Schreiber, H.&lt;/author&gt;&lt;/authors&gt;&lt;/contributors&gt;&lt;titles&gt;&lt;title&gt;The terminology issue for myeloid-derived suppressor cells&lt;/title&gt;&lt;secondary-title&gt;Cancer Res&lt;/secondary-title&gt;&lt;alt-title&gt;Cancer Res&lt;/alt-title&gt;&lt;/titles&gt;&lt;periodical&gt;&lt;full-title&gt;Cancer Res&lt;/full-title&gt;&lt;abbr-1&gt;Cancer Res&lt;/abbr-1&gt;&lt;/periodical&gt;&lt;alt-periodical&gt;&lt;full-title&gt;Cancer Res&lt;/full-title&gt;&lt;abbr-1&gt;Cancer Res&lt;/abbr-1&gt;&lt;/alt-periodical&gt;&lt;pages&gt;425; author reply 426&lt;/pages&gt;&lt;volume&gt;67&lt;/volume&gt;&lt;number&gt;1&lt;/number&gt;&lt;edition&gt;2007/01/11&lt;/edition&gt;&lt;keywords&gt;&lt;keyword&gt;Animals&lt;/keyword&gt;&lt;keyword&gt;Antigens, CD11b/immunology&lt;/keyword&gt;&lt;keyword&gt;Antigens, CD80/immunology&lt;/keyword&gt;&lt;keyword&gt;Mice&lt;/keyword&gt;&lt;keyword&gt;Myeloid Cells/*immunology&lt;/keyword&gt;&lt;keyword&gt;Receptors, Chemokine/immunology&lt;/keyword&gt;&lt;keyword&gt;*Terminology as Topic&lt;/keyword&gt;&lt;/keywords&gt;&lt;dates&gt;&lt;year&gt;2007&lt;/year&gt;&lt;pub-dates&gt;&lt;date&gt;Jan 1&lt;/date&gt;&lt;/pub-dates&gt;&lt;/dates&gt;&lt;isbn&gt;0008-5472 (Print)&amp;#xD;0008-5472 (Linking)&lt;/isbn&gt;&lt;accession-num&gt;17210725&lt;/accession-num&gt;&lt;work-type&gt;Comment&amp;#xD;Letter&lt;/work-type&gt;&lt;urls&gt;&lt;related-urls&gt;&lt;url&gt;http://www.ncbi.nlm.nih.gov/pubmed/17210725&lt;/url&gt;&lt;/related-urls&gt;&lt;/urls&gt;&lt;custom2&gt;1941787&lt;/custom2&gt;&lt;electronic-resource-num&gt;10.1158/0008-5472.CAN-06-3037&lt;/electronic-resource-num&gt;&lt;language&gt;eng&lt;/language&gt;&lt;/record&gt;&lt;/Cite&gt;&lt;/EndNote&gt;</w:instrText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53" w:tooltip="Gabrilovich, 2007 #730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53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4B3B91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During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progression, reactive myeloid cells might mediate immunosuppression either by the self-limiting mechanism of T helper type (</w:t>
      </w:r>
      <w:proofErr w:type="spellStart"/>
      <w:r w:rsidRPr="00937A44">
        <w:rPr>
          <w:rFonts w:ascii="Book Antiqua" w:hAnsi="Book Antiqua"/>
          <w:lang w:val="en-GB" w:eastAsia="ja-JP"/>
        </w:rPr>
        <w:t>Th</w:t>
      </w:r>
      <w:proofErr w:type="spellEnd"/>
      <w:r w:rsidRPr="00937A44">
        <w:rPr>
          <w:rFonts w:ascii="Book Antiqua" w:hAnsi="Book Antiqua"/>
          <w:lang w:val="en-GB" w:eastAsia="ja-JP"/>
        </w:rPr>
        <w:t xml:space="preserve">)1 inflammation resolution, such as ROS and IL-10 production, or by switching to a wound </w:t>
      </w:r>
      <w:r w:rsidRPr="00937A44">
        <w:rPr>
          <w:rFonts w:ascii="Book Antiqua" w:hAnsi="Book Antiqua"/>
          <w:lang w:val="en-GB" w:eastAsia="ja-JP"/>
        </w:rPr>
        <w:lastRenderedPageBreak/>
        <w:t xml:space="preserve">repair and </w:t>
      </w:r>
      <w:proofErr w:type="spellStart"/>
      <w:r w:rsidRPr="00937A44">
        <w:rPr>
          <w:rFonts w:ascii="Book Antiqua" w:hAnsi="Book Antiqua"/>
          <w:lang w:val="en-GB" w:eastAsia="ja-JP"/>
        </w:rPr>
        <w:t>angiogenic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</w:t>
      </w:r>
      <w:proofErr w:type="spellStart"/>
      <w:r w:rsidRPr="00937A44">
        <w:rPr>
          <w:rFonts w:ascii="Book Antiqua" w:hAnsi="Book Antiqua"/>
          <w:lang w:val="en-GB" w:eastAsia="ja-JP"/>
        </w:rPr>
        <w:t>pro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Th2 inflammation with the expression of arginase, TGF-b, and IL-10</w:t>
      </w:r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HdWlkdWNjaTwvQXV0aG9yPjxZZWFyPjIwMDU8L1llYXI+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HdWlkdWNjaTwvQXV0aG9yPjxZZWFyPjIwMDU8L1llYXI+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54" w:tooltip="Guiducci, 2005 #443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54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4B3B91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These results indicate that </w:t>
      </w:r>
      <w:r w:rsidRPr="00937A44">
        <w:rPr>
          <w:rFonts w:ascii="Book Antiqua" w:hAnsi="Book Antiqua"/>
          <w:i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</w:t>
      </w:r>
      <w:proofErr w:type="spellStart"/>
      <w:r w:rsidRPr="00937A44">
        <w:rPr>
          <w:rFonts w:ascii="Book Antiqua" w:hAnsi="Book Antiqua"/>
          <w:lang w:val="en-GB" w:eastAsia="ja-JP"/>
        </w:rPr>
        <w:t>suppressively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modulates the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-immune microenvironment because T-cell-mediated adaptive immunity plays an important role in preventing the development of </w:t>
      </w:r>
      <w:proofErr w:type="spellStart"/>
      <w:r w:rsidRPr="00937A44">
        <w:rPr>
          <w:rFonts w:ascii="Book Antiqua" w:hAnsi="Book Antiqua"/>
          <w:lang w:val="en-GB" w:eastAsia="ja-JP"/>
        </w:rPr>
        <w:t>tumors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and inhibiting </w:t>
      </w:r>
      <w:proofErr w:type="spellStart"/>
      <w:r w:rsidRPr="00937A44">
        <w:rPr>
          <w:rFonts w:ascii="Book Antiqua" w:hAnsi="Book Antiqua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progression</w:t>
      </w:r>
      <w:r w:rsidR="00FA65C4" w:rsidRPr="00937A44">
        <w:rPr>
          <w:rFonts w:ascii="Book Antiqua" w:hAnsi="Book Antiqua"/>
          <w:lang w:val="en-GB" w:eastAsia="ja-JP"/>
        </w:rPr>
        <w:fldChar w:fldCharType="begin"/>
      </w:r>
      <w:r w:rsidR="009D7A38">
        <w:rPr>
          <w:rFonts w:ascii="Book Antiqua" w:hAnsi="Book Antiqua"/>
          <w:lang w:val="en-GB" w:eastAsia="ja-JP"/>
        </w:rPr>
        <w:instrText xml:space="preserve"> ADDIN EN.CITE &lt;EndNote&gt;&lt;Cite&gt;&lt;Author&gt;Fridman&lt;/Author&gt;&lt;Year&gt;2012&lt;/Year&gt;&lt;RecNum&gt;431&lt;/RecNum&gt;&lt;DisplayText&gt;&lt;style face="superscript"&gt;[55]&lt;/style&gt;&lt;/DisplayText&gt;&lt;record&gt;&lt;rec-number&gt;431&lt;/rec-number&gt;&lt;foreign-keys&gt;&lt;key app="EN" db-id="d0a2rtdsmtsfsnexts3xata8eda5ax2fzvzr"&gt;431&lt;/key&gt;&lt;/foreign-keys&gt;&lt;ref-type name="Journal Article"&gt;17&lt;/ref-type&gt;&lt;contributors&gt;&lt;authors&gt;&lt;author&gt;Fridman, W. H.&lt;/author&gt;&lt;author&gt;Pages, F.&lt;/author&gt;&lt;author&gt;Sautes-Fridman, C.&lt;/author&gt;&lt;author&gt;Galon, J.&lt;/author&gt;&lt;/authors&gt;&lt;/contributors&gt;&lt;auth-address&gt;INSERM UMRS872, Laboratory of Immune microenvironment and tumours, Paris F75006, France.&lt;/auth-address&gt;&lt;titles&gt;&lt;title&gt;The immune contexture in human tumours: impact on clinical outcome&lt;/title&gt;&lt;secondary-title&gt;Nat Rev Cancer&lt;/secondary-title&gt;&lt;alt-title&gt;Nat Rev Cancer&lt;/alt-title&gt;&lt;/titles&gt;&lt;periodical&gt;&lt;full-title&gt;Nat Rev Cancer&lt;/full-title&gt;&lt;abbr-1&gt;Nat Rev Cancer&lt;/abbr-1&gt;&lt;/periodical&gt;&lt;alt-periodical&gt;&lt;full-title&gt;Nat Rev Cancer&lt;/full-title&gt;&lt;abbr-1&gt;Nat Rev Cancer&lt;/abbr-1&gt;&lt;/alt-periodical&gt;&lt;pages&gt;298-306&lt;/pages&gt;&lt;volume&gt;12&lt;/volume&gt;&lt;number&gt;4&lt;/number&gt;&lt;edition&gt;2012/03/16&lt;/edition&gt;&lt;keywords&gt;&lt;keyword&gt;Animals&lt;/keyword&gt;&lt;keyword&gt;Chemokines/metabolism&lt;/keyword&gt;&lt;keyword&gt;Cytokines/metabolism&lt;/keyword&gt;&lt;keyword&gt;Disease-Free Survival&lt;/keyword&gt;&lt;keyword&gt;Humans&lt;/keyword&gt;&lt;keyword&gt;Mice&lt;/keyword&gt;&lt;keyword&gt;Molecular Targeted Therapy&lt;/keyword&gt;&lt;keyword&gt;Neoplasms/drug therapy/*immunology/metabolism/pathology&lt;/keyword&gt;&lt;keyword&gt;Prognosis&lt;/keyword&gt;&lt;keyword&gt;Tumor Microenvironment&lt;/keyword&gt;&lt;keyword&gt;Vascular Endothelial Growth Factor A/antagonists &amp;amp; inhibitors/metabolism&lt;/keyword&gt;&lt;/keywords&gt;&lt;dates&gt;&lt;year&gt;2012&lt;/year&gt;&lt;pub-dates&gt;&lt;date&gt;Apr&lt;/date&gt;&lt;/pub-dates&gt;&lt;/dates&gt;&lt;isbn&gt;1474-1768 (Electronic)&amp;#xD;1474-175X (Linking)&lt;/isbn&gt;&lt;accession-num&gt;22419253&lt;/accession-num&gt;&lt;work-type&gt;Research Support, Non-U.S. Gov&amp;apos;t&lt;/work-type&gt;&lt;urls&gt;&lt;related-urls&gt;&lt;url&gt;http://www.ncbi.nlm.nih.gov/pubmed/22419253&lt;/url&gt;&lt;/related-urls&gt;&lt;/urls&gt;&lt;electronic-resource-num&gt;10.1038/nrc3245&lt;/electronic-resource-num&gt;&lt;language&gt;eng&lt;/language&gt;&lt;/record&gt;&lt;/Cite&gt;&lt;/EndNote&gt;</w:instrText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55" w:tooltip="Fridman, 2012 #431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55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3D38DE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 xml:space="preserve">Thus, immunosuppression by </w:t>
      </w:r>
      <w:r w:rsidRPr="00937A44">
        <w:rPr>
          <w:rFonts w:ascii="Book Antiqua" w:hAnsi="Book Antiqua"/>
          <w:i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lang w:val="en-GB" w:eastAsia="ja-JP"/>
        </w:rPr>
        <w:t xml:space="preserve"> may affect patient</w:t>
      </w:r>
      <w:r w:rsidR="00E54EB4" w:rsidRPr="00937A44">
        <w:rPr>
          <w:rFonts w:ascii="Book Antiqua" w:hAnsi="Book Antiqua"/>
          <w:lang w:val="en-GB" w:eastAsia="ja-JP"/>
        </w:rPr>
        <w:t xml:space="preserve"> mortality in colorectal cancer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E54EB4" w:rsidRPr="00937A44">
        <w:rPr>
          <w:rFonts w:ascii="Book Antiqua" w:hAnsi="Book Antiqua"/>
          <w:bCs/>
          <w:lang w:val="en-GB" w:eastAsia="ja-JP"/>
        </w:rPr>
        <w:t xml:space="preserve">Additionally, </w:t>
      </w:r>
      <w:r w:rsidR="001E0B58">
        <w:rPr>
          <w:rFonts w:ascii="Book Antiqua" w:hAnsi="Book Antiqua" w:hint="eastAsia"/>
          <w:bCs/>
          <w:lang w:val="en-GB" w:eastAsia="ja-JP"/>
        </w:rPr>
        <w:t>the</w:t>
      </w:r>
      <w:r w:rsidRPr="00937A44">
        <w:rPr>
          <w:rFonts w:ascii="Book Antiqua" w:hAnsi="Book Antiqua"/>
          <w:bCs/>
          <w:lang w:val="en-GB" w:eastAsia="ja-JP"/>
        </w:rPr>
        <w:t xml:space="preserve"> data in the </w:t>
      </w:r>
      <w:r w:rsidR="006655F0">
        <w:rPr>
          <w:rFonts w:ascii="Book Antiqua" w:eastAsia="SimSun" w:hAnsi="Book Antiqua" w:hint="eastAsia"/>
          <w:bCs/>
          <w:lang w:val="en-GB" w:eastAsia="zh-CN"/>
        </w:rPr>
        <w:t>United States</w:t>
      </w:r>
      <w:r w:rsidRPr="00937A44">
        <w:rPr>
          <w:rFonts w:ascii="Book Antiqua" w:hAnsi="Book Antiqua"/>
          <w:bCs/>
          <w:lang w:val="en-GB" w:eastAsia="ja-JP"/>
        </w:rPr>
        <w:t xml:space="preserve"> cohort studies along with these lines of experimental evidence revealed that the amount of tissue </w:t>
      </w:r>
      <w:r w:rsidRPr="00937A44">
        <w:rPr>
          <w:rFonts w:ascii="Book Antiqua" w:hAnsi="Book Antiqua"/>
          <w:bCs/>
          <w:i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 is inversely associated with CD3+ T-cell density in colorectal carcinoma tissue</w:t>
      </w:r>
      <w:r w:rsidR="00BE180E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lang w:val="en-GB" w:eastAsia="ja-JP"/>
        </w:rPr>
        <w:instrText xml:space="preserve"> ADDIN EN.CITE </w:instrText>
      </w:r>
      <w:r w:rsidR="006B194A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lang w:val="en-GB" w:eastAsia="ja-JP"/>
        </w:rPr>
        <w:instrText xml:space="preserve"> ADDIN EN.CITE.DATA </w:instrText>
      </w:r>
      <w:r w:rsidR="006B194A">
        <w:rPr>
          <w:rFonts w:ascii="Book Antiqua" w:hAnsi="Book Antiqua"/>
          <w:bCs/>
          <w:lang w:val="en-GB" w:eastAsia="ja-JP"/>
        </w:rPr>
      </w:r>
      <w:r w:rsidR="006B194A">
        <w:rPr>
          <w:rFonts w:ascii="Book Antiqua" w:hAnsi="Book Antiqua"/>
          <w:bCs/>
          <w:lang w:val="en-GB" w:eastAsia="ja-JP"/>
        </w:rPr>
        <w:fldChar w:fldCharType="end"/>
      </w:r>
      <w:r w:rsidR="00BE180E">
        <w:rPr>
          <w:rFonts w:ascii="Book Antiqua" w:hAnsi="Book Antiqua"/>
          <w:bCs/>
          <w:lang w:val="en-GB" w:eastAsia="ja-JP"/>
        </w:rPr>
      </w:r>
      <w:r w:rsidR="00BE180E">
        <w:rPr>
          <w:rFonts w:ascii="Book Antiqua" w:hAnsi="Book Antiqua"/>
          <w:bCs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[</w:t>
      </w:r>
      <w:hyperlink w:anchor="_ENREF_36" w:tooltip="Mima, 2015 #1134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36</w:t>
        </w:r>
      </w:hyperlink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]</w:t>
      </w:r>
      <w:r w:rsidR="00BE180E">
        <w:rPr>
          <w:rFonts w:ascii="Book Antiqua" w:hAnsi="Book Antiqua"/>
          <w:bCs/>
          <w:lang w:val="en-GB" w:eastAsia="ja-JP"/>
        </w:rPr>
        <w:fldChar w:fldCharType="end"/>
      </w:r>
      <w:r w:rsidR="00F23EE5" w:rsidRPr="00937A44">
        <w:rPr>
          <w:rFonts w:ascii="Book Antiqua" w:hAnsi="Book Antiqua"/>
          <w:bCs/>
          <w:lang w:val="en-GB" w:eastAsia="ja-JP"/>
        </w:rPr>
        <w:t>.</w:t>
      </w:r>
      <w:r w:rsidR="009A0B37">
        <w:rPr>
          <w:rFonts w:ascii="Book Antiqua" w:hAnsi="Book Antiqua"/>
          <w:bCs/>
          <w:lang w:val="en-GB" w:eastAsia="ja-JP"/>
        </w:rPr>
        <w:t xml:space="preserve"> </w:t>
      </w:r>
      <w:r w:rsidRPr="00937A44">
        <w:rPr>
          <w:rFonts w:ascii="Book Antiqua" w:hAnsi="Book Antiqua"/>
          <w:bCs/>
          <w:lang w:val="en-GB" w:eastAsia="ja-JP"/>
        </w:rPr>
        <w:t xml:space="preserve"> </w:t>
      </w:r>
    </w:p>
    <w:p w14:paraId="5362D829" w14:textId="77777777" w:rsidR="0015475E" w:rsidRPr="00937A44" w:rsidRDefault="0015475E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ja-JP"/>
        </w:rPr>
      </w:pPr>
    </w:p>
    <w:p w14:paraId="433659C6" w14:textId="57A54E46" w:rsidR="00BF335B" w:rsidRPr="007B30F6" w:rsidRDefault="00BF335B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lang w:val="en-GB" w:eastAsia="ja-JP"/>
        </w:rPr>
      </w:pPr>
      <w:r w:rsidRPr="007B30F6">
        <w:rPr>
          <w:rFonts w:ascii="Book Antiqua" w:hAnsi="Book Antiqua"/>
          <w:b/>
          <w:caps/>
          <w:lang w:val="en-GB" w:eastAsia="ja-JP"/>
        </w:rPr>
        <w:t>Association between mi</w:t>
      </w:r>
      <w:r w:rsidR="004F075E" w:rsidRPr="007B30F6">
        <w:rPr>
          <w:rFonts w:ascii="Book Antiqua" w:hAnsi="Book Antiqua"/>
          <w:b/>
          <w:caps/>
          <w:lang w:val="en-GB" w:eastAsia="ja-JP"/>
        </w:rPr>
        <w:t>cro</w:t>
      </w:r>
      <w:r w:rsidRPr="007B30F6">
        <w:rPr>
          <w:rFonts w:ascii="Book Antiqua" w:hAnsi="Book Antiqua"/>
          <w:b/>
          <w:caps/>
          <w:lang w:val="en-GB" w:eastAsia="ja-JP"/>
        </w:rPr>
        <w:t>RNA expression and immun</w:t>
      </w:r>
      <w:r w:rsidR="00AF1BA9" w:rsidRPr="007B30F6">
        <w:rPr>
          <w:rFonts w:ascii="Book Antiqua" w:hAnsi="Book Antiqua"/>
          <w:b/>
          <w:caps/>
          <w:lang w:val="en-GB" w:eastAsia="ja-JP"/>
        </w:rPr>
        <w:t>ity</w:t>
      </w:r>
      <w:r w:rsidRPr="007B30F6">
        <w:rPr>
          <w:rFonts w:ascii="Book Antiqua" w:hAnsi="Book Antiqua"/>
          <w:b/>
          <w:caps/>
          <w:lang w:val="en-GB" w:eastAsia="ja-JP"/>
        </w:rPr>
        <w:t xml:space="preserve"> in colorectal cancer</w:t>
      </w:r>
    </w:p>
    <w:p w14:paraId="1431F148" w14:textId="78D652F7" w:rsidR="00B134FB" w:rsidRPr="00937A44" w:rsidRDefault="002A4066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Cs/>
          <w:lang w:eastAsia="ja-JP"/>
        </w:rPr>
      </w:pPr>
      <w:r w:rsidRPr="00937A44">
        <w:rPr>
          <w:rFonts w:ascii="Book Antiqua" w:hAnsi="Book Antiqua"/>
          <w:lang w:val="en-GB" w:eastAsia="ja-JP"/>
        </w:rPr>
        <w:t xml:space="preserve">MicroRNAs constitute a class of small non-coding RNA molecules that function as post-transcriptional gene regulators and have been increasingly recognized as biomarkers of various human </w:t>
      </w:r>
      <w:proofErr w:type="gramStart"/>
      <w:r w:rsidRPr="00937A44">
        <w:rPr>
          <w:rFonts w:ascii="Book Antiqua" w:hAnsi="Book Antiqua"/>
          <w:lang w:val="en-GB" w:eastAsia="ja-JP"/>
        </w:rPr>
        <w:t>cancers</w:t>
      </w:r>
      <w:proofErr w:type="gramEnd"/>
      <w:r w:rsidR="00676660" w:rsidRPr="00937A44">
        <w:rPr>
          <w:rFonts w:ascii="Book Antiqua" w:hAnsi="Book Antiqua"/>
          <w:lang w:val="en-GB" w:eastAsia="ja-JP"/>
        </w:rPr>
        <w:fldChar w:fldCharType="begin">
          <w:fldData xml:space="preserve">ZXM+PGlzYm4+MTQ2MC0yMTgwIChFbGVjdHJvbmljKSYjeEQ7MDE0My0zMzM0IChMaW5raW5nKTwv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Eb25nPC9BdXRob3I+PFllYXI+MjAxMTwvWWVhcj48UmVj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ZXM+PGlzYm4+MTQ2MC0yMTgwIChFbGVjdHJvbmljKSYjeEQ7MDE0My0zMzM0IChMaW5raW5nKTwv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676660" w:rsidRPr="00937A44">
        <w:rPr>
          <w:rFonts w:ascii="Book Antiqua" w:hAnsi="Book Antiqua"/>
          <w:lang w:val="en-GB" w:eastAsia="ja-JP"/>
        </w:rPr>
      </w:r>
      <w:r w:rsidR="00676660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56" w:tooltip="Dong, 2011 #33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56-71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676660" w:rsidRPr="00937A44">
        <w:rPr>
          <w:rFonts w:ascii="Book Antiqua" w:hAnsi="Book Antiqua"/>
          <w:lang w:val="en-GB" w:eastAsia="ja-JP"/>
        </w:rPr>
        <w:fldChar w:fldCharType="end"/>
      </w:r>
      <w:r w:rsidR="00D51FD5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7F6A67" w:rsidRPr="00937A44">
        <w:rPr>
          <w:rFonts w:ascii="Book Antiqua" w:hAnsi="Book Antiqua"/>
          <w:lang w:val="en-GB" w:eastAsia="ja-JP"/>
        </w:rPr>
        <w:t xml:space="preserve">Regarding colorectal cancer, </w:t>
      </w:r>
      <w:r w:rsidR="00145411" w:rsidRPr="00937A44">
        <w:rPr>
          <w:rFonts w:ascii="Book Antiqua" w:hAnsi="Book Antiqua"/>
          <w:bCs/>
          <w:lang w:eastAsia="ja-JP"/>
        </w:rPr>
        <w:t xml:space="preserve">we recently discovered that microRNA-31 (miR-31) expression is </w:t>
      </w:r>
      <w:r w:rsidR="00145411" w:rsidRPr="00937A44">
        <w:rPr>
          <w:rFonts w:ascii="Book Antiqua" w:hAnsi="Book Antiqua"/>
        </w:rPr>
        <w:t xml:space="preserve">significantly up-regulated in </w:t>
      </w:r>
      <w:r w:rsidR="00145411" w:rsidRPr="00937A44">
        <w:rPr>
          <w:rFonts w:ascii="Book Antiqua" w:hAnsi="Book Antiqua"/>
          <w:i/>
        </w:rPr>
        <w:t>BRAF</w:t>
      </w:r>
      <w:r w:rsidR="00145411" w:rsidRPr="00937A44">
        <w:rPr>
          <w:rFonts w:ascii="Book Antiqua" w:hAnsi="Book Antiqua"/>
        </w:rPr>
        <w:t xml:space="preserve">-mutated </w:t>
      </w:r>
      <w:r w:rsidR="00145411" w:rsidRPr="00937A44">
        <w:rPr>
          <w:rFonts w:ascii="Book Antiqua" w:hAnsi="Book Antiqua"/>
          <w:lang w:eastAsia="ja-JP"/>
        </w:rPr>
        <w:t>cancers</w:t>
      </w:r>
      <w:r w:rsidR="00145411" w:rsidRPr="00937A44">
        <w:rPr>
          <w:rFonts w:ascii="Book Antiqua" w:hAnsi="Book Antiqua"/>
        </w:rPr>
        <w:t xml:space="preserve"> compared with </w:t>
      </w:r>
      <w:r w:rsidR="00145411" w:rsidRPr="00937A44">
        <w:rPr>
          <w:rFonts w:ascii="Book Antiqua" w:hAnsi="Book Antiqua"/>
          <w:lang w:eastAsia="ja-JP"/>
        </w:rPr>
        <w:t xml:space="preserve">that in </w:t>
      </w:r>
      <w:r w:rsidR="007F6A67" w:rsidRPr="00937A44">
        <w:rPr>
          <w:rFonts w:ascii="Book Antiqua" w:hAnsi="Book Antiqua"/>
        </w:rPr>
        <w:t>wild-type</w:t>
      </w:r>
      <w:r w:rsidR="007F6A67" w:rsidRPr="00937A44">
        <w:rPr>
          <w:rFonts w:ascii="Book Antiqua" w:hAnsi="Book Antiqua"/>
          <w:lang w:eastAsia="ja-JP"/>
        </w:rPr>
        <w:t xml:space="preserve"> </w:t>
      </w:r>
      <w:r w:rsidR="00145411" w:rsidRPr="00937A44">
        <w:rPr>
          <w:rFonts w:ascii="Book Antiqua" w:hAnsi="Book Antiqua"/>
          <w:lang w:eastAsia="ja-JP"/>
        </w:rPr>
        <w:t>cancers</w:t>
      </w:r>
      <w:r w:rsidR="007F6A67" w:rsidRPr="00937A44">
        <w:rPr>
          <w:rFonts w:ascii="Book Antiqua" w:hAnsi="Book Antiqua"/>
          <w:lang w:eastAsia="ja-JP"/>
        </w:rPr>
        <w:t xml:space="preserve"> using</w:t>
      </w:r>
      <w:r w:rsidR="007F6A67" w:rsidRPr="00937A44">
        <w:rPr>
          <w:rFonts w:ascii="Book Antiqua" w:hAnsi="Book Antiqua"/>
        </w:rPr>
        <w:t xml:space="preserve"> mi</w:t>
      </w:r>
      <w:r w:rsidR="007F6A67" w:rsidRPr="00937A44">
        <w:rPr>
          <w:rFonts w:ascii="Book Antiqua" w:hAnsi="Book Antiqua"/>
          <w:lang w:eastAsia="ja-JP"/>
        </w:rPr>
        <w:t>cro</w:t>
      </w:r>
      <w:r w:rsidR="007F6A67" w:rsidRPr="00937A44">
        <w:rPr>
          <w:rFonts w:ascii="Book Antiqua" w:hAnsi="Book Antiqua"/>
        </w:rPr>
        <w:t xml:space="preserve">RNA array </w:t>
      </w:r>
      <w:proofErr w:type="gramStart"/>
      <w:r w:rsidR="007F6A67" w:rsidRPr="00937A44">
        <w:rPr>
          <w:rFonts w:ascii="Book Antiqua" w:hAnsi="Book Antiqua"/>
        </w:rPr>
        <w:t>analysis</w:t>
      </w:r>
      <w:proofErr w:type="gramEnd"/>
      <w:r w:rsidR="00145411" w:rsidRPr="00937A44">
        <w:rPr>
          <w:rFonts w:ascii="Book Antiqua" w:hAnsi="Book Antiqua"/>
          <w:lang w:eastAsia="ja-JP"/>
        </w:rPr>
        <w:fldChar w:fldCharType="begin">
          <w:fldData xml:space="preserve">PEVuZE5vdGU+PENpdGU+PEF1dGhvcj5Ob3NobzwvQXV0aG9yPjxZZWFyPjIwMTQ8L1llYXI+PFJl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</w:fldData>
        </w:fldChar>
      </w:r>
      <w:r w:rsidR="006B194A">
        <w:rPr>
          <w:rFonts w:ascii="Book Antiqua" w:hAnsi="Book Antiqua"/>
          <w:lang w:eastAsia="ja-JP"/>
        </w:rPr>
        <w:instrText xml:space="preserve"> ADDIN EN.CITE </w:instrText>
      </w:r>
      <w:r w:rsidR="006B194A">
        <w:rPr>
          <w:rFonts w:ascii="Book Antiqua" w:hAnsi="Book Antiqua"/>
          <w:lang w:eastAsia="ja-JP"/>
        </w:rPr>
        <w:fldChar w:fldCharType="begin">
          <w:fldData xml:space="preserve">PEVuZE5vdGU+PENpdGU+PEF1dGhvcj5Ob3NobzwvQXV0aG9yPjxZZWFyPjIwMTQ8L1llYXI+PFJl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</w:fldData>
        </w:fldChar>
      </w:r>
      <w:r w:rsidR="006B194A">
        <w:rPr>
          <w:rFonts w:ascii="Book Antiqua" w:hAnsi="Book Antiqua"/>
          <w:lang w:eastAsia="ja-JP"/>
        </w:rPr>
        <w:instrText xml:space="preserve"> ADDIN EN.CITE.DATA </w:instrText>
      </w:r>
      <w:r w:rsidR="006B194A">
        <w:rPr>
          <w:rFonts w:ascii="Book Antiqua" w:hAnsi="Book Antiqua"/>
          <w:lang w:eastAsia="ja-JP"/>
        </w:rPr>
      </w:r>
      <w:r w:rsidR="006B194A">
        <w:rPr>
          <w:rFonts w:ascii="Book Antiqua" w:hAnsi="Book Antiqua"/>
          <w:lang w:eastAsia="ja-JP"/>
        </w:rPr>
        <w:fldChar w:fldCharType="end"/>
      </w:r>
      <w:r w:rsidR="00145411" w:rsidRPr="00937A44">
        <w:rPr>
          <w:rFonts w:ascii="Book Antiqua" w:hAnsi="Book Antiqua"/>
          <w:lang w:eastAsia="ja-JP"/>
        </w:rPr>
      </w:r>
      <w:r w:rsidR="00145411" w:rsidRPr="00937A44">
        <w:rPr>
          <w:rFonts w:ascii="Book Antiqua" w:hAnsi="Book Antiqua"/>
          <w:lang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eastAsia="ja-JP"/>
        </w:rPr>
        <w:t>[</w:t>
      </w:r>
      <w:hyperlink w:anchor="_ENREF_67" w:tooltip="Nosho, 2014 #836" w:history="1">
        <w:r w:rsidR="009D7A38" w:rsidRPr="00BE180E">
          <w:rPr>
            <w:rFonts w:ascii="Book Antiqua" w:hAnsi="Book Antiqua"/>
            <w:noProof/>
            <w:vertAlign w:val="superscript"/>
            <w:lang w:eastAsia="ja-JP"/>
          </w:rPr>
          <w:t>67</w:t>
        </w:r>
      </w:hyperlink>
      <w:r w:rsidR="00BE180E" w:rsidRPr="00BE180E">
        <w:rPr>
          <w:rFonts w:ascii="Book Antiqua" w:hAnsi="Book Antiqua"/>
          <w:noProof/>
          <w:vertAlign w:val="superscript"/>
          <w:lang w:eastAsia="ja-JP"/>
        </w:rPr>
        <w:t>]</w:t>
      </w:r>
      <w:r w:rsidR="00145411" w:rsidRPr="00937A44">
        <w:rPr>
          <w:rFonts w:ascii="Book Antiqua" w:hAnsi="Book Antiqua"/>
          <w:lang w:eastAsia="ja-JP"/>
        </w:rPr>
        <w:fldChar w:fldCharType="end"/>
      </w:r>
      <w:r w:rsidR="00145411" w:rsidRPr="00937A44">
        <w:rPr>
          <w:rFonts w:ascii="Book Antiqua" w:hAnsi="Book Antiqua"/>
          <w:lang w:eastAsia="ja-JP"/>
        </w:rPr>
        <w:t>.</w:t>
      </w:r>
      <w:r w:rsidR="009A0B37">
        <w:rPr>
          <w:rFonts w:ascii="Book Antiqua" w:hAnsi="Book Antiqua"/>
        </w:rPr>
        <w:t xml:space="preserve"> </w:t>
      </w:r>
      <w:r w:rsidR="00145411" w:rsidRPr="00937A44">
        <w:rPr>
          <w:rFonts w:ascii="Book Antiqua" w:hAnsi="Book Antiqua"/>
          <w:bCs/>
          <w:lang w:eastAsia="ja-JP"/>
        </w:rPr>
        <w:t xml:space="preserve">Moreover, associations were identified between miR-31 expression and poor prognosis for </w:t>
      </w:r>
      <w:r w:rsidR="007F6A67" w:rsidRPr="00937A44">
        <w:rPr>
          <w:rFonts w:ascii="Book Antiqua" w:hAnsi="Book Antiqua"/>
          <w:lang w:val="en-GB" w:eastAsia="ja-JP"/>
        </w:rPr>
        <w:t>colorectal cancers</w:t>
      </w:r>
      <w:r w:rsidR="00145411" w:rsidRPr="00937A44">
        <w:rPr>
          <w:rFonts w:ascii="Book Antiqua" w:hAnsi="Book Antiqua"/>
          <w:bCs/>
          <w:lang w:eastAsia="ja-JP"/>
        </w:rPr>
        <w:t>.</w:t>
      </w:r>
      <w:r w:rsidR="009A0B37">
        <w:rPr>
          <w:rFonts w:ascii="Book Antiqua" w:hAnsi="Book Antiqua"/>
          <w:bCs/>
          <w:lang w:eastAsia="ja-JP"/>
        </w:rPr>
        <w:t xml:space="preserve"> </w:t>
      </w:r>
    </w:p>
    <w:p w14:paraId="7382431C" w14:textId="17B37A49" w:rsidR="004F075E" w:rsidRPr="00937A44" w:rsidRDefault="002A4066" w:rsidP="00B9333B">
      <w:pPr>
        <w:widowControl w:val="0"/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lang w:val="en-GB" w:eastAsia="ja-JP"/>
        </w:rPr>
      </w:pPr>
      <w:r w:rsidRPr="00937A44">
        <w:rPr>
          <w:rFonts w:ascii="Book Antiqua" w:hAnsi="Book Antiqua"/>
          <w:lang w:val="en-GB" w:eastAsia="ja-JP"/>
        </w:rPr>
        <w:t>Certain microRNAs are induced during the macrophage inflammatory response and have the ability to regulate host-cell responses to pathogens</w:t>
      </w:r>
      <w:r w:rsidR="00FA65C4" w:rsidRPr="00937A44">
        <w:rPr>
          <w:rFonts w:ascii="Book Antiqua" w:hAnsi="Book Antiqua"/>
          <w:lang w:val="en-GB" w:eastAsia="ja-JP"/>
        </w:rPr>
        <w:fldChar w:fldCharType="begin"/>
      </w:r>
      <w:r w:rsidR="006B194A">
        <w:rPr>
          <w:rFonts w:ascii="Book Antiqua" w:hAnsi="Book Antiqua"/>
          <w:lang w:val="en-GB" w:eastAsia="ja-JP"/>
        </w:rPr>
        <w:instrText xml:space="preserve"> ADDIN EN.CITE &lt;EndNote&gt;&lt;Cite&gt;&lt;Author&gt;Virtue&lt;/Author&gt;&lt;Year&gt;2012&lt;/Year&gt;&lt;RecNum&gt;92&lt;/RecNum&gt;&lt;DisplayText&gt;&lt;style face="superscript"&gt;[72]&lt;/style&gt;&lt;/DisplayText&gt;&lt;record&gt;&lt;rec-number&gt;92&lt;/rec-number&gt;&lt;foreign-keys&gt;&lt;key app="EN" db-id="d0a2rtdsmtsfsnexts3xata8eda5ax2fzvzr"&gt;92&lt;/key&gt;&lt;/foreign-keys&gt;&lt;ref-type name="Journal Article"&gt;17&lt;/ref-type&gt;&lt;contributors&gt;&lt;authors&gt;&lt;author&gt;Virtue, A.&lt;/author&gt;&lt;author&gt;Wang, H.&lt;/author&gt;&lt;author&gt;Yang, X. F.&lt;/author&gt;&lt;/authors&gt;&lt;/contributors&gt;&lt;auth-address&gt;Cardiovascular Research Center and Department of Pharmacology, Temple University School of Medicine, 3500 North Broad Street, MERB 1059, Philadelphia, PA 19140, USA.&lt;/auth-address&gt;&lt;titles&gt;&lt;title&gt;MicroRNAs and toll-like receptor/interleukin-1 receptor signaling&lt;/title&gt;&lt;secondary-title&gt;J Hematol Oncol&lt;/secondary-title&gt;&lt;alt-title&gt;J Hematol Oncol&lt;/alt-title&gt;&lt;/titles&gt;&lt;pages&gt;66&lt;/pages&gt;&lt;volume&gt;5&lt;/volume&gt;&lt;edition&gt;2012/10/20&lt;/edition&gt;&lt;keywords&gt;&lt;keyword&gt;Animals&lt;/keyword&gt;&lt;keyword&gt;Humans&lt;/keyword&gt;&lt;keyword&gt;Interleukin-1/*genetics/metabolism&lt;/keyword&gt;&lt;keyword&gt;MicroRNAs/*genetics/metabolism&lt;/keyword&gt;&lt;keyword&gt;Signal Transduction&lt;/keyword&gt;&lt;keyword&gt;Toll-Like Receptors/*genetics/metabolism&lt;/keyword&gt;&lt;/keywords&gt;&lt;dates&gt;&lt;year&gt;2012&lt;/year&gt;&lt;/dates&gt;&lt;isbn&gt;1756-8722 (Electronic)&amp;#xD;1756-8722 (Linking)&lt;/isbn&gt;&lt;accession-num&gt;23078795&lt;/accession-num&gt;&lt;work-type&gt;Research Support, N.I.H., Extramural&amp;#xD;Research Support, Non-U.S. Gov&amp;apos;t&amp;#xD;Review&lt;/work-type&gt;&lt;urls&gt;&lt;related-urls&gt;&lt;url&gt;http://www.ncbi.nlm.nih.gov/pubmed/23078795&lt;/url&gt;&lt;/related-urls&gt;&lt;/urls&gt;&lt;custom2&gt;3529674&lt;/custom2&gt;&lt;electronic-resource-num&gt;10.1186/1756-8722-5-66&lt;/electronic-resource-num&gt;&lt;language&gt;eng&lt;/language&gt;&lt;/record&gt;&lt;/Cite&gt;&lt;/EndNote&gt;</w:instrText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72" w:tooltip="Virtue, 2012 #92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2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D51FD5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>In addition, pathogens themselves may regulate microRNA expression</w:t>
      </w:r>
      <w:r w:rsidR="00FA65C4" w:rsidRPr="00937A44">
        <w:rPr>
          <w:rFonts w:ascii="Book Antiqua" w:hAnsi="Book Antiqua"/>
          <w:lang w:val="en-GB" w:eastAsia="ja-JP"/>
        </w:rPr>
        <w:fldChar w:fldCharType="begin"/>
      </w:r>
      <w:r w:rsidR="006B194A">
        <w:rPr>
          <w:rFonts w:ascii="Book Antiqua" w:hAnsi="Book Antiqua"/>
          <w:lang w:val="en-GB" w:eastAsia="ja-JP"/>
        </w:rPr>
        <w:instrText xml:space="preserve"> ADDIN EN.CITE &lt;EndNote&gt;&lt;Cite&gt;&lt;Author&gt;Honda&lt;/Author&gt;&lt;Year&gt;2012&lt;/Year&gt;&lt;RecNum&gt;193&lt;/RecNum&gt;&lt;DisplayText&gt;&lt;style face="superscript"&gt;[73]&lt;/style&gt;&lt;/DisplayText&gt;&lt;record&gt;&lt;rec-number&gt;193&lt;/rec-number&gt;&lt;foreign-keys&gt;&lt;key app="EN" db-id="d0a2rtdsmtsfsnexts3xata8eda5ax2fzvzr"&gt;193&lt;/key&gt;&lt;/foreign-keys&gt;&lt;ref-type name="Journal Article"&gt;17&lt;/ref-type&gt;&lt;contributors&gt;&lt;authors&gt;&lt;author&gt;Honda, T.&lt;/author&gt;&lt;author&gt;Takahashi, N.&lt;/author&gt;&lt;author&gt;Miyauchi, S.&lt;/author&gt;&lt;author&gt;Yamazaki, K.&lt;/author&gt;&lt;/authors&gt;&lt;/contributors&gt;&lt;auth-address&gt;Center for Transdisciplinary Research, Niigata University, Niigata, Japan.&lt;/auth-address&gt;&lt;titles&gt;&lt;title&gt;Porphyromonas gingivalis lipopolysaccharide induces miR-146a without altering the production of inflammatory cytokines&lt;/title&gt;&lt;secondary-title&gt;Biochem Biophys Res Commun&lt;/secondary-title&gt;&lt;/titles&gt;&lt;pages&gt;918-25&lt;/pages&gt;&lt;volume&gt;420&lt;/volume&gt;&lt;number&gt;4&lt;/number&gt;&lt;edition&gt;2012/04/07&lt;/edition&gt;&lt;keywords&gt;&lt;keyword&gt;Cell Line&lt;/keyword&gt;&lt;keyword&gt;Cytokines/biosynthesis&lt;/keyword&gt;&lt;keyword&gt;Humans&lt;/keyword&gt;&lt;keyword&gt;Interleukin-1 Receptor-Associated Kinases/biosynthesis/genetics&lt;/keyword&gt;&lt;keyword&gt;Lipopolysaccharides/*immunology&lt;/keyword&gt;&lt;keyword&gt;Macrophages/immunology/microbiology&lt;/keyword&gt;&lt;keyword&gt;MicroRNAs/*biosynthesis&lt;/keyword&gt;&lt;keyword&gt;Periodontitis/*immunology/*microbiology&lt;/keyword&gt;&lt;keyword&gt;Porphyromonas gingivalis/*immunology&lt;/keyword&gt;&lt;keyword&gt;TNF Receptor-Associated Factor 6/biosynthesis/genetics&lt;/keyword&gt;&lt;keyword&gt;Toll-Like Receptors/metabolism&lt;/keyword&gt;&lt;/keywords&gt;&lt;dates&gt;&lt;year&gt;2012&lt;/year&gt;&lt;pub-dates&gt;&lt;date&gt;Apr 20&lt;/date&gt;&lt;/pub-dates&gt;&lt;/dates&gt;&lt;isbn&gt;1090-2104 (Electronic)&amp;#xD;0006-291X (Linking)&lt;/isbn&gt;&lt;accession-num&gt;22480686&lt;/accession-num&gt;&lt;urls&gt;&lt;related-urls&gt;&lt;url&gt;http://www.ncbi.nlm.nih.gov/pubmed/22480686&lt;/url&gt;&lt;/related-urls&gt;&lt;/urls&gt;&lt;electronic-resource-num&gt;10.1016/j.bbrc.2012.03.102&amp;#xD;S0006-291X(12)00562-1 [pii]&lt;/electronic-resource-num&gt;&lt;language&gt;eng&lt;/language&gt;&lt;/record&gt;&lt;/Cite&gt;&lt;/EndNote&gt;</w:instrText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73" w:tooltip="Honda, 2012 #193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3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D51FD5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Pr="00937A44">
        <w:rPr>
          <w:rFonts w:ascii="Book Antiqua" w:hAnsi="Book Antiqua"/>
          <w:lang w:val="en-GB" w:eastAsia="ja-JP"/>
        </w:rPr>
        <w:t>MicroRNAs influence networks that control innate and adaptive immunity and ap</w:t>
      </w:r>
      <w:r w:rsidR="00047436" w:rsidRPr="00937A44">
        <w:rPr>
          <w:rFonts w:ascii="Book Antiqua" w:hAnsi="Book Antiqua"/>
          <w:lang w:val="en-GB" w:eastAsia="ja-JP"/>
        </w:rPr>
        <w:t xml:space="preserve">optosis by regulating signalling </w:t>
      </w:r>
      <w:proofErr w:type="gramStart"/>
      <w:r w:rsidRPr="00937A44">
        <w:rPr>
          <w:rFonts w:ascii="Book Antiqua" w:hAnsi="Book Antiqua"/>
          <w:lang w:val="en-GB" w:eastAsia="ja-JP"/>
        </w:rPr>
        <w:t>pathways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WaXJ0dWU8L0F1dGhvcj48WWVhcj4yMDEyPC9ZZWFyPjxS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</w:fldData>
        </w:fldChar>
      </w:r>
      <w:r w:rsidR="006B194A">
        <w:rPr>
          <w:rFonts w:ascii="Book Antiqua" w:hAnsi="Book Antiqua"/>
          <w:lang w:val="en-GB" w:eastAsia="ja-JP"/>
        </w:rPr>
        <w:instrText xml:space="preserve"> ADDIN EN.CITE </w:instrText>
      </w:r>
      <w:r w:rsidR="006B194A">
        <w:rPr>
          <w:rFonts w:ascii="Book Antiqua" w:hAnsi="Book Antiqua"/>
          <w:lang w:val="en-GB" w:eastAsia="ja-JP"/>
        </w:rPr>
        <w:fldChar w:fldCharType="begin">
          <w:fldData xml:space="preserve">PEVuZE5vdGU+PENpdGU+PEF1dGhvcj5WaXJ0dWU8L0F1dGhvcj48WWVhcj4yMDEyPC9ZZWFyPjxS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</w:fldData>
        </w:fldChar>
      </w:r>
      <w:r w:rsidR="006B194A">
        <w:rPr>
          <w:rFonts w:ascii="Book Antiqua" w:hAnsi="Book Antiqua"/>
          <w:lang w:val="en-GB" w:eastAsia="ja-JP"/>
        </w:rPr>
        <w:instrText xml:space="preserve"> ADDIN EN.CITE.DATA </w:instrText>
      </w:r>
      <w:r w:rsidR="006B194A">
        <w:rPr>
          <w:rFonts w:ascii="Book Antiqua" w:hAnsi="Book Antiqua"/>
          <w:lang w:val="en-GB" w:eastAsia="ja-JP"/>
        </w:rPr>
      </w:r>
      <w:r w:rsidR="006B194A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71" w:tooltip="Mitsuhashi, 2015 #820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1</w:t>
        </w:r>
      </w:hyperlink>
      <w:r w:rsidR="00C9744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72" w:tooltip="Virtue, 2012 #92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2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D51FD5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082ADE" w:rsidRPr="00937A44">
        <w:rPr>
          <w:rFonts w:ascii="Book Antiqua" w:hAnsi="Book Antiqua"/>
          <w:lang w:val="en-GB" w:eastAsia="ja-JP"/>
        </w:rPr>
        <w:t xml:space="preserve">Among the various microRNAs, microRNA-21 (miR-21) has been shown to play roles in immunity and colorectal </w:t>
      </w:r>
      <w:proofErr w:type="gramStart"/>
      <w:r w:rsidR="00082ADE" w:rsidRPr="00937A44">
        <w:rPr>
          <w:rFonts w:ascii="Book Antiqua" w:hAnsi="Book Antiqua"/>
          <w:lang w:val="en-GB" w:eastAsia="ja-JP"/>
        </w:rPr>
        <w:t>carcinogenesis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Bc2FuZ2FuaTwvQXV0aG9yPjxZZWFyPjIwMDg8L1llYXI+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Bc2FuZ2FuaTwvQXV0aG9yPjxZZWFyPjIwMDg8L1llYXI+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74" w:tooltip="Asangani, 2008 #375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4-76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A34C8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082ADE" w:rsidRPr="00937A44">
        <w:rPr>
          <w:rFonts w:ascii="Book Antiqua" w:hAnsi="Book Antiqua"/>
          <w:lang w:val="en-GB" w:eastAsia="ja-JP"/>
        </w:rPr>
        <w:t xml:space="preserve">In fact, high-level miR-21 expression in colorectal cancer tissue has been associated with worse clinical outcome, suggesting that miR-21 could act as a prognostic </w:t>
      </w:r>
      <w:proofErr w:type="spellStart"/>
      <w:r w:rsidR="00082ADE" w:rsidRPr="00937A44">
        <w:rPr>
          <w:rFonts w:ascii="Book Antiqua" w:hAnsi="Book Antiqua"/>
          <w:lang w:val="en-GB" w:eastAsia="ja-JP"/>
        </w:rPr>
        <w:t>tumor</w:t>
      </w:r>
      <w:proofErr w:type="spellEnd"/>
      <w:r w:rsidR="00082ADE" w:rsidRPr="00937A44">
        <w:rPr>
          <w:rFonts w:ascii="Book Antiqua" w:hAnsi="Book Antiqua"/>
          <w:lang w:val="en-GB" w:eastAsia="ja-JP"/>
        </w:rPr>
        <w:t xml:space="preserve"> </w:t>
      </w:r>
      <w:proofErr w:type="gramStart"/>
      <w:r w:rsidR="00082ADE" w:rsidRPr="00937A44">
        <w:rPr>
          <w:rFonts w:ascii="Book Antiqua" w:hAnsi="Book Antiqua"/>
          <w:lang w:val="en-GB" w:eastAsia="ja-JP"/>
        </w:rPr>
        <w:t>biomarker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IYW5zZW48L0F1dGhvcj48WWVhcj4yMDE0PC9ZZWFyPjxS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IYW5zZW48L0F1dGhvcj48WWVhcj4yMDE0PC9ZZWFyPjxS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77" w:tooltip="Hansen, 2014 #378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7</w:t>
        </w:r>
      </w:hyperlink>
      <w:r w:rsidR="00C97448">
        <w:rPr>
          <w:rFonts w:ascii="Book Antiqua" w:hAnsi="Book Antiqua"/>
          <w:noProof/>
          <w:vertAlign w:val="superscript"/>
          <w:lang w:val="en-GB" w:eastAsia="ja-JP"/>
        </w:rPr>
        <w:t>,</w:t>
      </w:r>
      <w:hyperlink w:anchor="_ENREF_78" w:tooltip="Schetter, 2008 #379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8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643C4C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551ADC" w:rsidRPr="00937A44">
        <w:rPr>
          <w:rFonts w:ascii="Book Antiqua" w:hAnsi="Book Antiqua"/>
          <w:lang w:val="en-GB" w:eastAsia="ja-JP"/>
        </w:rPr>
        <w:t>S</w:t>
      </w:r>
      <w:r w:rsidR="00082ADE" w:rsidRPr="00937A44">
        <w:rPr>
          <w:rFonts w:ascii="Book Antiqua" w:hAnsi="Book Antiqua"/>
          <w:lang w:val="en-GB" w:eastAsia="ja-JP"/>
        </w:rPr>
        <w:t xml:space="preserve">tudies have shown that miR-21 increases the levels of IL-10 and prostaglandin E2 (PGE2) in </w:t>
      </w:r>
      <w:r w:rsidR="004F075E" w:rsidRPr="00937A44">
        <w:rPr>
          <w:rFonts w:ascii="Book Antiqua" w:eastAsia="MS PGothic" w:hAnsi="Book Antiqua"/>
        </w:rPr>
        <w:t xml:space="preserve">colorectal cancer </w:t>
      </w:r>
      <w:proofErr w:type="gramStart"/>
      <w:r w:rsidR="004F075E" w:rsidRPr="00937A44">
        <w:rPr>
          <w:rFonts w:ascii="Book Antiqua" w:eastAsia="MS PGothic" w:hAnsi="Book Antiqua"/>
        </w:rPr>
        <w:t>cells</w:t>
      </w:r>
      <w:proofErr w:type="gramEnd"/>
      <w:r w:rsidR="0064401A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TY2hldHRlcjwvQXV0aG9yPjxZZWFyPjIwMDg8L1llYXI+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TY2hldHRlcjwvQXV0aG9yPjxZZWFyPjIwMDg8L1llYXI+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64401A" w:rsidRPr="00937A44">
        <w:rPr>
          <w:rFonts w:ascii="Book Antiqua" w:hAnsi="Book Antiqua"/>
          <w:lang w:val="en-GB" w:eastAsia="ja-JP"/>
        </w:rPr>
      </w:r>
      <w:r w:rsidR="0064401A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78" w:tooltip="Schetter, 2008 #379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78-82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64401A" w:rsidRPr="00937A44">
        <w:rPr>
          <w:rFonts w:ascii="Book Antiqua" w:hAnsi="Book Antiqua"/>
          <w:lang w:val="en-GB" w:eastAsia="ja-JP"/>
        </w:rPr>
        <w:fldChar w:fldCharType="end"/>
      </w:r>
      <w:r w:rsidR="00A34C8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  <w:r w:rsidR="00082ADE" w:rsidRPr="00937A44">
        <w:rPr>
          <w:rFonts w:ascii="Book Antiqua" w:hAnsi="Book Antiqua"/>
          <w:lang w:val="en-GB" w:eastAsia="ja-JP"/>
        </w:rPr>
        <w:t xml:space="preserve">IL-10 and PGE2 have been shown to suppress antitumor T-cell-mediated adaptive immunity through the inhibition of the antigen-presenting capacities of dendritic cells and T-cell </w:t>
      </w:r>
      <w:r w:rsidR="00082ADE" w:rsidRPr="00937A44">
        <w:rPr>
          <w:rFonts w:ascii="Book Antiqua" w:hAnsi="Book Antiqua"/>
          <w:lang w:val="en-GB" w:eastAsia="ja-JP"/>
        </w:rPr>
        <w:lastRenderedPageBreak/>
        <w:t xml:space="preserve">proliferation and through the recruitment of myeloid-derived suppressor cells into the </w:t>
      </w:r>
      <w:proofErr w:type="spellStart"/>
      <w:r w:rsidR="00082ADE" w:rsidRPr="00937A44">
        <w:rPr>
          <w:rFonts w:ascii="Book Antiqua" w:hAnsi="Book Antiqua"/>
          <w:lang w:val="en-GB" w:eastAsia="ja-JP"/>
        </w:rPr>
        <w:t>tumor</w:t>
      </w:r>
      <w:proofErr w:type="spellEnd"/>
      <w:r w:rsidR="00082ADE" w:rsidRPr="00937A44">
        <w:rPr>
          <w:rFonts w:ascii="Book Antiqua" w:hAnsi="Book Antiqua"/>
          <w:lang w:val="en-GB" w:eastAsia="ja-JP"/>
        </w:rPr>
        <w:t xml:space="preserve"> </w:t>
      </w:r>
      <w:proofErr w:type="gramStart"/>
      <w:r w:rsidR="00082ADE" w:rsidRPr="00937A44">
        <w:rPr>
          <w:rFonts w:ascii="Book Antiqua" w:hAnsi="Book Antiqua"/>
          <w:lang w:val="en-GB" w:eastAsia="ja-JP"/>
        </w:rPr>
        <w:t>microenvironment</w:t>
      </w:r>
      <w:proofErr w:type="gramEnd"/>
      <w:r w:rsidR="00FA65C4" w:rsidRPr="00937A44">
        <w:rPr>
          <w:rFonts w:ascii="Book Antiqua" w:hAnsi="Book Antiqua"/>
          <w:lang w:val="en-GB" w:eastAsia="ja-JP"/>
        </w:rPr>
        <w:fldChar w:fldCharType="begin">
          <w:fldData xml:space="preserve">PEVuZE5vdGU+PENpdGU+PEF1dGhvcj5MaXBwaXR6PC9BdXRob3I+PFllYXI+MjAxMzwvWWVhcj48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lang w:val="en-GB" w:eastAsia="ja-JP"/>
        </w:rPr>
        <w:fldChar w:fldCharType="begin">
          <w:fldData xml:space="preserve">PEVuZE5vdGU+PENpdGU+PEF1dGhvcj5MaXBwaXR6PC9BdXRob3I+PFllYXI+MjAxMzwvWWVhcj48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</w:fldData>
        </w:fldChar>
      </w:r>
      <w:r w:rsidR="009D7A38">
        <w:rPr>
          <w:rFonts w:ascii="Book Antiqua" w:hAnsi="Book Antiqua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lang w:val="en-GB" w:eastAsia="ja-JP"/>
        </w:rPr>
      </w:r>
      <w:r w:rsidR="009D7A38">
        <w:rPr>
          <w:rFonts w:ascii="Book Antiqua" w:hAnsi="Book Antiqua"/>
          <w:lang w:val="en-GB" w:eastAsia="ja-JP"/>
        </w:rPr>
        <w:fldChar w:fldCharType="end"/>
      </w:r>
      <w:r w:rsidR="00FA65C4" w:rsidRPr="00937A44">
        <w:rPr>
          <w:rFonts w:ascii="Book Antiqua" w:hAnsi="Book Antiqua"/>
          <w:lang w:val="en-GB" w:eastAsia="ja-JP"/>
        </w:rPr>
      </w:r>
      <w:r w:rsidR="00FA65C4" w:rsidRPr="00937A44">
        <w:rPr>
          <w:rFonts w:ascii="Book Antiqua" w:hAnsi="Book Antiqua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[</w:t>
      </w:r>
      <w:hyperlink w:anchor="_ENREF_83" w:tooltip="Lippitz, 2013 #384" w:history="1">
        <w:r w:rsidR="009D7A38" w:rsidRPr="00BE180E">
          <w:rPr>
            <w:rFonts w:ascii="Book Antiqua" w:hAnsi="Book Antiqua"/>
            <w:noProof/>
            <w:vertAlign w:val="superscript"/>
            <w:lang w:val="en-GB" w:eastAsia="ja-JP"/>
          </w:rPr>
          <w:t>83-86</w:t>
        </w:r>
      </w:hyperlink>
      <w:r w:rsidR="00BE180E" w:rsidRPr="00BE180E">
        <w:rPr>
          <w:rFonts w:ascii="Book Antiqua" w:hAnsi="Book Antiqua"/>
          <w:noProof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lang w:val="en-GB" w:eastAsia="ja-JP"/>
        </w:rPr>
        <w:fldChar w:fldCharType="end"/>
      </w:r>
      <w:r w:rsidR="00A34C8A" w:rsidRPr="00937A44">
        <w:rPr>
          <w:rFonts w:ascii="Book Antiqua" w:hAnsi="Book Antiqua"/>
          <w:lang w:val="en-GB" w:eastAsia="ja-JP"/>
        </w:rPr>
        <w:t>.</w:t>
      </w:r>
      <w:r w:rsidR="009A0B37">
        <w:rPr>
          <w:rFonts w:ascii="Book Antiqua" w:hAnsi="Book Antiqua"/>
          <w:lang w:val="en-GB" w:eastAsia="ja-JP"/>
        </w:rPr>
        <w:t xml:space="preserve"> </w:t>
      </w:r>
    </w:p>
    <w:p w14:paraId="5B6702BB" w14:textId="77777777" w:rsidR="00C97448" w:rsidRDefault="00C97448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bCs/>
          <w:lang w:eastAsia="zh-CN"/>
        </w:rPr>
      </w:pPr>
    </w:p>
    <w:p w14:paraId="145D39AC" w14:textId="09A0754B" w:rsidR="00A37D5F" w:rsidRPr="007B30F6" w:rsidRDefault="007B30F6" w:rsidP="00B9333B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bCs/>
          <w:lang w:eastAsia="zh-CN"/>
        </w:rPr>
      </w:pPr>
      <w:r>
        <w:rPr>
          <w:rFonts w:ascii="Book Antiqua" w:eastAsia="SimSun" w:hAnsi="Book Antiqua" w:hint="eastAsia"/>
          <w:b/>
          <w:bCs/>
          <w:lang w:eastAsia="zh-CN"/>
        </w:rPr>
        <w:t>CONCLUSION</w:t>
      </w:r>
    </w:p>
    <w:p w14:paraId="4B51551A" w14:textId="4C9311BD" w:rsidR="00145411" w:rsidRPr="00937A44" w:rsidRDefault="000C686B" w:rsidP="00B9333B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Cs/>
          <w:lang w:val="en-GB" w:eastAsia="ja-JP"/>
        </w:rPr>
      </w:pPr>
      <w:r w:rsidRPr="00937A44">
        <w:rPr>
          <w:rFonts w:ascii="Book Antiqua" w:hAnsi="Book Antiqua" w:cs="Arial"/>
          <w:lang w:eastAsia="ja-JP"/>
        </w:rPr>
        <w:t xml:space="preserve">The association between highly enriched </w:t>
      </w:r>
      <w:r w:rsidRPr="00937A44">
        <w:rPr>
          <w:rFonts w:ascii="Book Antiqua" w:hAnsi="Book Antiqua" w:cs="Arial"/>
          <w:i/>
          <w:lang w:eastAsia="ja-JP"/>
        </w:rPr>
        <w:t xml:space="preserve">F. </w:t>
      </w:r>
      <w:proofErr w:type="spellStart"/>
      <w:r w:rsidRPr="00937A44">
        <w:rPr>
          <w:rFonts w:ascii="Book Antiqua" w:hAnsi="Book Antiqua" w:cs="Arial"/>
          <w:i/>
          <w:lang w:eastAsia="ja-JP"/>
        </w:rPr>
        <w:t>nucleatum</w:t>
      </w:r>
      <w:proofErr w:type="spellEnd"/>
      <w:r w:rsidRPr="00937A44">
        <w:rPr>
          <w:rFonts w:ascii="Book Antiqua" w:hAnsi="Book Antiqua" w:cs="Arial"/>
          <w:lang w:eastAsia="ja-JP"/>
        </w:rPr>
        <w:t xml:space="preserve"> in colorectal carcinoma tissues and MSI-high status was observed in both the </w:t>
      </w:r>
      <w:r w:rsidR="000F46AA">
        <w:rPr>
          <w:rFonts w:ascii="Book Antiqua" w:hAnsi="Book Antiqua" w:cs="Arial"/>
          <w:lang w:eastAsia="ja-JP"/>
        </w:rPr>
        <w:t>United States</w:t>
      </w:r>
      <w:r w:rsidRPr="00937A44">
        <w:rPr>
          <w:rFonts w:ascii="Book Antiqua" w:hAnsi="Book Antiqua" w:cs="Arial"/>
          <w:lang w:eastAsia="ja-JP"/>
        </w:rPr>
        <w:t xml:space="preserve"> cohort studies and Japanese population-based study.</w:t>
      </w:r>
      <w:r w:rsidR="009A0B37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 w:cs="Arial"/>
          <w:lang w:eastAsia="ja-JP"/>
        </w:rPr>
        <w:t>Previous studies have reported that the frequency of colorectal cancers with MSI-high status in Japan (less than 10%)</w:t>
      </w:r>
      <w:r w:rsidR="00FA65C4" w:rsidRPr="00937A44">
        <w:rPr>
          <w:rFonts w:ascii="Book Antiqua" w:hAnsi="Book Antiqua"/>
          <w:lang w:eastAsia="ja-JP"/>
        </w:rPr>
        <w:fldChar w:fldCharType="begin">
          <w:fldData xml:space="preserve">PEVuZE5vdGU+PENpdGU+PEF1dGhvcj5Ob3NobzwvQXV0aG9yPjxZZWFyPjIwMTU8L1llYXI+PFJl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=
</w:fldData>
        </w:fldChar>
      </w:r>
      <w:r w:rsidR="009D7A38">
        <w:rPr>
          <w:rFonts w:ascii="Book Antiqua" w:hAnsi="Book Antiqua"/>
          <w:lang w:eastAsia="ja-JP"/>
        </w:rPr>
        <w:instrText xml:space="preserve"> ADDIN EN.CITE </w:instrText>
      </w:r>
      <w:r w:rsidR="009D7A38">
        <w:rPr>
          <w:rFonts w:ascii="Book Antiqua" w:hAnsi="Book Antiqua"/>
          <w:lang w:eastAsia="ja-JP"/>
        </w:rPr>
        <w:fldChar w:fldCharType="begin">
          <w:fldData xml:space="preserve">PEVuZE5vdGU+PENpdGU+PEF1dGhvcj5Ob3NobzwvQXV0aG9yPjxZZWFyPjIwMTU8L1llYXI+PFJl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=
</w:fldData>
        </w:fldChar>
      </w:r>
      <w:r w:rsidR="009D7A38">
        <w:rPr>
          <w:rFonts w:ascii="Book Antiqua" w:hAnsi="Book Antiqua"/>
          <w:lang w:eastAsia="ja-JP"/>
        </w:rPr>
        <w:instrText xml:space="preserve"> ADDIN EN.CITE.DATA </w:instrText>
      </w:r>
      <w:r w:rsidR="009D7A38">
        <w:rPr>
          <w:rFonts w:ascii="Book Antiqua" w:hAnsi="Book Antiqua"/>
          <w:lang w:eastAsia="ja-JP"/>
        </w:rPr>
      </w:r>
      <w:r w:rsidR="009D7A38">
        <w:rPr>
          <w:rFonts w:ascii="Book Antiqua" w:hAnsi="Book Antiqua"/>
          <w:lang w:eastAsia="ja-JP"/>
        </w:rPr>
        <w:fldChar w:fldCharType="end"/>
      </w:r>
      <w:r w:rsidR="00FA65C4" w:rsidRPr="00937A44">
        <w:rPr>
          <w:rFonts w:ascii="Book Antiqua" w:hAnsi="Book Antiqua"/>
          <w:lang w:eastAsia="ja-JP"/>
        </w:rPr>
      </w:r>
      <w:r w:rsidR="00FA65C4" w:rsidRPr="00937A44">
        <w:rPr>
          <w:rFonts w:ascii="Book Antiqua" w:hAnsi="Book Antiqua"/>
          <w:lang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eastAsia="ja-JP"/>
        </w:rPr>
        <w:t>[</w:t>
      </w:r>
      <w:hyperlink w:anchor="_ENREF_63" w:tooltip="Nosho, 2015 #822" w:history="1">
        <w:r w:rsidR="009D7A38" w:rsidRPr="00BE180E">
          <w:rPr>
            <w:rFonts w:ascii="Book Antiqua" w:hAnsi="Book Antiqua"/>
            <w:noProof/>
            <w:vertAlign w:val="superscript"/>
            <w:lang w:eastAsia="ja-JP"/>
          </w:rPr>
          <w:t>63</w:t>
        </w:r>
      </w:hyperlink>
      <w:r w:rsidR="007B30F6">
        <w:rPr>
          <w:rFonts w:ascii="Book Antiqua" w:hAnsi="Book Antiqua"/>
          <w:noProof/>
          <w:vertAlign w:val="superscript"/>
          <w:lang w:eastAsia="ja-JP"/>
        </w:rPr>
        <w:t>,</w:t>
      </w:r>
      <w:hyperlink w:anchor="_ENREF_67" w:tooltip="Nosho, 2014 #836" w:history="1">
        <w:r w:rsidR="009D7A38" w:rsidRPr="00BE180E">
          <w:rPr>
            <w:rFonts w:ascii="Book Antiqua" w:hAnsi="Book Antiqua"/>
            <w:noProof/>
            <w:vertAlign w:val="superscript"/>
            <w:lang w:eastAsia="ja-JP"/>
          </w:rPr>
          <w:t>67</w:t>
        </w:r>
      </w:hyperlink>
      <w:r w:rsidR="007B30F6">
        <w:rPr>
          <w:rFonts w:ascii="Book Antiqua" w:hAnsi="Book Antiqua"/>
          <w:noProof/>
          <w:vertAlign w:val="superscript"/>
          <w:lang w:eastAsia="ja-JP"/>
        </w:rPr>
        <w:t>,</w:t>
      </w:r>
      <w:hyperlink w:anchor="_ENREF_87" w:tooltip="Naito, 2014 #872" w:history="1">
        <w:r w:rsidR="009D7A38" w:rsidRPr="00BE180E">
          <w:rPr>
            <w:rFonts w:ascii="Book Antiqua" w:hAnsi="Book Antiqua"/>
            <w:noProof/>
            <w:vertAlign w:val="superscript"/>
            <w:lang w:eastAsia="ja-JP"/>
          </w:rPr>
          <w:t>87</w:t>
        </w:r>
      </w:hyperlink>
      <w:r w:rsidR="00BE180E" w:rsidRPr="00BE180E">
        <w:rPr>
          <w:rFonts w:ascii="Book Antiqua" w:hAnsi="Book Antiqua"/>
          <w:noProof/>
          <w:vertAlign w:val="superscript"/>
          <w:lang w:eastAsia="ja-JP"/>
        </w:rPr>
        <w:t>]</w:t>
      </w:r>
      <w:r w:rsidR="00FA65C4" w:rsidRPr="00937A44">
        <w:rPr>
          <w:rFonts w:ascii="Book Antiqua" w:hAnsi="Book Antiqua"/>
          <w:lang w:eastAsia="ja-JP"/>
        </w:rPr>
        <w:fldChar w:fldCharType="end"/>
      </w:r>
      <w:r w:rsidR="005C74F6" w:rsidRPr="00937A44">
        <w:rPr>
          <w:rFonts w:ascii="Book Antiqua" w:hAnsi="Book Antiqua"/>
          <w:lang w:eastAsia="ja-JP"/>
        </w:rPr>
        <w:t xml:space="preserve"> </w:t>
      </w:r>
      <w:r w:rsidRPr="00937A44">
        <w:rPr>
          <w:rFonts w:ascii="Book Antiqua" w:hAnsi="Book Antiqua"/>
          <w:lang w:eastAsia="ja-JP"/>
        </w:rPr>
        <w:t xml:space="preserve">tend to be lower than those in the </w:t>
      </w:r>
      <w:r w:rsidR="000F46AA">
        <w:rPr>
          <w:rFonts w:ascii="Book Antiqua" w:hAnsi="Book Antiqua"/>
          <w:lang w:eastAsia="ja-JP"/>
        </w:rPr>
        <w:t>United States</w:t>
      </w:r>
      <w:r w:rsidRPr="00937A44">
        <w:rPr>
          <w:rFonts w:ascii="Book Antiqua" w:hAnsi="Book Antiqua"/>
          <w:lang w:eastAsia="ja-JP"/>
        </w:rPr>
        <w:t xml:space="preserve"> and Western countries (approximately 15%)</w:t>
      </w:r>
      <w:r w:rsidR="00031133" w:rsidRPr="00937A44">
        <w:rPr>
          <w:rFonts w:ascii="Book Antiqua" w:hAnsi="Book Antiqua"/>
          <w:lang w:eastAsia="ja-JP"/>
        </w:rPr>
        <w:fldChar w:fldCharType="begin">
          <w:fldData xml:space="preserve">PEVuZE5vdGU+PENpdGU+PEF1dGhvcj5CYWJhPC9BdXRob3I+PFllYXI+MjAxMDwvWWVhcj48UmVj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</w:fldData>
        </w:fldChar>
      </w:r>
      <w:r w:rsidR="009D7A38">
        <w:rPr>
          <w:rFonts w:ascii="Book Antiqua" w:hAnsi="Book Antiqua"/>
          <w:lang w:eastAsia="ja-JP"/>
        </w:rPr>
        <w:instrText xml:space="preserve"> ADDIN EN.CITE </w:instrText>
      </w:r>
      <w:r w:rsidR="009D7A38">
        <w:rPr>
          <w:rFonts w:ascii="Book Antiqua" w:hAnsi="Book Antiqua"/>
          <w:lang w:eastAsia="ja-JP"/>
        </w:rPr>
        <w:fldChar w:fldCharType="begin">
          <w:fldData xml:space="preserve">PEVuZE5vdGU+PENpdGU+PEF1dGhvcj5CYWJhPC9BdXRob3I+PFllYXI+MjAxMDwvWWVhcj48UmVj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</w:fldData>
        </w:fldChar>
      </w:r>
      <w:r w:rsidR="009D7A38">
        <w:rPr>
          <w:rFonts w:ascii="Book Antiqua" w:hAnsi="Book Antiqua"/>
          <w:lang w:eastAsia="ja-JP"/>
        </w:rPr>
        <w:instrText xml:space="preserve"> ADDIN EN.CITE.DATA </w:instrText>
      </w:r>
      <w:r w:rsidR="009D7A38">
        <w:rPr>
          <w:rFonts w:ascii="Book Antiqua" w:hAnsi="Book Antiqua"/>
          <w:lang w:eastAsia="ja-JP"/>
        </w:rPr>
      </w:r>
      <w:r w:rsidR="009D7A38">
        <w:rPr>
          <w:rFonts w:ascii="Book Antiqua" w:hAnsi="Book Antiqua"/>
          <w:lang w:eastAsia="ja-JP"/>
        </w:rPr>
        <w:fldChar w:fldCharType="end"/>
      </w:r>
      <w:r w:rsidR="00031133" w:rsidRPr="00937A44">
        <w:rPr>
          <w:rFonts w:ascii="Book Antiqua" w:hAnsi="Book Antiqua"/>
          <w:lang w:eastAsia="ja-JP"/>
        </w:rPr>
      </w:r>
      <w:r w:rsidR="00031133" w:rsidRPr="00937A44">
        <w:rPr>
          <w:rFonts w:ascii="Book Antiqua" w:hAnsi="Book Antiqua"/>
          <w:lang w:eastAsia="ja-JP"/>
        </w:rPr>
        <w:fldChar w:fldCharType="separate"/>
      </w:r>
      <w:r w:rsidR="00BE180E" w:rsidRPr="00BE180E">
        <w:rPr>
          <w:rFonts w:ascii="Book Antiqua" w:hAnsi="Book Antiqua"/>
          <w:noProof/>
          <w:vertAlign w:val="superscript"/>
          <w:lang w:eastAsia="ja-JP"/>
        </w:rPr>
        <w:t>[</w:t>
      </w:r>
      <w:hyperlink w:anchor="_ENREF_28" w:tooltip="Nosho, 2010 #233" w:history="1">
        <w:r w:rsidR="009D7A38" w:rsidRPr="00BE180E">
          <w:rPr>
            <w:rFonts w:ascii="Book Antiqua" w:hAnsi="Book Antiqua"/>
            <w:noProof/>
            <w:vertAlign w:val="superscript"/>
            <w:lang w:eastAsia="ja-JP"/>
          </w:rPr>
          <w:t>28</w:t>
        </w:r>
      </w:hyperlink>
      <w:r w:rsidR="007B30F6">
        <w:rPr>
          <w:rFonts w:ascii="Book Antiqua" w:hAnsi="Book Antiqua"/>
          <w:noProof/>
          <w:vertAlign w:val="superscript"/>
          <w:lang w:eastAsia="ja-JP"/>
        </w:rPr>
        <w:t>,</w:t>
      </w:r>
      <w:hyperlink w:anchor="_ENREF_88" w:tooltip="Baba, 2010 #905" w:history="1">
        <w:r w:rsidR="009D7A38" w:rsidRPr="00BE180E">
          <w:rPr>
            <w:rFonts w:ascii="Book Antiqua" w:hAnsi="Book Antiqua"/>
            <w:noProof/>
            <w:vertAlign w:val="superscript"/>
            <w:lang w:eastAsia="ja-JP"/>
          </w:rPr>
          <w:t>88-91</w:t>
        </w:r>
      </w:hyperlink>
      <w:r w:rsidR="00BE180E" w:rsidRPr="00BE180E">
        <w:rPr>
          <w:rFonts w:ascii="Book Antiqua" w:hAnsi="Book Antiqua"/>
          <w:noProof/>
          <w:vertAlign w:val="superscript"/>
          <w:lang w:eastAsia="ja-JP"/>
        </w:rPr>
        <w:t>]</w:t>
      </w:r>
      <w:r w:rsidR="00031133" w:rsidRPr="00937A44">
        <w:rPr>
          <w:rFonts w:ascii="Book Antiqua" w:hAnsi="Book Antiqua"/>
          <w:lang w:eastAsia="ja-JP"/>
        </w:rPr>
        <w:fldChar w:fldCharType="end"/>
      </w:r>
      <w:r w:rsidR="00541DB2" w:rsidRPr="00937A44">
        <w:rPr>
          <w:rFonts w:ascii="Book Antiqua" w:hAnsi="Book Antiqua"/>
          <w:lang w:eastAsia="ja-JP"/>
        </w:rPr>
        <w:t>.</w:t>
      </w:r>
      <w:r w:rsidR="009A0B37">
        <w:rPr>
          <w:rFonts w:ascii="Book Antiqua" w:hAnsi="Book Antiqua"/>
          <w:lang w:eastAsia="ja-JP"/>
        </w:rPr>
        <w:t xml:space="preserve"> </w:t>
      </w:r>
      <w:r w:rsidRPr="00937A44">
        <w:rPr>
          <w:rFonts w:ascii="Book Antiqua" w:hAnsi="Book Antiqua"/>
          <w:lang w:eastAsia="ja-JP"/>
        </w:rPr>
        <w:t xml:space="preserve">Therefore, the low rate of MSI-high colorectal cancer in Japan might be due to the amount of </w:t>
      </w:r>
      <w:r w:rsidRPr="00937A44">
        <w:rPr>
          <w:rFonts w:ascii="Book Antiqua" w:hAnsi="Book Antiqua"/>
          <w:i/>
          <w:lang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lang w:eastAsia="ja-JP"/>
        </w:rPr>
        <w:t>nucleatum</w:t>
      </w:r>
      <w:proofErr w:type="spellEnd"/>
      <w:r w:rsidRPr="00937A44">
        <w:rPr>
          <w:rFonts w:ascii="Book Antiqua" w:hAnsi="Book Antiqua"/>
          <w:lang w:eastAsia="ja-JP"/>
        </w:rPr>
        <w:t xml:space="preserve"> in carcinoma tissues because our current data showed that the rate of </w:t>
      </w:r>
      <w:r w:rsidRPr="00937A44">
        <w:rPr>
          <w:rFonts w:ascii="Book Antiqua" w:hAnsi="Book Antiqua"/>
          <w:i/>
          <w:lang w:eastAsia="ja-JP"/>
        </w:rPr>
        <w:t xml:space="preserve">F. </w:t>
      </w:r>
      <w:proofErr w:type="spellStart"/>
      <w:r w:rsidRPr="00937A44">
        <w:rPr>
          <w:rFonts w:ascii="Book Antiqua" w:hAnsi="Book Antiqua"/>
          <w:i/>
          <w:lang w:eastAsia="ja-JP"/>
        </w:rPr>
        <w:t>nucleatum</w:t>
      </w:r>
      <w:proofErr w:type="spellEnd"/>
      <w:r w:rsidRPr="00937A44">
        <w:rPr>
          <w:rFonts w:ascii="Book Antiqua" w:hAnsi="Book Antiqua"/>
          <w:lang w:eastAsia="ja-JP"/>
        </w:rPr>
        <w:t xml:space="preserve"> positivity in Japanese patients was </w:t>
      </w:r>
      <w:r w:rsidR="00871A16">
        <w:rPr>
          <w:rFonts w:ascii="Book Antiqua" w:hAnsi="Book Antiqua" w:hint="eastAsia"/>
          <w:lang w:eastAsia="ja-JP"/>
        </w:rPr>
        <w:t xml:space="preserve">significantly </w:t>
      </w:r>
      <w:r w:rsidRPr="00937A44">
        <w:rPr>
          <w:rFonts w:ascii="Book Antiqua" w:hAnsi="Book Antiqua"/>
          <w:lang w:eastAsia="ja-JP"/>
        </w:rPr>
        <w:t xml:space="preserve">lower than that in the </w:t>
      </w:r>
      <w:r w:rsidR="00C97448">
        <w:rPr>
          <w:rFonts w:ascii="Book Antiqua" w:eastAsia="SimSun" w:hAnsi="Book Antiqua" w:hint="eastAsia"/>
          <w:lang w:eastAsia="zh-CN"/>
        </w:rPr>
        <w:t>United States</w:t>
      </w:r>
      <w:r w:rsidRPr="00937A44">
        <w:rPr>
          <w:rFonts w:ascii="Book Antiqua" w:hAnsi="Book Antiqua"/>
          <w:lang w:eastAsia="ja-JP"/>
        </w:rPr>
        <w:t xml:space="preserve"> cohorts.</w:t>
      </w:r>
      <w:r w:rsidR="009A0B37">
        <w:rPr>
          <w:rFonts w:ascii="Book Antiqua" w:hAnsi="Book Antiqua"/>
          <w:lang w:eastAsia="ja-JP"/>
        </w:rPr>
        <w:t xml:space="preserve"> </w:t>
      </w:r>
      <w:r w:rsidRPr="00937A44">
        <w:rPr>
          <w:rFonts w:ascii="Book Antiqua" w:hAnsi="Book Antiqua"/>
          <w:bCs/>
          <w:lang w:val="en-GB" w:eastAsia="ja-JP"/>
        </w:rPr>
        <w:t xml:space="preserve">MSI-high status in colorectal cancer has been associated with high levels of infiltrating T-cells, as mismatch repair defects in MSI-high </w:t>
      </w:r>
      <w:proofErr w:type="spellStart"/>
      <w:r w:rsidRPr="00937A44">
        <w:rPr>
          <w:rFonts w:ascii="Book Antiqua" w:hAnsi="Book Antiqua"/>
          <w:bCs/>
          <w:lang w:val="en-GB" w:eastAsia="ja-JP"/>
        </w:rPr>
        <w:t>tumors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 cause numerous frameshift mutations and truncated proteins, which elicit antitumor T-cell-mediated adaptive immunity</w:t>
      </w:r>
      <w:r w:rsidR="0071775C" w:rsidRPr="00937A44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BbGV4YW5kZXI8L0F1dGhvcj48WWVhcj4yMDAxPC9ZZWFy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</w:fldData>
        </w:fldChar>
      </w:r>
      <w:r w:rsidR="009D7A38">
        <w:rPr>
          <w:rFonts w:ascii="Book Antiqua" w:hAnsi="Book Antiqua"/>
          <w:bCs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BbGV4YW5kZXI8L0F1dGhvcj48WWVhcj4yMDAxPC9ZZWFy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</w:fldData>
        </w:fldChar>
      </w:r>
      <w:r w:rsidR="009D7A38">
        <w:rPr>
          <w:rFonts w:ascii="Book Antiqua" w:hAnsi="Book Antiqua"/>
          <w:bCs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lang w:val="en-GB" w:eastAsia="ja-JP"/>
        </w:rPr>
      </w:r>
      <w:r w:rsidR="009D7A38">
        <w:rPr>
          <w:rFonts w:ascii="Book Antiqua" w:hAnsi="Book Antiqua"/>
          <w:bCs/>
          <w:lang w:val="en-GB" w:eastAsia="ja-JP"/>
        </w:rPr>
        <w:fldChar w:fldCharType="end"/>
      </w:r>
      <w:r w:rsidR="0071775C" w:rsidRPr="00937A44">
        <w:rPr>
          <w:rFonts w:ascii="Book Antiqua" w:hAnsi="Book Antiqua"/>
          <w:bCs/>
          <w:lang w:val="en-GB" w:eastAsia="ja-JP"/>
        </w:rPr>
      </w:r>
      <w:r w:rsidR="0071775C" w:rsidRPr="00937A44">
        <w:rPr>
          <w:rFonts w:ascii="Book Antiqua" w:hAnsi="Book Antiqua"/>
          <w:bCs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[</w:t>
      </w:r>
      <w:hyperlink w:anchor="_ENREF_40" w:tooltip="Ogino, 2009 #245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40</w:t>
        </w:r>
      </w:hyperlink>
      <w:r w:rsidR="00C97448">
        <w:rPr>
          <w:rFonts w:ascii="Book Antiqua" w:hAnsi="Book Antiqua"/>
          <w:bCs/>
          <w:noProof/>
          <w:vertAlign w:val="superscript"/>
          <w:lang w:val="en-GB" w:eastAsia="ja-JP"/>
        </w:rPr>
        <w:t>,</w:t>
      </w:r>
      <w:hyperlink w:anchor="_ENREF_46" w:tooltip="Alexander, 2001 #371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46</w:t>
        </w:r>
      </w:hyperlink>
      <w:r w:rsidR="00C97448">
        <w:rPr>
          <w:rFonts w:ascii="Book Antiqua" w:hAnsi="Book Antiqua"/>
          <w:bCs/>
          <w:noProof/>
          <w:vertAlign w:val="superscript"/>
          <w:lang w:val="en-GB" w:eastAsia="ja-JP"/>
        </w:rPr>
        <w:t>,</w:t>
      </w:r>
      <w:hyperlink w:anchor="_ENREF_49" w:tooltip="Tougeron, 2009 #372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49</w:t>
        </w:r>
      </w:hyperlink>
      <w:r w:rsidR="00C97448">
        <w:rPr>
          <w:rFonts w:ascii="Book Antiqua" w:hAnsi="Book Antiqua"/>
          <w:bCs/>
          <w:noProof/>
          <w:vertAlign w:val="superscript"/>
          <w:lang w:val="en-GB" w:eastAsia="ja-JP"/>
        </w:rPr>
        <w:t>,</w:t>
      </w:r>
      <w:hyperlink w:anchor="_ENREF_92" w:tooltip="Rooney, 2015 #373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92</w:t>
        </w:r>
      </w:hyperlink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]</w:t>
      </w:r>
      <w:r w:rsidR="0071775C" w:rsidRPr="00937A44">
        <w:rPr>
          <w:rFonts w:ascii="Book Antiqua" w:hAnsi="Book Antiqua"/>
          <w:bCs/>
          <w:lang w:val="en-GB" w:eastAsia="ja-JP"/>
        </w:rPr>
        <w:fldChar w:fldCharType="end"/>
      </w:r>
      <w:r w:rsidR="0071775C" w:rsidRPr="00937A44">
        <w:rPr>
          <w:rFonts w:ascii="Book Antiqua" w:hAnsi="Book Antiqua"/>
          <w:bCs/>
          <w:lang w:val="en-GB" w:eastAsia="ja-JP"/>
        </w:rPr>
        <w:t>.</w:t>
      </w:r>
      <w:r w:rsidR="009A0B37">
        <w:rPr>
          <w:rFonts w:ascii="Book Antiqua" w:hAnsi="Book Antiqua"/>
          <w:bCs/>
          <w:lang w:val="en-GB" w:eastAsia="ja-JP"/>
        </w:rPr>
        <w:t xml:space="preserve"> </w:t>
      </w:r>
      <w:r w:rsidRPr="00937A44">
        <w:rPr>
          <w:rFonts w:ascii="Book Antiqua" w:hAnsi="Book Antiqua"/>
          <w:bCs/>
          <w:lang w:val="en-GB" w:eastAsia="ja-JP"/>
        </w:rPr>
        <w:t xml:space="preserve">However, MSI status is not the sole determinant of the immune response to colorectal cancer because the amounts of </w:t>
      </w:r>
      <w:proofErr w:type="spellStart"/>
      <w:r w:rsidRPr="00937A44">
        <w:rPr>
          <w:rFonts w:ascii="Book Antiqua" w:hAnsi="Book Antiqua"/>
          <w:bCs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-infiltrating T-cells considerably overlap between MSI-high and microsatellite stable (MSS) colorectal </w:t>
      </w:r>
      <w:proofErr w:type="spellStart"/>
      <w:proofErr w:type="gramStart"/>
      <w:r w:rsidRPr="00937A44">
        <w:rPr>
          <w:rFonts w:ascii="Book Antiqua" w:hAnsi="Book Antiqua"/>
          <w:bCs/>
          <w:lang w:val="en-GB" w:eastAsia="ja-JP"/>
        </w:rPr>
        <w:t>tumors</w:t>
      </w:r>
      <w:proofErr w:type="spellEnd"/>
      <w:proofErr w:type="gramEnd"/>
      <w:r w:rsidR="0071775C" w:rsidRPr="00937A44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PZ2lubzwvQXV0aG9yPjxZZWFyPjIwMDk8L1llYXI+PFJl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</w:fldData>
        </w:fldChar>
      </w:r>
      <w:r w:rsidR="009D7A38">
        <w:rPr>
          <w:rFonts w:ascii="Book Antiqua" w:hAnsi="Book Antiqua"/>
          <w:bCs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PZ2lubzwvQXV0aG9yPjxZZWFyPjIwMDk8L1llYXI+PFJl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</w:fldData>
        </w:fldChar>
      </w:r>
      <w:r w:rsidR="009D7A38">
        <w:rPr>
          <w:rFonts w:ascii="Book Antiqua" w:hAnsi="Book Antiqua"/>
          <w:bCs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lang w:val="en-GB" w:eastAsia="ja-JP"/>
        </w:rPr>
      </w:r>
      <w:r w:rsidR="009D7A38">
        <w:rPr>
          <w:rFonts w:ascii="Book Antiqua" w:hAnsi="Book Antiqua"/>
          <w:bCs/>
          <w:lang w:val="en-GB" w:eastAsia="ja-JP"/>
        </w:rPr>
        <w:fldChar w:fldCharType="end"/>
      </w:r>
      <w:r w:rsidR="0071775C" w:rsidRPr="00937A44">
        <w:rPr>
          <w:rFonts w:ascii="Book Antiqua" w:hAnsi="Book Antiqua"/>
          <w:bCs/>
          <w:lang w:val="en-GB" w:eastAsia="ja-JP"/>
        </w:rPr>
      </w:r>
      <w:r w:rsidR="0071775C" w:rsidRPr="00937A44">
        <w:rPr>
          <w:rFonts w:ascii="Book Antiqua" w:hAnsi="Book Antiqua"/>
          <w:bCs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[</w:t>
      </w:r>
      <w:hyperlink w:anchor="_ENREF_28" w:tooltip="Nosho, 2010 #233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28</w:t>
        </w:r>
      </w:hyperlink>
      <w:r w:rsidR="00C97448">
        <w:rPr>
          <w:rFonts w:ascii="Book Antiqua" w:hAnsi="Book Antiqua"/>
          <w:bCs/>
          <w:noProof/>
          <w:vertAlign w:val="superscript"/>
          <w:lang w:val="en-GB" w:eastAsia="ja-JP"/>
        </w:rPr>
        <w:t>,</w:t>
      </w:r>
      <w:hyperlink w:anchor="_ENREF_29" w:tooltip="Llosa, 2015 #370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29</w:t>
        </w:r>
      </w:hyperlink>
      <w:r w:rsidR="00C97448">
        <w:rPr>
          <w:rFonts w:ascii="Book Antiqua" w:hAnsi="Book Antiqua"/>
          <w:bCs/>
          <w:noProof/>
          <w:vertAlign w:val="superscript"/>
          <w:lang w:val="en-GB" w:eastAsia="ja-JP"/>
        </w:rPr>
        <w:t>,</w:t>
      </w:r>
      <w:hyperlink w:anchor="_ENREF_40" w:tooltip="Ogino, 2009 #245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40</w:t>
        </w:r>
      </w:hyperlink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]</w:t>
      </w:r>
      <w:r w:rsidR="0071775C" w:rsidRPr="00937A44">
        <w:rPr>
          <w:rFonts w:ascii="Book Antiqua" w:hAnsi="Book Antiqua"/>
          <w:bCs/>
          <w:lang w:val="en-GB" w:eastAsia="ja-JP"/>
        </w:rPr>
        <w:fldChar w:fldCharType="end"/>
      </w:r>
      <w:r w:rsidR="0071775C" w:rsidRPr="00937A44">
        <w:rPr>
          <w:rFonts w:ascii="Book Antiqua" w:hAnsi="Book Antiqua"/>
          <w:bCs/>
          <w:lang w:val="en-GB" w:eastAsia="ja-JP"/>
        </w:rPr>
        <w:t>.</w:t>
      </w:r>
      <w:r w:rsidR="009A0B37">
        <w:rPr>
          <w:rFonts w:ascii="Book Antiqua" w:hAnsi="Book Antiqua"/>
          <w:bCs/>
          <w:lang w:val="en-GB" w:eastAsia="ja-JP"/>
        </w:rPr>
        <w:t xml:space="preserve"> </w:t>
      </w:r>
      <w:r w:rsidRPr="00937A44">
        <w:rPr>
          <w:rFonts w:ascii="Book Antiqua" w:hAnsi="Book Antiqua"/>
          <w:bCs/>
          <w:lang w:val="en-GB" w:eastAsia="ja-JP"/>
        </w:rPr>
        <w:t>Hence, there must be other factors that influence the antitumor immune response to colorectal cancer.</w:t>
      </w:r>
      <w:r w:rsidR="009A0B37">
        <w:rPr>
          <w:rFonts w:ascii="Book Antiqua" w:hAnsi="Book Antiqua"/>
          <w:bCs/>
          <w:lang w:val="en-GB" w:eastAsia="ja-JP"/>
        </w:rPr>
        <w:t xml:space="preserve"> </w:t>
      </w:r>
    </w:p>
    <w:p w14:paraId="1363EDF5" w14:textId="04469C30" w:rsidR="00963C06" w:rsidRPr="00937A44" w:rsidRDefault="000C686B" w:rsidP="00B9333B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lang w:eastAsia="ja-JP"/>
        </w:rPr>
      </w:pPr>
      <w:r w:rsidRPr="00937A44">
        <w:rPr>
          <w:rFonts w:ascii="Book Antiqua" w:hAnsi="Book Antiqua"/>
          <w:bCs/>
          <w:lang w:val="en-GB" w:eastAsia="ja-JP"/>
        </w:rPr>
        <w:t xml:space="preserve">T-cell-mediated adaptive immunity plays an important role in regulating </w:t>
      </w:r>
      <w:proofErr w:type="spellStart"/>
      <w:r w:rsidRPr="00937A44">
        <w:rPr>
          <w:rFonts w:ascii="Book Antiqua" w:hAnsi="Book Antiqua"/>
          <w:bCs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 evolution and in inhibiting </w:t>
      </w:r>
      <w:proofErr w:type="spellStart"/>
      <w:r w:rsidRPr="00937A44">
        <w:rPr>
          <w:rFonts w:ascii="Book Antiqua" w:hAnsi="Book Antiqua"/>
          <w:bCs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 progression</w:t>
      </w:r>
      <w:r w:rsidR="0071775C" w:rsidRPr="00937A44">
        <w:rPr>
          <w:rFonts w:ascii="Book Antiqua" w:hAnsi="Book Antiqua"/>
          <w:bCs/>
          <w:lang w:val="en-GB" w:eastAsia="ja-JP"/>
        </w:rPr>
        <w:fldChar w:fldCharType="begin"/>
      </w:r>
      <w:r w:rsidR="009D7A38">
        <w:rPr>
          <w:rFonts w:ascii="Book Antiqua" w:hAnsi="Book Antiqua"/>
          <w:bCs/>
          <w:lang w:val="en-GB" w:eastAsia="ja-JP"/>
        </w:rPr>
        <w:instrText xml:space="preserve"> ADDIN EN.CITE &lt;EndNote&gt;&lt;Cite&gt;&lt;Author&gt;Fridman&lt;/Author&gt;&lt;Year&gt;2012&lt;/Year&gt;&lt;RecNum&gt;431&lt;/RecNum&gt;&lt;DisplayText&gt;&lt;style face="superscript"&gt;[55]&lt;/style&gt;&lt;/DisplayText&gt;&lt;record&gt;&lt;rec-number&gt;431&lt;/rec-number&gt;&lt;foreign-keys&gt;&lt;key app="EN" db-id="d0a2rtdsmtsfsnexts3xata8eda5ax2fzvzr"&gt;431&lt;/key&gt;&lt;/foreign-keys&gt;&lt;ref-type name="Journal Article"&gt;17&lt;/ref-type&gt;&lt;contributors&gt;&lt;authors&gt;&lt;author&gt;Fridman, W. H.&lt;/author&gt;&lt;author&gt;Pages, F.&lt;/author&gt;&lt;author&gt;Sautes-Fridman, C.&lt;/author&gt;&lt;author&gt;Galon, J.&lt;/author&gt;&lt;/authors&gt;&lt;/contributors&gt;&lt;auth-address&gt;INSERM UMRS872, Laboratory of Immune microenvironment and tumours, Paris F75006, France.&lt;/auth-address&gt;&lt;titles&gt;&lt;title&gt;The immune contexture in human tumours: impact on clinical outcome&lt;/title&gt;&lt;secondary-title&gt;Nat Rev Cancer&lt;/secondary-title&gt;&lt;alt-title&gt;Nat Rev Cancer&lt;/alt-title&gt;&lt;/titles&gt;&lt;periodical&gt;&lt;full-title&gt;Nat Rev Cancer&lt;/full-title&gt;&lt;abbr-1&gt;Nat Rev Cancer&lt;/abbr-1&gt;&lt;/periodical&gt;&lt;alt-periodical&gt;&lt;full-title&gt;Nat Rev Cancer&lt;/full-title&gt;&lt;abbr-1&gt;Nat Rev Cancer&lt;/abbr-1&gt;&lt;/alt-periodical&gt;&lt;pages&gt;298-306&lt;/pages&gt;&lt;volume&gt;12&lt;/volume&gt;&lt;number&gt;4&lt;/number&gt;&lt;edition&gt;2012/03/16&lt;/edition&gt;&lt;keywords&gt;&lt;keyword&gt;Animals&lt;/keyword&gt;&lt;keyword&gt;Chemokines/metabolism&lt;/keyword&gt;&lt;keyword&gt;Cytokines/metabolism&lt;/keyword&gt;&lt;keyword&gt;Disease-Free Survival&lt;/keyword&gt;&lt;keyword&gt;Humans&lt;/keyword&gt;&lt;keyword&gt;Mice&lt;/keyword&gt;&lt;keyword&gt;Molecular Targeted Therapy&lt;/keyword&gt;&lt;keyword&gt;Neoplasms/drug therapy/*immunology/metabolism/pathology&lt;/keyword&gt;&lt;keyword&gt;Prognosis&lt;/keyword&gt;&lt;keyword&gt;Tumor Microenvironment&lt;/keyword&gt;&lt;keyword&gt;Vascular Endothelial Growth Factor A/antagonists &amp;amp; inhibitors/metabolism&lt;/keyword&gt;&lt;/keywords&gt;&lt;dates&gt;&lt;year&gt;2012&lt;/year&gt;&lt;pub-dates&gt;&lt;date&gt;Apr&lt;/date&gt;&lt;/pub-dates&gt;&lt;/dates&gt;&lt;isbn&gt;1474-1768 (Electronic)&amp;#xD;1474-175X (Linking)&lt;/isbn&gt;&lt;accession-num&gt;22419253&lt;/accession-num&gt;&lt;work-type&gt;Research Support, Non-U.S. Gov&amp;apos;t&lt;/work-type&gt;&lt;urls&gt;&lt;related-urls&gt;&lt;url&gt;http://www.ncbi.nlm.nih.gov/pubmed/22419253&lt;/url&gt;&lt;/related-urls&gt;&lt;/urls&gt;&lt;electronic-resource-num&gt;10.1038/nrc3245&lt;/electronic-resource-num&gt;&lt;language&gt;eng&lt;/language&gt;&lt;/record&gt;&lt;/Cite&gt;&lt;/EndNote&gt;</w:instrText>
      </w:r>
      <w:r w:rsidR="0071775C" w:rsidRPr="00937A44">
        <w:rPr>
          <w:rFonts w:ascii="Book Antiqua" w:hAnsi="Book Antiqua"/>
          <w:bCs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[</w:t>
      </w:r>
      <w:hyperlink w:anchor="_ENREF_55" w:tooltip="Fridman, 2012 #431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55</w:t>
        </w:r>
      </w:hyperlink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]</w:t>
      </w:r>
      <w:r w:rsidR="0071775C" w:rsidRPr="00937A44">
        <w:rPr>
          <w:rFonts w:ascii="Book Antiqua" w:hAnsi="Book Antiqua"/>
          <w:bCs/>
          <w:lang w:val="en-GB" w:eastAsia="ja-JP"/>
        </w:rPr>
        <w:fldChar w:fldCharType="end"/>
      </w:r>
      <w:r w:rsidR="00145411" w:rsidRPr="00937A44">
        <w:rPr>
          <w:rFonts w:ascii="Book Antiqua" w:hAnsi="Book Antiqua"/>
          <w:bCs/>
          <w:lang w:val="en-GB" w:eastAsia="ja-JP"/>
        </w:rPr>
        <w:t>.</w:t>
      </w:r>
      <w:r w:rsidR="009A0B37">
        <w:rPr>
          <w:rFonts w:ascii="Book Antiqua" w:hAnsi="Book Antiqua"/>
          <w:bCs/>
          <w:lang w:val="en-GB" w:eastAsia="ja-JP"/>
        </w:rPr>
        <w:t xml:space="preserve"> </w:t>
      </w:r>
      <w:r w:rsidR="00145411" w:rsidRPr="00937A44">
        <w:rPr>
          <w:rFonts w:ascii="Book Antiqua" w:hAnsi="Book Antiqua"/>
          <w:bCs/>
          <w:lang w:val="en-GB" w:eastAsia="ja-JP"/>
        </w:rPr>
        <w:t>The immunity</w:t>
      </w:r>
      <w:r w:rsidR="00145411" w:rsidRPr="00937A44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 w:cs="Arial"/>
          <w:lang w:eastAsia="ja-JP"/>
        </w:rPr>
        <w:t>includes multiple steps involving the clonal selection of antigen-specific cells, their activation and proliferation in secondary lymphoid tissues, and their recruitment into the tumor microenvironment</w:t>
      </w:r>
      <w:r w:rsidR="00FA65C4" w:rsidRPr="00937A44">
        <w:rPr>
          <w:rFonts w:ascii="Book Antiqua" w:hAnsi="Book Antiqua" w:cs="Arial"/>
          <w:lang w:eastAsia="ja-JP"/>
        </w:rPr>
        <w:fldChar w:fldCharType="begin"/>
      </w:r>
      <w:r w:rsidR="009D7A38">
        <w:rPr>
          <w:rFonts w:ascii="Book Antiqua" w:hAnsi="Book Antiqua" w:cs="Arial"/>
          <w:lang w:eastAsia="ja-JP"/>
        </w:rPr>
        <w:instrText xml:space="preserve"> ADDIN EN.CITE &lt;EndNote&gt;&lt;Cite&gt;&lt;Author&gt;Pardoll&lt;/Author&gt;&lt;Year&gt;2012&lt;/Year&gt;&lt;RecNum&gt;731&lt;/RecNum&gt;&lt;DisplayText&gt;&lt;style face="superscript"&gt;[93]&lt;/style&gt;&lt;/DisplayText&gt;&lt;record&gt;&lt;rec-number&gt;731&lt;/rec-number&gt;&lt;foreign-keys&gt;&lt;key app="EN" db-id="d0a2rtdsmtsfsnexts3xata8eda5ax2fzvzr"&gt;731&lt;/key&gt;&lt;/foreign-keys&gt;&lt;ref-type name="Journal Article"&gt;17&lt;/ref-type&gt;&lt;contributors&gt;&lt;authors&gt;&lt;author&gt;Pardoll, D. M.&lt;/author&gt;&lt;/authors&gt;&lt;/contributors&gt;&lt;auth-address&gt;Johns Hopkins University School of Medicine, Sidney Kimmel Comprehensive Cancer Center, CRB1 Room 444, 1650 Orleans Street, Baltimore, Maryland 21287, USA. dpardol1@jhmi.edu&lt;/auth-address&gt;&lt;titles&gt;&lt;title&gt;The blockade of immune checkpoints in cancer immunotherapy&lt;/title&gt;&lt;secondary-title&gt;Nat Rev Cancer&lt;/secondary-title&gt;&lt;alt-title&gt;Nat Rev Cancer&lt;/alt-title&gt;&lt;/titles&gt;&lt;periodical&gt;&lt;full-title&gt;Nat Rev Cancer&lt;/full-title&gt;&lt;abbr-1&gt;Nat Rev Cancer&lt;/abbr-1&gt;&lt;/periodical&gt;&lt;alt-periodical&gt;&lt;full-title&gt;Nat Rev Cancer&lt;/full-title&gt;&lt;abbr-1&gt;Nat Rev Cancer&lt;/abbr-1&gt;&lt;/alt-periodical&gt;&lt;pages&gt;252-64&lt;/pages&gt;&lt;volume&gt;12&lt;/volume&gt;&lt;number&gt;4&lt;/number&gt;&lt;edition&gt;2012/03/23&lt;/edition&gt;&lt;keywords&gt;&lt;keyword&gt;Animals&lt;/keyword&gt;&lt;keyword&gt;Antigens, Neoplasm/immunology/metabolism&lt;/keyword&gt;&lt;keyword&gt;CTLA-4 Antigen/physiology&lt;/keyword&gt;&lt;keyword&gt;Cancer Vaccines/therapeutic use&lt;/keyword&gt;&lt;keyword&gt;Clinical Trials as Topic&lt;/keyword&gt;&lt;keyword&gt;Humans&lt;/keyword&gt;&lt;keyword&gt;Immunotherapy&lt;/keyword&gt;&lt;keyword&gt;Molecular Targeted Therapy&lt;/keyword&gt;&lt;keyword&gt;Neoplasms/immunology/metabolism/*therapy&lt;/keyword&gt;&lt;keyword&gt;Programmed Cell Death 1 Receptor/physiology&lt;/keyword&gt;&lt;keyword&gt;Tumor Escape&lt;/keyword&gt;&lt;/keywords&gt;&lt;dates&gt;&lt;year&gt;2012&lt;/year&gt;&lt;pub-dates&gt;&lt;date&gt;Apr&lt;/date&gt;&lt;/pub-dates&gt;&lt;/dates&gt;&lt;isbn&gt;1474-1768 (Electronic)&amp;#xD;1474-175X (Linking)&lt;/isbn&gt;&lt;accession-num&gt;22437870&lt;/accession-num&gt;&lt;work-type&gt;Research Support, Non-U.S. Gov&amp;apos;t&amp;#xD;Review&lt;/work-type&gt;&lt;urls&gt;&lt;related-urls&gt;&lt;url&gt;http://www.ncbi.nlm.nih.gov/pubmed/22437870&lt;/url&gt;&lt;/related-urls&gt;&lt;/urls&gt;&lt;electronic-resource-num&gt;10.1038/nrc3239&lt;/electronic-resource-num&gt;&lt;language&gt;eng&lt;/language&gt;&lt;/record&gt;&lt;/Cite&gt;&lt;/EndNote&gt;</w:instrText>
      </w:r>
      <w:r w:rsidR="00FA65C4" w:rsidRPr="00937A44">
        <w:rPr>
          <w:rFonts w:ascii="Book Antiqua" w:hAnsi="Book Antiqua" w:cs="Arial"/>
          <w:lang w:eastAsia="ja-JP"/>
        </w:rPr>
        <w:fldChar w:fldCharType="separate"/>
      </w:r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[</w:t>
      </w:r>
      <w:hyperlink w:anchor="_ENREF_93" w:tooltip="Pardoll, 2012 #731" w:history="1">
        <w:r w:rsidR="009D7A38" w:rsidRPr="00BE180E">
          <w:rPr>
            <w:rFonts w:ascii="Book Antiqua" w:hAnsi="Book Antiqua" w:cs="Arial"/>
            <w:noProof/>
            <w:vertAlign w:val="superscript"/>
            <w:lang w:eastAsia="ja-JP"/>
          </w:rPr>
          <w:t>93</w:t>
        </w:r>
      </w:hyperlink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lang w:eastAsia="ja-JP"/>
        </w:rPr>
        <w:fldChar w:fldCharType="end"/>
      </w:r>
      <w:r w:rsidRPr="00937A44">
        <w:rPr>
          <w:rFonts w:ascii="Book Antiqua" w:hAnsi="Book Antiqua" w:cs="Arial"/>
          <w:lang w:eastAsia="ja-JP"/>
        </w:rPr>
        <w:t>.</w:t>
      </w:r>
      <w:r w:rsidR="009A0B37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 w:cs="Arial"/>
          <w:lang w:eastAsia="ja-JP"/>
        </w:rPr>
        <w:t xml:space="preserve">In a mouse model, </w:t>
      </w:r>
      <w:r w:rsidRPr="00937A44">
        <w:rPr>
          <w:rFonts w:ascii="Book Antiqua" w:hAnsi="Book Antiqua" w:cs="Arial"/>
          <w:i/>
          <w:lang w:eastAsia="ja-JP"/>
        </w:rPr>
        <w:t xml:space="preserve">F. </w:t>
      </w:r>
      <w:proofErr w:type="spellStart"/>
      <w:r w:rsidRPr="00937A44">
        <w:rPr>
          <w:rFonts w:ascii="Book Antiqua" w:hAnsi="Book Antiqua" w:cs="Arial"/>
          <w:i/>
          <w:lang w:eastAsia="ja-JP"/>
        </w:rPr>
        <w:t>nucleatum</w:t>
      </w:r>
      <w:proofErr w:type="spellEnd"/>
      <w:r w:rsidRPr="00937A44">
        <w:rPr>
          <w:rFonts w:ascii="Book Antiqua" w:hAnsi="Book Antiqua" w:cs="Arial"/>
          <w:lang w:eastAsia="ja-JP"/>
        </w:rPr>
        <w:t xml:space="preserve"> recruits myeloid-derived suppressor cells into the tumor </w:t>
      </w:r>
      <w:proofErr w:type="gramStart"/>
      <w:r w:rsidRPr="00937A44">
        <w:rPr>
          <w:rFonts w:ascii="Book Antiqua" w:hAnsi="Book Antiqua" w:cs="Arial"/>
          <w:lang w:eastAsia="ja-JP"/>
        </w:rPr>
        <w:t>microenvironment</w:t>
      </w:r>
      <w:proofErr w:type="gramEnd"/>
      <w:r w:rsidR="00FA65C4" w:rsidRPr="00937A44">
        <w:rPr>
          <w:rFonts w:ascii="Book Antiqua" w:hAnsi="Book Antiqua" w:cs="Arial"/>
          <w:lang w:eastAsia="ja-JP"/>
        </w:rPr>
        <w:fldChar w:fldCharType="begin">
          <w:fldData xml:space="preserve">PEVuZE5vdGU+PENpdGU+PEF1dGhvcj5Lb3N0aWM8L0F1dGhvcj48WWVhcj4yMDEzPC9ZZWFyPjxS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=
</w:fldData>
        </w:fldChar>
      </w:r>
      <w:r w:rsidR="006B194A">
        <w:rPr>
          <w:rFonts w:ascii="Book Antiqua" w:hAnsi="Book Antiqua" w:cs="Arial"/>
          <w:lang w:eastAsia="ja-JP"/>
        </w:rPr>
        <w:instrText xml:space="preserve"> ADDIN EN.CITE </w:instrText>
      </w:r>
      <w:r w:rsidR="006B194A">
        <w:rPr>
          <w:rFonts w:ascii="Book Antiqua" w:hAnsi="Book Antiqua" w:cs="Arial"/>
          <w:lang w:eastAsia="ja-JP"/>
        </w:rPr>
        <w:fldChar w:fldCharType="begin">
          <w:fldData xml:space="preserve">PEVuZE5vdGU+PENpdGU+PEF1dGhvcj5Lb3N0aWM8L0F1dGhvcj48WWVhcj4yMDEzPC9ZZWFyPjxS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=
</w:fldData>
        </w:fldChar>
      </w:r>
      <w:r w:rsidR="006B194A">
        <w:rPr>
          <w:rFonts w:ascii="Book Antiqua" w:hAnsi="Book Antiqua" w:cs="Arial"/>
          <w:lang w:eastAsia="ja-JP"/>
        </w:rPr>
        <w:instrText xml:space="preserve"> ADDIN EN.CITE.DATA </w:instrText>
      </w:r>
      <w:r w:rsidR="006B194A">
        <w:rPr>
          <w:rFonts w:ascii="Book Antiqua" w:hAnsi="Book Antiqua" w:cs="Arial"/>
          <w:lang w:eastAsia="ja-JP"/>
        </w:rPr>
      </w:r>
      <w:r w:rsidR="006B194A">
        <w:rPr>
          <w:rFonts w:ascii="Book Antiqua" w:hAnsi="Book Antiqua" w:cs="Arial"/>
          <w:lang w:eastAsia="ja-JP"/>
        </w:rPr>
        <w:fldChar w:fldCharType="end"/>
      </w:r>
      <w:r w:rsidR="00FA65C4" w:rsidRPr="00937A44">
        <w:rPr>
          <w:rFonts w:ascii="Book Antiqua" w:hAnsi="Book Antiqua" w:cs="Arial"/>
          <w:lang w:eastAsia="ja-JP"/>
        </w:rPr>
      </w:r>
      <w:r w:rsidR="00FA65C4" w:rsidRPr="00937A44">
        <w:rPr>
          <w:rFonts w:ascii="Book Antiqua" w:hAnsi="Book Antiqua" w:cs="Arial"/>
          <w:lang w:eastAsia="ja-JP"/>
        </w:rPr>
        <w:fldChar w:fldCharType="separate"/>
      </w:r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[</w:t>
      </w:r>
      <w:hyperlink w:anchor="_ENREF_38" w:tooltip="Kostic, 2013 #66" w:history="1">
        <w:r w:rsidR="009D7A38" w:rsidRPr="00BE180E">
          <w:rPr>
            <w:rFonts w:ascii="Book Antiqua" w:hAnsi="Book Antiqua" w:cs="Arial"/>
            <w:noProof/>
            <w:vertAlign w:val="superscript"/>
            <w:lang w:eastAsia="ja-JP"/>
          </w:rPr>
          <w:t>38</w:t>
        </w:r>
      </w:hyperlink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lang w:eastAsia="ja-JP"/>
        </w:rPr>
        <w:fldChar w:fldCharType="end"/>
      </w:r>
      <w:r w:rsidRPr="00937A44">
        <w:rPr>
          <w:rFonts w:ascii="Book Antiqua" w:hAnsi="Book Antiqua" w:cs="Arial"/>
          <w:lang w:eastAsia="ja-JP"/>
        </w:rPr>
        <w:t>.</w:t>
      </w:r>
      <w:r w:rsidR="009A0B37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 w:cs="Arial"/>
          <w:lang w:eastAsia="ja-JP"/>
        </w:rPr>
        <w:t>Myeloid-derived suppressor cells can inhibit T-cell proliferation and induce T-cell apoptosis</w:t>
      </w:r>
      <w:r w:rsidR="00FA65C4" w:rsidRPr="00937A44">
        <w:rPr>
          <w:rFonts w:ascii="Book Antiqua" w:hAnsi="Book Antiqua" w:cs="Arial"/>
          <w:lang w:eastAsia="ja-JP"/>
        </w:rPr>
        <w:fldChar w:fldCharType="begin"/>
      </w:r>
      <w:r w:rsidR="009D7A38">
        <w:rPr>
          <w:rFonts w:ascii="Book Antiqua" w:hAnsi="Book Antiqua" w:cs="Arial"/>
          <w:lang w:eastAsia="ja-JP"/>
        </w:rPr>
        <w:instrText xml:space="preserve"> ADDIN EN.CITE &lt;EndNote&gt;&lt;Cite&gt;&lt;Author&gt;Gabrilovich&lt;/Author&gt;&lt;Year&gt;2012&lt;/Year&gt;&lt;RecNum&gt;430&lt;/RecNum&gt;&lt;DisplayText&gt;&lt;style face="superscript"&gt;[52]&lt;/style&gt;&lt;/DisplayText&gt;&lt;record&gt;&lt;rec-number&gt;430&lt;/rec-number&gt;&lt;foreign-keys&gt;&lt;key app="EN" db-id="d0a2rtdsmtsfsnexts3xata8eda5ax2fzvzr"&gt;430&lt;/key&gt;&lt;/foreign-keys&gt;&lt;ref-type name="Journal Article"&gt;17&lt;/ref-type&gt;&lt;contributors&gt;&lt;authors&gt;&lt;author&gt;Gabrilovich, D. I.&lt;/author&gt;&lt;author&gt;Ostrand-Rosenberg, S.&lt;/author&gt;&lt;author&gt;Bronte, V.&lt;/author&gt;&lt;/authors&gt;&lt;/contributors&gt;&lt;auth-address&gt;H. Lee Moffitt Cancer Center and Research Institute, Tampa, Florida 33647, USA. dmitry.gabrilovich@ moffitt.org&lt;/auth-address&gt;&lt;titles&gt;&lt;title&gt;Coordinated regulation of myeloid cells by tumours&lt;/title&gt;&lt;secondary-title&gt;Nat Rev Immunol&lt;/secondary-title&gt;&lt;alt-title&gt;Nat Rev Immunol&lt;/alt-title&gt;&lt;/titles&gt;&lt;periodical&gt;&lt;full-title&gt;Nat Rev Immunol&lt;/full-title&gt;&lt;abbr-1&gt;Nat Rev Immunol&lt;/abbr-1&gt;&lt;/periodical&gt;&lt;alt-periodical&gt;&lt;full-title&gt;Nat Rev Immunol&lt;/full-title&gt;&lt;abbr-1&gt;Nat Rev Immunol&lt;/abbr-1&gt;&lt;/alt-periodical&gt;&lt;pages&gt;253-68&lt;/pages&gt;&lt;volume&gt;12&lt;/volume&gt;&lt;number&gt;4&lt;/number&gt;&lt;edition&gt;2012/03/23&lt;/edition&gt;&lt;keywords&gt;&lt;keyword&gt;Animals&lt;/keyword&gt;&lt;keyword&gt;Antineoplastic Agents/pharmacology/therapeutic use&lt;/keyword&gt;&lt;keyword&gt;Humans&lt;/keyword&gt;&lt;keyword&gt;Immune Tolerance/drug effects/*immunology&lt;/keyword&gt;&lt;keyword&gt;Myeloid Cells/drug effects/*immunology&lt;/keyword&gt;&lt;keyword&gt;Neoplasms/drug therapy/*immunology&lt;/keyword&gt;&lt;/keywords&gt;&lt;dates&gt;&lt;year&gt;2012&lt;/year&gt;&lt;pub-dates&gt;&lt;date&gt;Apr&lt;/date&gt;&lt;/pub-dates&gt;&lt;/dates&gt;&lt;isbn&gt;1474-1741 (Electronic)&amp;#xD;1474-1733 (Linking)&lt;/isbn&gt;&lt;accession-num&gt;22437938&lt;/accession-num&gt;&lt;work-type&gt;Review&lt;/work-type&gt;&lt;urls&gt;&lt;related-urls&gt;&lt;url&gt;http://www.ncbi.nlm.nih.gov/pubmed/22437938&lt;/url&gt;&lt;/related-urls&gt;&lt;/urls&gt;&lt;custom2&gt;3587148&lt;/custom2&gt;&lt;electronic-resource-num&gt;10.1038/nri3175&lt;/electronic-resource-num&gt;&lt;language&gt;eng&lt;/language&gt;&lt;/record&gt;&lt;/Cite&gt;&lt;/EndNote&gt;</w:instrText>
      </w:r>
      <w:r w:rsidR="00FA65C4" w:rsidRPr="00937A44">
        <w:rPr>
          <w:rFonts w:ascii="Book Antiqua" w:hAnsi="Book Antiqua" w:cs="Arial"/>
          <w:lang w:eastAsia="ja-JP"/>
        </w:rPr>
        <w:fldChar w:fldCharType="separate"/>
      </w:r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[</w:t>
      </w:r>
      <w:hyperlink w:anchor="_ENREF_52" w:tooltip="Gabrilovich, 2012 #430" w:history="1">
        <w:r w:rsidR="009D7A38" w:rsidRPr="00BE180E">
          <w:rPr>
            <w:rFonts w:ascii="Book Antiqua" w:hAnsi="Book Antiqua" w:cs="Arial"/>
            <w:noProof/>
            <w:vertAlign w:val="superscript"/>
            <w:lang w:eastAsia="ja-JP"/>
          </w:rPr>
          <w:t>52</w:t>
        </w:r>
      </w:hyperlink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lang w:eastAsia="ja-JP"/>
        </w:rPr>
        <w:fldChar w:fldCharType="end"/>
      </w:r>
      <w:r w:rsidRPr="00937A44">
        <w:rPr>
          <w:rFonts w:ascii="Book Antiqua" w:hAnsi="Book Antiqua" w:cs="Arial"/>
          <w:lang w:eastAsia="ja-JP"/>
        </w:rPr>
        <w:t>.</w:t>
      </w:r>
      <w:r w:rsidR="009A0B37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 w:cs="Arial"/>
          <w:lang w:eastAsia="ja-JP"/>
        </w:rPr>
        <w:t xml:space="preserve">Virulence factors derived from </w:t>
      </w:r>
      <w:r w:rsidRPr="00937A44">
        <w:rPr>
          <w:rFonts w:ascii="Book Antiqua" w:hAnsi="Book Antiqua" w:cs="Arial"/>
          <w:i/>
          <w:lang w:eastAsia="ja-JP"/>
        </w:rPr>
        <w:t xml:space="preserve">F. </w:t>
      </w:r>
      <w:proofErr w:type="spellStart"/>
      <w:r w:rsidRPr="00937A44">
        <w:rPr>
          <w:rFonts w:ascii="Book Antiqua" w:hAnsi="Book Antiqua" w:cs="Arial"/>
          <w:i/>
          <w:lang w:eastAsia="ja-JP"/>
        </w:rPr>
        <w:t>nucleatum</w:t>
      </w:r>
      <w:proofErr w:type="spellEnd"/>
      <w:r w:rsidRPr="00937A44">
        <w:rPr>
          <w:rFonts w:ascii="Book Antiqua" w:hAnsi="Book Antiqua" w:cs="Arial"/>
          <w:lang w:eastAsia="ja-JP"/>
        </w:rPr>
        <w:t xml:space="preserve"> also inhibit T-cell </w:t>
      </w:r>
      <w:proofErr w:type="gramStart"/>
      <w:r w:rsidRPr="00937A44">
        <w:rPr>
          <w:rFonts w:ascii="Book Antiqua" w:hAnsi="Book Antiqua" w:cs="Arial"/>
          <w:lang w:eastAsia="ja-JP"/>
        </w:rPr>
        <w:t>proliferation</w:t>
      </w:r>
      <w:proofErr w:type="gramEnd"/>
      <w:r w:rsidR="00FA65C4" w:rsidRPr="00937A44">
        <w:rPr>
          <w:rFonts w:ascii="Book Antiqua" w:hAnsi="Book Antiqua" w:cs="Arial"/>
          <w:lang w:eastAsia="ja-JP"/>
        </w:rPr>
        <w:fldChar w:fldCharType="begin">
          <w:fldData xml:space="preserve">PEVuZE5vdGU+PENpdGU+PEF1dGhvcj5TaGVua2VyPC9BdXRob3I+PFllYXI+MTk5NTwvWWVhcj48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</w:fldData>
        </w:fldChar>
      </w:r>
      <w:r w:rsidR="009D7A38">
        <w:rPr>
          <w:rFonts w:ascii="Book Antiqua" w:hAnsi="Book Antiqua" w:cs="Arial"/>
          <w:lang w:eastAsia="ja-JP"/>
        </w:rPr>
        <w:instrText xml:space="preserve"> ADDIN EN.CITE </w:instrText>
      </w:r>
      <w:r w:rsidR="009D7A38">
        <w:rPr>
          <w:rFonts w:ascii="Book Antiqua" w:hAnsi="Book Antiqua" w:cs="Arial"/>
          <w:lang w:eastAsia="ja-JP"/>
        </w:rPr>
        <w:fldChar w:fldCharType="begin">
          <w:fldData xml:space="preserve">PEVuZE5vdGU+PENpdGU+PEF1dGhvcj5TaGVua2VyPC9BdXRob3I+PFllYXI+MTk5NTwvWWVhcj48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</w:fldData>
        </w:fldChar>
      </w:r>
      <w:r w:rsidR="009D7A38">
        <w:rPr>
          <w:rFonts w:ascii="Book Antiqua" w:hAnsi="Book Antiqua" w:cs="Arial"/>
          <w:lang w:eastAsia="ja-JP"/>
        </w:rPr>
        <w:instrText xml:space="preserve"> ADDIN EN.CITE.DATA </w:instrText>
      </w:r>
      <w:r w:rsidR="009D7A38">
        <w:rPr>
          <w:rFonts w:ascii="Book Antiqua" w:hAnsi="Book Antiqua" w:cs="Arial"/>
          <w:lang w:eastAsia="ja-JP"/>
        </w:rPr>
      </w:r>
      <w:r w:rsidR="009D7A38">
        <w:rPr>
          <w:rFonts w:ascii="Book Antiqua" w:hAnsi="Book Antiqua" w:cs="Arial"/>
          <w:lang w:eastAsia="ja-JP"/>
        </w:rPr>
        <w:fldChar w:fldCharType="end"/>
      </w:r>
      <w:r w:rsidR="00FA65C4" w:rsidRPr="00937A44">
        <w:rPr>
          <w:rFonts w:ascii="Book Antiqua" w:hAnsi="Book Antiqua" w:cs="Arial"/>
          <w:lang w:eastAsia="ja-JP"/>
        </w:rPr>
      </w:r>
      <w:r w:rsidR="00FA65C4" w:rsidRPr="00937A44">
        <w:rPr>
          <w:rFonts w:ascii="Book Antiqua" w:hAnsi="Book Antiqua" w:cs="Arial"/>
          <w:lang w:eastAsia="ja-JP"/>
        </w:rPr>
        <w:fldChar w:fldCharType="separate"/>
      </w:r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[</w:t>
      </w:r>
      <w:hyperlink w:anchor="_ENREF_33" w:tooltip="Shenker, 1995 #436" w:history="1">
        <w:r w:rsidR="009D7A38" w:rsidRPr="00BE180E">
          <w:rPr>
            <w:rFonts w:ascii="Book Antiqua" w:hAnsi="Book Antiqua" w:cs="Arial"/>
            <w:noProof/>
            <w:vertAlign w:val="superscript"/>
            <w:lang w:eastAsia="ja-JP"/>
          </w:rPr>
          <w:t>33</w:t>
        </w:r>
      </w:hyperlink>
      <w:r w:rsidR="007B30F6">
        <w:rPr>
          <w:rFonts w:ascii="Book Antiqua" w:hAnsi="Book Antiqua" w:cs="Arial"/>
          <w:noProof/>
          <w:vertAlign w:val="superscript"/>
          <w:lang w:eastAsia="ja-JP"/>
        </w:rPr>
        <w:t>,</w:t>
      </w:r>
      <w:hyperlink w:anchor="_ENREF_94" w:tooltip="Kaplan, 2010 #732" w:history="1">
        <w:r w:rsidR="009D7A38" w:rsidRPr="00BE180E">
          <w:rPr>
            <w:rFonts w:ascii="Book Antiqua" w:hAnsi="Book Antiqua" w:cs="Arial"/>
            <w:noProof/>
            <w:vertAlign w:val="superscript"/>
            <w:lang w:eastAsia="ja-JP"/>
          </w:rPr>
          <w:t>94</w:t>
        </w:r>
      </w:hyperlink>
      <w:r w:rsidR="00BE180E" w:rsidRPr="00BE180E">
        <w:rPr>
          <w:rFonts w:ascii="Book Antiqua" w:hAnsi="Book Antiqua" w:cs="Arial"/>
          <w:noProof/>
          <w:vertAlign w:val="superscript"/>
          <w:lang w:eastAsia="ja-JP"/>
        </w:rPr>
        <w:t>]</w:t>
      </w:r>
      <w:r w:rsidR="00FA65C4" w:rsidRPr="00937A44">
        <w:rPr>
          <w:rFonts w:ascii="Book Antiqua" w:hAnsi="Book Antiqua" w:cs="Arial"/>
          <w:lang w:eastAsia="ja-JP"/>
        </w:rPr>
        <w:fldChar w:fldCharType="end"/>
      </w:r>
      <w:r w:rsidRPr="00937A44">
        <w:rPr>
          <w:rFonts w:ascii="Book Antiqua" w:hAnsi="Book Antiqua" w:cs="Arial"/>
          <w:lang w:eastAsia="ja-JP"/>
        </w:rPr>
        <w:t>.</w:t>
      </w:r>
      <w:r w:rsidR="009A0B37">
        <w:rPr>
          <w:rFonts w:ascii="Book Antiqua" w:hAnsi="Book Antiqua" w:cs="Arial"/>
          <w:lang w:eastAsia="ja-JP"/>
        </w:rPr>
        <w:t xml:space="preserve"> </w:t>
      </w:r>
      <w:r w:rsidRPr="00937A44">
        <w:rPr>
          <w:rFonts w:ascii="Book Antiqua" w:hAnsi="Book Antiqua"/>
          <w:bCs/>
          <w:lang w:val="en-GB" w:eastAsia="ja-JP"/>
        </w:rPr>
        <w:t xml:space="preserve">The experimental evidence may be consistent with a recent finding that a higher abundance of </w:t>
      </w:r>
      <w:r w:rsidRPr="00937A44">
        <w:rPr>
          <w:rFonts w:ascii="Book Antiqua" w:hAnsi="Book Antiqua"/>
          <w:bCs/>
          <w:i/>
          <w:lang w:val="en-GB" w:eastAsia="ja-JP"/>
        </w:rPr>
        <w:t xml:space="preserve">F. </w:t>
      </w:r>
      <w:proofErr w:type="spellStart"/>
      <w:r w:rsidRPr="00937A44">
        <w:rPr>
          <w:rFonts w:ascii="Book Antiqua" w:hAnsi="Book Antiqua"/>
          <w:bCs/>
          <w:i/>
          <w:lang w:val="en-GB" w:eastAsia="ja-JP"/>
        </w:rPr>
        <w:t>nucleatum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 in colorectal carcinoma tissue was associated with a lower density of T-cells, as measured by CD3 in the </w:t>
      </w:r>
      <w:proofErr w:type="spellStart"/>
      <w:r w:rsidRPr="00937A44">
        <w:rPr>
          <w:rFonts w:ascii="Book Antiqua" w:hAnsi="Book Antiqua"/>
          <w:bCs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lang w:val="en-GB" w:eastAsia="ja-JP"/>
        </w:rPr>
        <w:t xml:space="preserve"> microenvironment</w:t>
      </w:r>
      <w:r w:rsidR="00BE180E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lang w:val="en-GB" w:eastAsia="ja-JP"/>
        </w:rPr>
        <w:instrText xml:space="preserve"> ADDIN EN.CITE </w:instrText>
      </w:r>
      <w:r w:rsidR="006B194A">
        <w:rPr>
          <w:rFonts w:ascii="Book Antiqua" w:hAnsi="Book Antiqua"/>
          <w:bCs/>
          <w:lang w:val="en-GB" w:eastAsia="ja-JP"/>
        </w:rPr>
        <w:fldChar w:fldCharType="begin">
          <w:fldData xml:space="preserve">PEVuZE5vdGU+PENpdGU+PEF1dGhvcj5NaW1hPC9BdXRob3I+PFllYXI+MjAxNTwvWWVhcj48UmVj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</w:fldData>
        </w:fldChar>
      </w:r>
      <w:r w:rsidR="006B194A">
        <w:rPr>
          <w:rFonts w:ascii="Book Antiqua" w:hAnsi="Book Antiqua"/>
          <w:bCs/>
          <w:lang w:val="en-GB" w:eastAsia="ja-JP"/>
        </w:rPr>
        <w:instrText xml:space="preserve"> ADDIN EN.CITE.DATA </w:instrText>
      </w:r>
      <w:r w:rsidR="006B194A">
        <w:rPr>
          <w:rFonts w:ascii="Book Antiqua" w:hAnsi="Book Antiqua"/>
          <w:bCs/>
          <w:lang w:val="en-GB" w:eastAsia="ja-JP"/>
        </w:rPr>
      </w:r>
      <w:r w:rsidR="006B194A">
        <w:rPr>
          <w:rFonts w:ascii="Book Antiqua" w:hAnsi="Book Antiqua"/>
          <w:bCs/>
          <w:lang w:val="en-GB" w:eastAsia="ja-JP"/>
        </w:rPr>
        <w:fldChar w:fldCharType="end"/>
      </w:r>
      <w:r w:rsidR="00BE180E">
        <w:rPr>
          <w:rFonts w:ascii="Book Antiqua" w:hAnsi="Book Antiqua"/>
          <w:bCs/>
          <w:lang w:val="en-GB" w:eastAsia="ja-JP"/>
        </w:rPr>
      </w:r>
      <w:r w:rsidR="00BE180E">
        <w:rPr>
          <w:rFonts w:ascii="Book Antiqua" w:hAnsi="Book Antiqua"/>
          <w:bCs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[</w:t>
      </w:r>
      <w:hyperlink w:anchor="_ENREF_36" w:tooltip="Mima, 2015 #1134" w:history="1">
        <w:r w:rsidR="009D7A38" w:rsidRPr="00BE180E">
          <w:rPr>
            <w:rFonts w:ascii="Book Antiqua" w:hAnsi="Book Antiqua"/>
            <w:bCs/>
            <w:noProof/>
            <w:vertAlign w:val="superscript"/>
            <w:lang w:val="en-GB" w:eastAsia="ja-JP"/>
          </w:rPr>
          <w:t>36</w:t>
        </w:r>
      </w:hyperlink>
      <w:r w:rsidR="00BE180E" w:rsidRPr="00BE180E">
        <w:rPr>
          <w:rFonts w:ascii="Book Antiqua" w:hAnsi="Book Antiqua"/>
          <w:bCs/>
          <w:noProof/>
          <w:vertAlign w:val="superscript"/>
          <w:lang w:val="en-GB" w:eastAsia="ja-JP"/>
        </w:rPr>
        <w:t>]</w:t>
      </w:r>
      <w:r w:rsidR="00BE180E">
        <w:rPr>
          <w:rFonts w:ascii="Book Antiqua" w:hAnsi="Book Antiqua"/>
          <w:bCs/>
          <w:lang w:val="en-GB" w:eastAsia="ja-JP"/>
        </w:rPr>
        <w:fldChar w:fldCharType="end"/>
      </w:r>
      <w:r w:rsidRPr="00937A44">
        <w:rPr>
          <w:rFonts w:ascii="Book Antiqua" w:hAnsi="Book Antiqua"/>
          <w:bCs/>
          <w:lang w:val="en-GB" w:eastAsia="ja-JP"/>
        </w:rPr>
        <w:t>.</w:t>
      </w:r>
      <w:r w:rsidR="009A0B37">
        <w:rPr>
          <w:rFonts w:ascii="Book Antiqua" w:hAnsi="Book Antiqua"/>
          <w:bCs/>
          <w:lang w:val="en-GB" w:eastAsia="ja-JP"/>
        </w:rPr>
        <w:t xml:space="preserve"> </w:t>
      </w:r>
      <w:r w:rsidR="00942FF7" w:rsidRPr="00937A44">
        <w:rPr>
          <w:rFonts w:ascii="Book Antiqua" w:hAnsi="Book Antiqua"/>
          <w:bCs/>
          <w:lang w:val="en-GB" w:eastAsia="ja-JP"/>
        </w:rPr>
        <w:t>These findings</w:t>
      </w:r>
      <w:r w:rsidR="00970F09" w:rsidRPr="00937A44">
        <w:rPr>
          <w:rFonts w:ascii="Book Antiqua" w:hAnsi="Book Antiqua"/>
          <w:bCs/>
          <w:lang w:val="en-GB" w:eastAsia="ja-JP"/>
        </w:rPr>
        <w:t xml:space="preserve"> </w:t>
      </w:r>
      <w:r w:rsidR="00942FF7" w:rsidRPr="00937A44">
        <w:rPr>
          <w:rFonts w:ascii="Book Antiqua" w:hAnsi="Book Antiqua"/>
          <w:bCs/>
          <w:lang w:val="en-GB" w:eastAsia="ja-JP"/>
        </w:rPr>
        <w:lastRenderedPageBreak/>
        <w:t>support</w:t>
      </w:r>
      <w:r w:rsidR="00970F09" w:rsidRPr="00937A44">
        <w:rPr>
          <w:rFonts w:ascii="Book Antiqua" w:hAnsi="Book Antiqua"/>
          <w:bCs/>
          <w:lang w:val="en-GB" w:eastAsia="ja-JP"/>
        </w:rPr>
        <w:t xml:space="preserve"> a role of </w:t>
      </w:r>
      <w:r w:rsidR="00970F09" w:rsidRPr="00937A44">
        <w:rPr>
          <w:rFonts w:ascii="Book Antiqua" w:hAnsi="Book Antiqua"/>
          <w:bCs/>
          <w:i/>
          <w:lang w:val="en-GB" w:eastAsia="ja-JP"/>
        </w:rPr>
        <w:t xml:space="preserve">F. </w:t>
      </w:r>
      <w:proofErr w:type="spellStart"/>
      <w:r w:rsidR="00970F09" w:rsidRPr="00937A44">
        <w:rPr>
          <w:rFonts w:ascii="Book Antiqua" w:hAnsi="Book Antiqua"/>
          <w:bCs/>
          <w:i/>
          <w:lang w:val="en-GB" w:eastAsia="ja-JP"/>
        </w:rPr>
        <w:t>nucleatum</w:t>
      </w:r>
      <w:proofErr w:type="spellEnd"/>
      <w:r w:rsidR="00970F09" w:rsidRPr="00937A44">
        <w:rPr>
          <w:rFonts w:ascii="Book Antiqua" w:hAnsi="Book Antiqua"/>
          <w:bCs/>
          <w:lang w:val="en-GB" w:eastAsia="ja-JP"/>
        </w:rPr>
        <w:t xml:space="preserve"> in down-regulating antitumor T-cell-mediated adaptive immun</w:t>
      </w:r>
      <w:r w:rsidR="00942FF7" w:rsidRPr="00937A44">
        <w:rPr>
          <w:rFonts w:ascii="Book Antiqua" w:hAnsi="Book Antiqua"/>
          <w:bCs/>
          <w:lang w:val="en-GB" w:eastAsia="ja-JP"/>
        </w:rPr>
        <w:t>ity.</w:t>
      </w:r>
    </w:p>
    <w:p w14:paraId="444A1A9D" w14:textId="322D9B5C" w:rsidR="002E1E57" w:rsidRDefault="00005976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Arial"/>
          <w:sz w:val="24"/>
          <w:szCs w:val="24"/>
          <w:lang w:eastAsia="ja-JP"/>
        </w:rPr>
      </w:pP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Both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molecular and immunity analyses are increasingly important in cancer research and clinical practice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MicroRNAs play roles in carcinogenesis and immunity and can be potential biomarkers or therapeutic targets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MicroRNA-targeting therapies for human disease, including cancer, are currently being </w:t>
      </w:r>
      <w:proofErr w:type="gram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investigated</w:t>
      </w:r>
      <w:proofErr w:type="gramEnd"/>
      <w:r w:rsidR="00937E2B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MaTwvQXV0aG9yPjxZZWFyPjIwMTQ8L1llYXI+PFJlY051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MaTwvQXV0aG9yPjxZZWFyPjIwMTQ8L1llYXI+PFJlY051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937E2B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937E2B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69" w:tooltip="Li, 2014 #487" w:history="1">
        <w:r w:rsidR="009D7A38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69</w:t>
        </w:r>
      </w:hyperlink>
      <w:r w:rsidR="007B30F6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,</w:t>
      </w:r>
      <w:hyperlink w:anchor="_ENREF_95" w:tooltip="Janssen, 2013 #488" w:history="1">
        <w:r w:rsidR="009D7A38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95</w:t>
        </w:r>
      </w:hyperlink>
      <w:r w:rsidR="007B30F6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,</w:t>
      </w:r>
      <w:hyperlink w:anchor="_ENREF_96" w:tooltip="Cheng, 2015 #494" w:history="1">
        <w:r w:rsidR="009D7A38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96</w:t>
        </w:r>
      </w:hyperlink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937E2B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5A2F52" w:rsidRPr="00937A44">
        <w:rPr>
          <w:rFonts w:ascii="Book Antiqua" w:hAnsi="Book Antiqua"/>
          <w:bCs/>
          <w:sz w:val="24"/>
          <w:szCs w:val="24"/>
          <w:lang w:val="en-GB" w:eastAsia="ja-JP"/>
        </w:rPr>
        <w:t>Accumulating evidence suggest m</w:t>
      </w:r>
      <w:r w:rsidR="00970F09" w:rsidRPr="00937A44">
        <w:rPr>
          <w:rFonts w:ascii="Book Antiqua" w:hAnsi="Book Antiqua"/>
          <w:bCs/>
          <w:sz w:val="24"/>
          <w:szCs w:val="24"/>
          <w:lang w:val="en-GB" w:eastAsia="ja-JP"/>
        </w:rPr>
        <w:t>iR-21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increase</w:t>
      </w:r>
      <w:r w:rsidR="00970F09" w:rsidRPr="00937A44">
        <w:rPr>
          <w:rFonts w:ascii="Book Antiqua" w:hAnsi="Book Antiqua"/>
          <w:bCs/>
          <w:sz w:val="24"/>
          <w:szCs w:val="24"/>
          <w:lang w:val="en-GB" w:eastAsia="ja-JP"/>
        </w:rPr>
        <w:t>s</w:t>
      </w:r>
      <w:r w:rsidR="0049357E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the levels of</w:t>
      </w:r>
      <w:r w:rsidR="00970F09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IL-10 and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PGE2 in the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microenvironment, which can lead to the suppression of antitumor T-cell-mediated adaptive </w:t>
      </w:r>
      <w:proofErr w:type="gram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immunity</w:t>
      </w:r>
      <w:proofErr w:type="gramEnd"/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XYW5nPC9BdXRob3I+PFllYXI+MjAxMDwvWWVhcj48UmVj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begin">
          <w:fldData xml:space="preserve">PEVuZE5vdGU+PENpdGU+PEF1dGhvcj5XYW5nPC9BdXRob3I+PFllYXI+MjAxMDwvWWVhcj48UmVj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</w:fldData>
        </w:fldCha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instrText xml:space="preserve"> ADDIN EN.CITE.DATA </w:instrText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</w:r>
      <w:r w:rsidR="009D7A38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separate"/>
      </w:r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[</w:t>
      </w:r>
      <w:hyperlink w:anchor="_ENREF_84" w:tooltip="Wang, 2010 #394" w:history="1">
        <w:r w:rsidR="009D7A38" w:rsidRPr="00BE180E">
          <w:rPr>
            <w:rFonts w:ascii="Book Antiqua" w:hAnsi="Book Antiqua"/>
            <w:bCs/>
            <w:noProof/>
            <w:sz w:val="24"/>
            <w:szCs w:val="24"/>
            <w:vertAlign w:val="superscript"/>
            <w:lang w:val="en-GB" w:eastAsia="ja-JP"/>
          </w:rPr>
          <w:t>84-86</w:t>
        </w:r>
      </w:hyperlink>
      <w:r w:rsidR="00BE180E" w:rsidRPr="00BE180E">
        <w:rPr>
          <w:rFonts w:ascii="Book Antiqua" w:hAnsi="Book Antiqua"/>
          <w:bCs/>
          <w:noProof/>
          <w:sz w:val="24"/>
          <w:szCs w:val="24"/>
          <w:vertAlign w:val="superscript"/>
          <w:lang w:val="en-GB" w:eastAsia="ja-JP"/>
        </w:rPr>
        <w:t>]</w:t>
      </w:r>
      <w:r w:rsidR="00FA65C4" w:rsidRPr="00937A44">
        <w:rPr>
          <w:rFonts w:ascii="Book Antiqua" w:hAnsi="Book Antiqua"/>
          <w:bCs/>
          <w:sz w:val="24"/>
          <w:szCs w:val="24"/>
          <w:lang w:val="en-GB" w:eastAsia="ja-JP"/>
        </w:rPr>
        <w:fldChar w:fldCharType="end"/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In light of these findings, it would be intriguing for future research to explore a potential strategy for inhibiting miR-21 and its immunosuppressive effect in immunotherapy and </w:t>
      </w:r>
      <w:proofErr w:type="spellStart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>immunoprevention</w:t>
      </w:r>
      <w:proofErr w:type="spellEnd"/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for colorectal cancer.</w:t>
      </w:r>
      <w:r w:rsidR="009A0B37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C67241" w:rsidRPr="00937A44">
        <w:rPr>
          <w:rFonts w:ascii="Book Antiqua" w:hAnsi="Book Antiqua"/>
          <w:bCs/>
          <w:sz w:val="24"/>
          <w:szCs w:val="24"/>
          <w:lang w:val="en-GB" w:eastAsia="ja-JP"/>
        </w:rPr>
        <w:t>In contrast, no study has report</w:t>
      </w:r>
      <w:r w:rsidR="00FB5B5A" w:rsidRPr="00937A44">
        <w:rPr>
          <w:rFonts w:ascii="Book Antiqua" w:hAnsi="Book Antiqua"/>
          <w:bCs/>
          <w:sz w:val="24"/>
          <w:szCs w:val="24"/>
          <w:lang w:val="en-GB" w:eastAsia="ja-JP"/>
        </w:rPr>
        <w:t>ed</w:t>
      </w:r>
      <w:r w:rsidR="00C67241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FB5B5A" w:rsidRPr="00937A44">
        <w:rPr>
          <w:rFonts w:ascii="Book Antiqua" w:hAnsi="Book Antiqua"/>
          <w:bCs/>
          <w:sz w:val="24"/>
          <w:szCs w:val="24"/>
          <w:lang w:val="en-GB" w:eastAsia="ja-JP"/>
        </w:rPr>
        <w:t>whether</w:t>
      </w:r>
      <w:r w:rsidR="00C67241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</w:t>
      </w:r>
      <w:r w:rsidR="00C67241" w:rsidRPr="00937A44">
        <w:rPr>
          <w:rFonts w:ascii="Book Antiqua" w:hAnsi="Book Antiqua" w:cs="Arial"/>
          <w:i/>
          <w:sz w:val="24"/>
          <w:szCs w:val="24"/>
          <w:lang w:eastAsia="ja-JP"/>
        </w:rPr>
        <w:t xml:space="preserve">F. </w:t>
      </w:r>
      <w:proofErr w:type="spellStart"/>
      <w:r w:rsidR="00C67241" w:rsidRPr="00937A44">
        <w:rPr>
          <w:rFonts w:ascii="Book Antiqua" w:hAnsi="Book Antiqua" w:cs="Arial"/>
          <w:i/>
          <w:sz w:val="24"/>
          <w:szCs w:val="24"/>
          <w:lang w:eastAsia="ja-JP"/>
        </w:rPr>
        <w:t>nucleatum</w:t>
      </w:r>
      <w:proofErr w:type="spellEnd"/>
      <w:r w:rsidR="00C67241" w:rsidRPr="00937A44">
        <w:rPr>
          <w:rFonts w:ascii="Book Antiqua" w:hAnsi="Book Antiqua" w:cs="Arial"/>
          <w:i/>
          <w:sz w:val="24"/>
          <w:szCs w:val="24"/>
          <w:lang w:eastAsia="ja-JP"/>
        </w:rPr>
        <w:t xml:space="preserve"> 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>regulate</w:t>
      </w:r>
      <w:r w:rsidR="00871A16">
        <w:rPr>
          <w:rFonts w:ascii="Book Antiqua" w:hAnsi="Book Antiqua" w:cs="Arial" w:hint="eastAsia"/>
          <w:sz w:val="24"/>
          <w:szCs w:val="24"/>
          <w:lang w:eastAsia="ja-JP"/>
        </w:rPr>
        <w:t>s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 xml:space="preserve">microRNA expressions, including 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>miR-21.</w:t>
      </w:r>
      <w:r w:rsidR="009A0B37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>Therefore, functional analysis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 xml:space="preserve"> and/or </w:t>
      </w:r>
      <w:r w:rsidR="00C67241" w:rsidRPr="00937A44">
        <w:rPr>
          <w:rFonts w:ascii="Book Antiqua" w:hAnsi="Book Antiqua"/>
          <w:bCs/>
          <w:sz w:val="24"/>
          <w:szCs w:val="24"/>
          <w:lang w:val="en-GB" w:eastAsia="ja-JP"/>
        </w:rPr>
        <w:t>human population-based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 xml:space="preserve"> study 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>are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>expected to identify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 xml:space="preserve"> the association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FB5B5A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between </w:t>
      </w:r>
      <w:r w:rsidR="00FB5B5A" w:rsidRPr="00937A44">
        <w:rPr>
          <w:rFonts w:ascii="Book Antiqua" w:hAnsi="Book Antiqua" w:cs="Arial"/>
          <w:i/>
          <w:sz w:val="24"/>
          <w:szCs w:val="24"/>
          <w:lang w:eastAsia="ja-JP"/>
        </w:rPr>
        <w:t xml:space="preserve">F. </w:t>
      </w:r>
      <w:proofErr w:type="spellStart"/>
      <w:r w:rsidR="00FB5B5A" w:rsidRPr="00937A44">
        <w:rPr>
          <w:rFonts w:ascii="Book Antiqua" w:hAnsi="Book Antiqua" w:cs="Arial"/>
          <w:i/>
          <w:sz w:val="24"/>
          <w:szCs w:val="24"/>
          <w:lang w:eastAsia="ja-JP"/>
        </w:rPr>
        <w:t>nucleatum</w:t>
      </w:r>
      <w:proofErr w:type="spellEnd"/>
      <w:r w:rsidR="00FB5B5A" w:rsidRPr="00937A44">
        <w:rPr>
          <w:rFonts w:ascii="Book Antiqua" w:hAnsi="Book Antiqua" w:cs="Arial"/>
          <w:i/>
          <w:sz w:val="24"/>
          <w:szCs w:val="24"/>
          <w:lang w:eastAsia="ja-JP"/>
        </w:rPr>
        <w:t xml:space="preserve"> </w:t>
      </w:r>
      <w:r w:rsidR="00FB5B5A" w:rsidRPr="00937A44">
        <w:rPr>
          <w:rFonts w:ascii="Book Antiqua" w:hAnsi="Book Antiqua" w:cs="Arial"/>
          <w:sz w:val="24"/>
          <w:szCs w:val="24"/>
          <w:lang w:eastAsia="ja-JP"/>
        </w:rPr>
        <w:t>and miR-21 expression in colorectal cancer</w:t>
      </w:r>
      <w:r w:rsidR="00C67241" w:rsidRPr="00937A44">
        <w:rPr>
          <w:rFonts w:ascii="Book Antiqua" w:hAnsi="Book Antiqua" w:cs="Arial"/>
          <w:sz w:val="24"/>
          <w:szCs w:val="24"/>
          <w:lang w:eastAsia="ja-JP"/>
        </w:rPr>
        <w:t>.</w:t>
      </w:r>
      <w:r w:rsidR="009A0B37">
        <w:rPr>
          <w:rFonts w:ascii="Book Antiqua" w:hAnsi="Book Antiqua" w:cs="Arial"/>
          <w:sz w:val="24"/>
          <w:szCs w:val="24"/>
          <w:lang w:eastAsia="ja-JP"/>
        </w:rPr>
        <w:t xml:space="preserve"> </w:t>
      </w:r>
    </w:p>
    <w:p w14:paraId="1520CFFF" w14:textId="001A03D6" w:rsidR="00970F09" w:rsidRPr="00DD476E" w:rsidRDefault="00CA5ABD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  <w:lang w:val="en-GB" w:eastAsia="ja-JP"/>
        </w:rPr>
      </w:pPr>
      <w:r w:rsidRPr="00CA5ABD">
        <w:rPr>
          <w:rFonts w:ascii="Book Antiqua" w:hAnsi="Book Antiqua" w:cs="Arial"/>
          <w:sz w:val="24"/>
          <w:szCs w:val="24"/>
          <w:lang w:eastAsia="ja-JP"/>
        </w:rPr>
        <w:t xml:space="preserve">We have summarized the hypothesis of the potential mechanism underlying the association of </w:t>
      </w:r>
      <w:r w:rsidRPr="00CA5ABD">
        <w:rPr>
          <w:rFonts w:ascii="Book Antiqua" w:hAnsi="Book Antiqua" w:cs="Arial"/>
          <w:i/>
          <w:sz w:val="24"/>
          <w:szCs w:val="24"/>
          <w:lang w:eastAsia="ja-JP"/>
        </w:rPr>
        <w:t xml:space="preserve">F. </w:t>
      </w:r>
      <w:proofErr w:type="spellStart"/>
      <w:r w:rsidRPr="00CA5ABD">
        <w:rPr>
          <w:rFonts w:ascii="Book Antiqua" w:hAnsi="Book Antiqua" w:cs="Arial"/>
          <w:i/>
          <w:sz w:val="24"/>
          <w:szCs w:val="24"/>
          <w:lang w:eastAsia="ja-JP"/>
        </w:rPr>
        <w:t>nucleatum</w:t>
      </w:r>
      <w:proofErr w:type="spellEnd"/>
      <w:r w:rsidRPr="00CA5ABD">
        <w:rPr>
          <w:rFonts w:ascii="Book Antiqua" w:hAnsi="Book Antiqua" w:cs="Arial"/>
          <w:sz w:val="24"/>
          <w:szCs w:val="24"/>
          <w:lang w:eastAsia="ja-JP"/>
        </w:rPr>
        <w:t xml:space="preserve"> in colorectal cancer with immune cells and molecular alterations in </w:t>
      </w:r>
      <w:r w:rsidRPr="007B30F6">
        <w:rPr>
          <w:rFonts w:ascii="Book Antiqua" w:hAnsi="Book Antiqua" w:cs="Arial"/>
          <w:sz w:val="24"/>
          <w:szCs w:val="24"/>
          <w:lang w:eastAsia="ja-JP"/>
        </w:rPr>
        <w:t>Figure 1.</w:t>
      </w:r>
      <w:r w:rsidR="009A0B37" w:rsidRPr="007B30F6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2E1E57" w:rsidRPr="00DD476E">
        <w:rPr>
          <w:rFonts w:ascii="Book Antiqua" w:hAnsi="Book Antiqua"/>
          <w:i/>
          <w:noProof/>
          <w:sz w:val="24"/>
          <w:szCs w:val="24"/>
          <w:lang w:val="en-GB" w:eastAsia="ja-JP"/>
        </w:rPr>
        <w:t>F. nucleatum</w:t>
      </w:r>
      <w:r w:rsidR="002E1E57" w:rsidRPr="00DD476E">
        <w:rPr>
          <w:rFonts w:ascii="Book Antiqua" w:hAnsi="Book Antiqua" w:hint="eastAsia"/>
          <w:noProof/>
          <w:sz w:val="24"/>
          <w:szCs w:val="24"/>
          <w:lang w:val="en-GB" w:eastAsia="ja-JP"/>
        </w:rPr>
        <w:t xml:space="preserve"> </w:t>
      </w:r>
      <w:r w:rsidR="002E1E57" w:rsidRPr="00DD476E">
        <w:rPr>
          <w:rFonts w:ascii="Book Antiqua" w:hAnsi="Book Antiqua"/>
          <w:noProof/>
          <w:sz w:val="24"/>
          <w:szCs w:val="24"/>
          <w:lang w:val="en-GB" w:eastAsia="ja-JP"/>
        </w:rPr>
        <w:t>increases the production of ROS and inflammatory cytokines in colorectal cancer.</w:t>
      </w:r>
      <w:r w:rsidR="009A0B37" w:rsidRPr="00DD476E">
        <w:rPr>
          <w:rFonts w:ascii="Book Antiqua" w:hAnsi="Book Antiqua"/>
          <w:noProof/>
          <w:sz w:val="24"/>
          <w:szCs w:val="24"/>
          <w:lang w:val="en-GB" w:eastAsia="ja-JP"/>
        </w:rPr>
        <w:t xml:space="preserve"> </w:t>
      </w:r>
      <w:r w:rsidR="002E1E57" w:rsidRPr="00DD476E">
        <w:rPr>
          <w:rFonts w:ascii="Book Antiqua" w:hAnsi="Book Antiqua"/>
          <w:noProof/>
          <w:sz w:val="24"/>
          <w:szCs w:val="24"/>
          <w:lang w:val="en-GB" w:eastAsia="ja-JP"/>
        </w:rPr>
        <w:t xml:space="preserve">Inflammation and ROS can cause epigenetic silencing of the mismatch repair protein MLH1 </w:t>
      </w:r>
      <w:r w:rsidR="002E1E57" w:rsidRPr="00DD476E">
        <w:rPr>
          <w:rFonts w:ascii="Book Antiqua" w:hAnsi="Book Antiqua"/>
          <w:sz w:val="24"/>
          <w:szCs w:val="24"/>
          <w:lang w:val="en-GB" w:eastAsia="ja-JP"/>
        </w:rPr>
        <w:t>leading to MSI</w:t>
      </w:r>
      <w:r w:rsidR="002E1E57" w:rsidRPr="00DD476E">
        <w:rPr>
          <w:rFonts w:ascii="Book Antiqua" w:hAnsi="Book Antiqua"/>
          <w:noProof/>
          <w:sz w:val="24"/>
          <w:szCs w:val="24"/>
          <w:lang w:val="en-GB" w:eastAsia="ja-JP"/>
        </w:rPr>
        <w:t>.</w:t>
      </w:r>
      <w:r w:rsidR="009A0B37" w:rsidRPr="00DD476E">
        <w:rPr>
          <w:rFonts w:ascii="Book Antiqua" w:hAnsi="Book Antiqua"/>
          <w:noProof/>
          <w:sz w:val="24"/>
          <w:szCs w:val="24"/>
          <w:lang w:val="en-GB" w:eastAsia="ja-JP"/>
        </w:rPr>
        <w:t xml:space="preserve"> </w:t>
      </w:r>
      <w:r w:rsidR="002E1E57" w:rsidRPr="00DD476E">
        <w:rPr>
          <w:rFonts w:ascii="Book Antiqua" w:hAnsi="Book Antiqua"/>
          <w:i/>
          <w:noProof/>
          <w:sz w:val="24"/>
          <w:szCs w:val="24"/>
          <w:lang w:val="en-GB" w:eastAsia="ja-JP"/>
        </w:rPr>
        <w:t>F. nucleatum</w:t>
      </w:r>
      <w:r w:rsidR="002E1E57" w:rsidRPr="00DD476E">
        <w:rPr>
          <w:rFonts w:ascii="Book Antiqua" w:hAnsi="Book Antiqua"/>
          <w:noProof/>
          <w:sz w:val="24"/>
          <w:szCs w:val="24"/>
          <w:lang w:val="en-GB" w:eastAsia="ja-JP"/>
        </w:rPr>
        <w:t xml:space="preserve"> possesses immunosuppressive activities by inhibiting human T-cell responses and modulates tumor-immune microenvironment suppressively.</w:t>
      </w:r>
      <w:r w:rsidR="009A0B37" w:rsidRPr="00DD476E">
        <w:rPr>
          <w:rFonts w:ascii="Book Antiqua" w:hAnsi="Book Antiqua"/>
          <w:noProof/>
          <w:sz w:val="24"/>
          <w:szCs w:val="24"/>
          <w:lang w:val="en-GB" w:eastAsia="ja-JP"/>
        </w:rPr>
        <w:t xml:space="preserve"> </w:t>
      </w:r>
      <w:r w:rsidR="002E1E57" w:rsidRPr="00DD476E">
        <w:rPr>
          <w:rFonts w:ascii="Book Antiqua" w:hAnsi="Book Antiqua"/>
          <w:noProof/>
          <w:sz w:val="24"/>
          <w:szCs w:val="24"/>
          <w:lang w:val="en-GB" w:eastAsia="ja-JP"/>
        </w:rPr>
        <w:t>MicroRNA-21 increases the levels of IL-10 and PGE2, which suppress antitumor T-cell-mediated adaptive immunity in the tumor microenvironment.</w:t>
      </w:r>
    </w:p>
    <w:p w14:paraId="1EA9A0B6" w14:textId="77777777" w:rsidR="007B30F6" w:rsidRDefault="009772C0" w:rsidP="00B9333B">
      <w:pPr>
        <w:pStyle w:val="BodyText3"/>
        <w:adjustRightInd w:val="0"/>
        <w:snapToGrid w:val="0"/>
        <w:spacing w:after="0" w:line="360" w:lineRule="auto"/>
        <w:ind w:firstLine="720"/>
        <w:jc w:val="both"/>
        <w:rPr>
          <w:rFonts w:ascii="Book Antiqua" w:eastAsia="SimSun" w:hAnsi="Book Antiqua"/>
          <w:bCs/>
          <w:sz w:val="24"/>
          <w:szCs w:val="24"/>
          <w:lang w:val="en-GB" w:eastAsia="zh-CN"/>
        </w:rPr>
      </w:pPr>
      <w:r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Thus, </w:t>
      </w:r>
      <w:r w:rsidR="009F5024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emerging evidence </w:t>
      </w:r>
      <w:r w:rsidR="00005976" w:rsidRPr="00937A44">
        <w:rPr>
          <w:rFonts w:ascii="Book Antiqua" w:hAnsi="Book Antiqua"/>
          <w:bCs/>
          <w:sz w:val="24"/>
          <w:szCs w:val="24"/>
          <w:lang w:val="en-GB" w:eastAsia="ja-JP"/>
        </w:rPr>
        <w:t>may provide insights for strategies to target microbiota, immune cells</w:t>
      </w:r>
      <w:r w:rsidR="001E0B58">
        <w:rPr>
          <w:rFonts w:ascii="Book Antiqua" w:hAnsi="Book Antiqua" w:hint="eastAsia"/>
          <w:bCs/>
          <w:sz w:val="24"/>
          <w:szCs w:val="24"/>
          <w:lang w:val="en-GB" w:eastAsia="ja-JP"/>
        </w:rPr>
        <w:t>,</w:t>
      </w:r>
      <w:r w:rsidR="00005976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and </w:t>
      </w:r>
      <w:proofErr w:type="spellStart"/>
      <w:r w:rsidR="00005976" w:rsidRPr="00937A44">
        <w:rPr>
          <w:rFonts w:ascii="Book Antiqua" w:hAnsi="Book Antiqua"/>
          <w:bCs/>
          <w:sz w:val="24"/>
          <w:szCs w:val="24"/>
          <w:lang w:val="en-GB" w:eastAsia="ja-JP"/>
        </w:rPr>
        <w:t>tumor</w:t>
      </w:r>
      <w:proofErr w:type="spellEnd"/>
      <w:r w:rsidR="00005976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molecular alterations for colorectal cancer prevention and treatment.</w:t>
      </w:r>
      <w:r w:rsidR="00F95B24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Further investigation is needed to clarify the association of </w:t>
      </w:r>
      <w:r w:rsidR="00F95B24" w:rsidRPr="00937A44">
        <w:rPr>
          <w:rFonts w:ascii="Book Antiqua" w:hAnsi="Book Antiqua"/>
          <w:bCs/>
          <w:i/>
          <w:sz w:val="24"/>
          <w:szCs w:val="24"/>
          <w:lang w:val="en-GB" w:eastAsia="ja-JP"/>
        </w:rPr>
        <w:t>Fusobacterium</w:t>
      </w:r>
      <w:r w:rsidR="00F95B24" w:rsidRPr="00937A44">
        <w:rPr>
          <w:rFonts w:ascii="Book Antiqua" w:hAnsi="Book Antiqua"/>
          <w:bCs/>
          <w:sz w:val="24"/>
          <w:szCs w:val="24"/>
          <w:lang w:val="en-GB" w:eastAsia="ja-JP"/>
        </w:rPr>
        <w:t xml:space="preserve"> with T-cells and microRNA expressions in colorectal cancer</w:t>
      </w:r>
      <w:r w:rsidR="00843FB1" w:rsidRPr="00937A44">
        <w:rPr>
          <w:rFonts w:ascii="Book Antiqua" w:hAnsi="Book Antiqua"/>
          <w:bCs/>
          <w:sz w:val="24"/>
          <w:szCs w:val="24"/>
          <w:lang w:val="en-GB" w:eastAsia="ja-JP"/>
        </w:rPr>
        <w:t>.</w:t>
      </w:r>
    </w:p>
    <w:p w14:paraId="1949273A" w14:textId="77777777" w:rsidR="007B30F6" w:rsidRDefault="007B30F6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eastAsia="SimSun" w:hAnsi="Book Antiqua"/>
          <w:bCs/>
          <w:sz w:val="24"/>
          <w:szCs w:val="24"/>
          <w:lang w:val="en-GB" w:eastAsia="zh-CN"/>
        </w:rPr>
      </w:pPr>
    </w:p>
    <w:p w14:paraId="010E5104" w14:textId="77777777" w:rsidR="007B30F6" w:rsidRDefault="007B30F6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eastAsia="SimSun" w:hAnsi="Book Antiqua"/>
          <w:b/>
          <w:szCs w:val="21"/>
          <w:lang w:eastAsia="zh-CN"/>
        </w:rPr>
      </w:pPr>
      <w:r>
        <w:rPr>
          <w:rFonts w:ascii="Book Antiqua" w:eastAsia="SimSun" w:hAnsi="Book Antiqua"/>
          <w:b/>
          <w:szCs w:val="21"/>
          <w:lang w:eastAsia="zh-CN"/>
        </w:rPr>
        <w:br w:type="page"/>
      </w:r>
    </w:p>
    <w:p w14:paraId="4ED12987" w14:textId="4CDEBA90" w:rsidR="009A0B37" w:rsidRDefault="009A0B37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eastAsia="SimSun" w:hAnsi="Book Antiqua"/>
          <w:sz w:val="24"/>
          <w:szCs w:val="24"/>
          <w:lang w:val="en-GB" w:eastAsia="zh-CN"/>
        </w:rPr>
      </w:pPr>
      <w:r w:rsidRPr="002E2911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5E7299AA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chwab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RF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ob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. The microbiome and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>Nat Rev Cancer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13</w:t>
      </w:r>
      <w:r w:rsidRPr="00A14A5A">
        <w:rPr>
          <w:rFonts w:ascii="Book Antiqua" w:eastAsia="SimSun" w:hAnsi="Book Antiqua" w:cs="SimSun"/>
          <w:color w:val="000000"/>
        </w:rPr>
        <w:t>: 800-812 [PMID: 24132111 DOI: 10.1038/nrc3610]</w:t>
      </w:r>
    </w:p>
    <w:p w14:paraId="6D7E09F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 </w:t>
      </w:r>
      <w:r w:rsidRPr="00A14A5A">
        <w:rPr>
          <w:rFonts w:ascii="Book Antiqua" w:eastAsia="SimSun" w:hAnsi="Book Antiqua" w:cs="SimSun"/>
          <w:b/>
          <w:bCs/>
          <w:color w:val="000000"/>
        </w:rPr>
        <w:t>Dickson RP</w:t>
      </w:r>
      <w:r w:rsidRPr="00A14A5A">
        <w:rPr>
          <w:rFonts w:ascii="Book Antiqua" w:eastAsia="SimSun" w:hAnsi="Book Antiqua" w:cs="SimSun"/>
          <w:color w:val="000000"/>
        </w:rPr>
        <w:t xml:space="preserve">, Martinez F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uffnagl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B. The role of the microbiome in exacerbations of chronic lung diseases. </w:t>
      </w:r>
      <w:r w:rsidRPr="00A14A5A">
        <w:rPr>
          <w:rFonts w:ascii="Book Antiqua" w:eastAsia="SimSun" w:hAnsi="Book Antiqua" w:cs="SimSun"/>
          <w:i/>
          <w:iCs/>
          <w:color w:val="000000"/>
        </w:rPr>
        <w:t>Lancet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384</w:t>
      </w:r>
      <w:r w:rsidRPr="00A14A5A">
        <w:rPr>
          <w:rFonts w:ascii="Book Antiqua" w:eastAsia="SimSun" w:hAnsi="Book Antiqua" w:cs="SimSun"/>
          <w:color w:val="000000"/>
        </w:rPr>
        <w:t>: 691-702 [PMID: 25152271 DOI: 10.1016/S0140-6736(14)61136-3]</w:t>
      </w:r>
    </w:p>
    <w:p w14:paraId="17502DB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 </w:t>
      </w:r>
      <w:r w:rsidRPr="00A14A5A">
        <w:rPr>
          <w:rFonts w:ascii="Book Antiqua" w:eastAsia="SimSun" w:hAnsi="Book Antiqua" w:cs="SimSun"/>
          <w:b/>
          <w:bCs/>
          <w:color w:val="000000"/>
        </w:rPr>
        <w:t>Kahn SE</w:t>
      </w:r>
      <w:r w:rsidRPr="00A14A5A">
        <w:rPr>
          <w:rFonts w:ascii="Book Antiqua" w:eastAsia="SimSun" w:hAnsi="Book Antiqua" w:cs="SimSun"/>
          <w:color w:val="000000"/>
        </w:rPr>
        <w:t>, Cooper ME, Del Prato S. Pathophysiology and treatment of type 2 diabetes: perspectives on the past, present, and future. </w:t>
      </w:r>
      <w:r w:rsidRPr="00A14A5A">
        <w:rPr>
          <w:rFonts w:ascii="Book Antiqua" w:eastAsia="SimSun" w:hAnsi="Book Antiqua" w:cs="SimSun"/>
          <w:i/>
          <w:iCs/>
          <w:color w:val="000000"/>
        </w:rPr>
        <w:t>Lancet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383</w:t>
      </w:r>
      <w:r w:rsidRPr="00A14A5A">
        <w:rPr>
          <w:rFonts w:ascii="Book Antiqua" w:eastAsia="SimSun" w:hAnsi="Book Antiqua" w:cs="SimSun"/>
          <w:color w:val="000000"/>
        </w:rPr>
        <w:t>: 1068-1083 [PMID: 24315620 DOI: 10.1016/S0140-6736(13)62154-6]</w:t>
      </w:r>
    </w:p>
    <w:p w14:paraId="79F6336B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S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al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Fuchs C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ranoff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. Cancer immunology--analysis of host and tumor factors for personalized medicine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Rev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8</w:t>
      </w:r>
      <w:r w:rsidRPr="00A14A5A">
        <w:rPr>
          <w:rFonts w:ascii="Book Antiqua" w:eastAsia="SimSun" w:hAnsi="Book Antiqua" w:cs="SimSun"/>
          <w:color w:val="000000"/>
        </w:rPr>
        <w:t>: 711-719 [PMID: 21826083 DOI: 10.1038/nrclinonc.2011.122]</w:t>
      </w:r>
    </w:p>
    <w:p w14:paraId="751F98B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Tjalsm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H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oleij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rches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utilh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E. A bacterial driver-passenger model for colorectal cancer: beyond the usual suspect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Rev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icrobi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10</w:t>
      </w:r>
      <w:r w:rsidRPr="00A14A5A">
        <w:rPr>
          <w:rFonts w:ascii="Book Antiqua" w:eastAsia="SimSun" w:hAnsi="Book Antiqua" w:cs="SimSun"/>
          <w:color w:val="000000"/>
        </w:rPr>
        <w:t>: 575-582 [PMID: 22728587 DOI: 10.1038/nrmicro2819]</w:t>
      </w:r>
    </w:p>
    <w:p w14:paraId="58318BB3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ignat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B</w:t>
      </w:r>
      <w:r w:rsidRPr="00A14A5A">
        <w:rPr>
          <w:rFonts w:ascii="Book Antiqua" w:eastAsia="SimSun" w:hAnsi="Book Antiqua" w:cs="SimSun"/>
          <w:color w:val="000000"/>
        </w:rPr>
        <w:t xml:space="preserve">, Roques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ule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uffau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periodontal health and disease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urr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Issues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Bi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13</w:t>
      </w:r>
      <w:r w:rsidRPr="00A14A5A">
        <w:rPr>
          <w:rFonts w:ascii="Book Antiqua" w:eastAsia="SimSun" w:hAnsi="Book Antiqua" w:cs="SimSun"/>
          <w:color w:val="000000"/>
        </w:rPr>
        <w:t>: 25-36 [PMID: 21220789]</w:t>
      </w:r>
    </w:p>
    <w:p w14:paraId="7FC9444A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 </w:t>
      </w:r>
      <w:r w:rsidRPr="00A14A5A">
        <w:rPr>
          <w:rFonts w:ascii="Book Antiqua" w:eastAsia="SimSun" w:hAnsi="Book Antiqua" w:cs="SimSun"/>
          <w:b/>
          <w:bCs/>
          <w:color w:val="000000"/>
        </w:rPr>
        <w:t>Michaud DS</w:t>
      </w:r>
      <w:r w:rsidRPr="00A14A5A">
        <w:rPr>
          <w:rFonts w:ascii="Book Antiqua" w:eastAsia="SimSun" w:hAnsi="Book Antiqua" w:cs="SimSun"/>
          <w:color w:val="000000"/>
        </w:rPr>
        <w:t>, Izard J, Wilhelm-</w:t>
      </w:r>
      <w:proofErr w:type="spellStart"/>
      <w:r w:rsidRPr="00A14A5A">
        <w:rPr>
          <w:rFonts w:ascii="Book Antiqua" w:eastAsia="SimSun" w:hAnsi="Book Antiqua" w:cs="SimSun"/>
          <w:color w:val="000000"/>
        </w:rPr>
        <w:t>Benartz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S, You DH, Grote V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jønnelan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ah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verva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enab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Fedirk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V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outron-Ruaul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lavel-Chapel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, Racine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ak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Boeing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Foerst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richopoulo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agio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richopoulo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acerdot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ier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ll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nic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ierse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eeter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H, Lund E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arricart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Huerta JM, Molina-Montes E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orronsor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Quiró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uel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J, Ye 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n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ndkvis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, Johansen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haw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T, Wareham N, Travis R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Vinei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Bueno-de-</w:t>
      </w:r>
      <w:proofErr w:type="spellStart"/>
      <w:r w:rsidRPr="00A14A5A">
        <w:rPr>
          <w:rFonts w:ascii="Book Antiqua" w:eastAsia="SimSun" w:hAnsi="Book Antiqua" w:cs="SimSun"/>
          <w:color w:val="000000"/>
        </w:rPr>
        <w:t>Mesqui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ibol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. Plasma antibodies to oral bacteria and risk of pancreatic cancer in a large European prospective cohort study. </w:t>
      </w:r>
      <w:r w:rsidRPr="00A14A5A">
        <w:rPr>
          <w:rFonts w:ascii="Book Antiqua" w:eastAsia="SimSun" w:hAnsi="Book Antiqua" w:cs="SimSun"/>
          <w:i/>
          <w:iCs/>
          <w:color w:val="000000"/>
        </w:rPr>
        <w:t>Gut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62</w:t>
      </w:r>
      <w:r w:rsidRPr="00A14A5A">
        <w:rPr>
          <w:rFonts w:ascii="Book Antiqua" w:eastAsia="SimSun" w:hAnsi="Book Antiqua" w:cs="SimSun"/>
          <w:color w:val="000000"/>
        </w:rPr>
        <w:t>: 1764-1770 [PMID: 22990306 DOI: 10.1136/gutjnl-2012-303006]</w:t>
      </w:r>
    </w:p>
    <w:p w14:paraId="674DCB2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 </w:t>
      </w:r>
      <w:r w:rsidRPr="00A14A5A">
        <w:rPr>
          <w:rFonts w:ascii="Book Antiqua" w:eastAsia="SimSun" w:hAnsi="Book Antiqua" w:cs="SimSun"/>
          <w:b/>
          <w:bCs/>
          <w:color w:val="000000"/>
        </w:rPr>
        <w:t>Michaud DS</w:t>
      </w:r>
      <w:r w:rsidRPr="00A14A5A">
        <w:rPr>
          <w:rFonts w:ascii="Book Antiqua" w:eastAsia="SimSun" w:hAnsi="Book Antiqua" w:cs="SimSun"/>
          <w:color w:val="000000"/>
        </w:rPr>
        <w:t>. Role of bacterial infections in pancreatic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>Carcinogenesis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34</w:t>
      </w:r>
      <w:r w:rsidRPr="00A14A5A">
        <w:rPr>
          <w:rFonts w:ascii="Book Antiqua" w:eastAsia="SimSun" w:hAnsi="Book Antiqua" w:cs="SimSun"/>
          <w:color w:val="000000"/>
        </w:rPr>
        <w:t>: 2193-2197 [PMID: 23843038 DOI: 10.1093/</w:t>
      </w:r>
      <w:proofErr w:type="spellStart"/>
      <w:r w:rsidRPr="00A14A5A">
        <w:rPr>
          <w:rFonts w:ascii="Book Antiqua" w:eastAsia="SimSun" w:hAnsi="Book Antiqua" w:cs="SimSun"/>
          <w:color w:val="000000"/>
        </w:rPr>
        <w:t>carcin</w:t>
      </w:r>
      <w:proofErr w:type="spellEnd"/>
      <w:r w:rsidRPr="00A14A5A">
        <w:rPr>
          <w:rFonts w:ascii="Book Antiqua" w:eastAsia="SimSun" w:hAnsi="Book Antiqua" w:cs="SimSun"/>
          <w:color w:val="000000"/>
        </w:rPr>
        <w:t>/bgt249]</w:t>
      </w:r>
    </w:p>
    <w:p w14:paraId="2E77BC8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9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Ohkus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T</w:t>
      </w:r>
      <w:r w:rsidRPr="00A14A5A">
        <w:rPr>
          <w:rFonts w:ascii="Book Antiqua" w:eastAsia="SimSun" w:hAnsi="Book Antiqua" w:cs="SimSun"/>
          <w:color w:val="000000"/>
        </w:rPr>
        <w:t xml:space="preserve">, Okayasu I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Morita K, Ogawa M, Sato N. Induction of experimental ulcerative colitis by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vari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solated from colonic mucosa of patients with ulcerative colitis. </w:t>
      </w:r>
      <w:r w:rsidRPr="00A14A5A">
        <w:rPr>
          <w:rFonts w:ascii="Book Antiqua" w:eastAsia="SimSun" w:hAnsi="Book Antiqua" w:cs="SimSun"/>
          <w:i/>
          <w:iCs/>
          <w:color w:val="000000"/>
        </w:rPr>
        <w:t>Gut</w:t>
      </w:r>
      <w:r w:rsidRPr="00A14A5A">
        <w:rPr>
          <w:rFonts w:ascii="Book Antiqua" w:eastAsia="SimSun" w:hAnsi="Book Antiqua" w:cs="SimSun"/>
          <w:color w:val="000000"/>
        </w:rPr>
        <w:t> 2003; </w:t>
      </w:r>
      <w:r w:rsidRPr="00A14A5A">
        <w:rPr>
          <w:rFonts w:ascii="Book Antiqua" w:eastAsia="SimSun" w:hAnsi="Book Antiqua" w:cs="SimSun"/>
          <w:b/>
          <w:bCs/>
          <w:color w:val="000000"/>
        </w:rPr>
        <w:t>52</w:t>
      </w:r>
      <w:r w:rsidRPr="00A14A5A">
        <w:rPr>
          <w:rFonts w:ascii="Book Antiqua" w:eastAsia="SimSun" w:hAnsi="Book Antiqua" w:cs="SimSun"/>
          <w:color w:val="000000"/>
        </w:rPr>
        <w:t>: 79-83 [PMID: 12477765]</w:t>
      </w:r>
    </w:p>
    <w:p w14:paraId="4288A90A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0 </w:t>
      </w:r>
      <w:r w:rsidRPr="00A14A5A">
        <w:rPr>
          <w:rFonts w:ascii="Book Antiqua" w:eastAsia="SimSun" w:hAnsi="Book Antiqua" w:cs="SimSun"/>
          <w:b/>
          <w:bCs/>
          <w:color w:val="000000"/>
        </w:rPr>
        <w:t>Minami M</w:t>
      </w:r>
      <w:r w:rsidRPr="00A14A5A">
        <w:rPr>
          <w:rFonts w:ascii="Book Antiqua" w:eastAsia="SimSun" w:hAnsi="Book Antiqua" w:cs="SimSun"/>
          <w:color w:val="000000"/>
        </w:rPr>
        <w:t xml:space="preserve">, Ando T, Okamoto A, Sasaki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hk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Torii K, Hasegawa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h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ot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. </w:t>
      </w:r>
      <w:proofErr w:type="spellStart"/>
      <w:r w:rsidRPr="00A14A5A">
        <w:rPr>
          <w:rFonts w:ascii="Book Antiqua" w:eastAsia="SimSun" w:hAnsi="Book Antiqua" w:cs="SimSun"/>
          <w:color w:val="000000"/>
        </w:rPr>
        <w:t>Seroprevalenc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of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vari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ulcerative colitis patients in Japan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FEMS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Med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icrobi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56</w:t>
      </w:r>
      <w:r w:rsidRPr="00A14A5A">
        <w:rPr>
          <w:rFonts w:ascii="Book Antiqua" w:eastAsia="SimSun" w:hAnsi="Book Antiqua" w:cs="SimSun"/>
          <w:color w:val="000000"/>
        </w:rPr>
        <w:t>: 67-72 [PMID: 19484811]</w:t>
      </w:r>
    </w:p>
    <w:p w14:paraId="0FC9B33C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1 </w:t>
      </w:r>
      <w:r w:rsidRPr="00A14A5A">
        <w:rPr>
          <w:rFonts w:ascii="Book Antiqua" w:eastAsia="SimSun" w:hAnsi="Book Antiqua" w:cs="SimSun"/>
          <w:b/>
          <w:bCs/>
          <w:color w:val="000000"/>
        </w:rPr>
        <w:t>Strauss J</w:t>
      </w:r>
      <w:r w:rsidRPr="00A14A5A">
        <w:rPr>
          <w:rFonts w:ascii="Book Antiqua" w:eastAsia="SimSun" w:hAnsi="Book Antiqua" w:cs="SimSun"/>
          <w:color w:val="000000"/>
        </w:rPr>
        <w:t xml:space="preserve">, Kaplan GG, Beck P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ioux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naccion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evinne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Lynch T, Allen-</w:t>
      </w:r>
      <w:proofErr w:type="spellStart"/>
      <w:r w:rsidRPr="00A14A5A">
        <w:rPr>
          <w:rFonts w:ascii="Book Antiqua" w:eastAsia="SimSun" w:hAnsi="Book Antiqua" w:cs="SimSun"/>
          <w:color w:val="000000"/>
        </w:rPr>
        <w:t>Verco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. Invasive potential of gut mucosa-derived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ositively correlates with IBD status of the host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nflamm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Bowel Dis</w:t>
      </w:r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17</w:t>
      </w:r>
      <w:r w:rsidRPr="00A14A5A">
        <w:rPr>
          <w:rFonts w:ascii="Book Antiqua" w:eastAsia="SimSun" w:hAnsi="Book Antiqua" w:cs="SimSun"/>
          <w:color w:val="000000"/>
        </w:rPr>
        <w:t>: 1971-1978 [PMID: 21830275 DOI: 10.1002/ibd.21606]</w:t>
      </w:r>
    </w:p>
    <w:p w14:paraId="47EDCD07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2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hahani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L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hardor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ecrophor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--beyo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mierre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yndrome. </w:t>
      </w:r>
      <w:r w:rsidRPr="00A14A5A">
        <w:rPr>
          <w:rFonts w:ascii="Book Antiqua" w:eastAsia="SimSun" w:hAnsi="Book Antiqua" w:cs="SimSun"/>
          <w:i/>
          <w:iCs/>
          <w:color w:val="000000"/>
        </w:rPr>
        <w:t>BMJ Case Rep</w:t>
      </w:r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2011</w:t>
      </w:r>
      <w:r w:rsidRPr="00A14A5A">
        <w:rPr>
          <w:rFonts w:ascii="Book Antiqua" w:eastAsia="SimSun" w:hAnsi="Book Antiqua" w:cs="SimSun"/>
          <w:color w:val="000000"/>
        </w:rPr>
        <w:t>: [PMID: 22674593 DOI: 10.1136/bcr.07.2011.4527]</w:t>
      </w:r>
    </w:p>
    <w:p w14:paraId="08DF634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3 </w:t>
      </w:r>
      <w:r w:rsidRPr="00A14A5A">
        <w:rPr>
          <w:rFonts w:ascii="Book Antiqua" w:eastAsia="SimSun" w:hAnsi="Book Antiqua" w:cs="SimSun"/>
          <w:b/>
          <w:bCs/>
          <w:color w:val="000000"/>
        </w:rPr>
        <w:t>Brook I</w:t>
      </w:r>
      <w:r w:rsidRPr="00A14A5A">
        <w:rPr>
          <w:rFonts w:ascii="Book Antiqua" w:eastAsia="SimSun" w:hAnsi="Book Antiqua" w:cs="SimSun"/>
          <w:color w:val="000000"/>
        </w:rPr>
        <w:t>, Frazier EH. Microbiological analysis of pancreatic abscess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Infect Dis</w:t>
      </w:r>
      <w:r w:rsidRPr="00A14A5A">
        <w:rPr>
          <w:rFonts w:ascii="Book Antiqua" w:eastAsia="SimSun" w:hAnsi="Book Antiqua" w:cs="SimSun"/>
          <w:color w:val="000000"/>
        </w:rPr>
        <w:t> 1996; </w:t>
      </w:r>
      <w:r w:rsidRPr="00A14A5A">
        <w:rPr>
          <w:rFonts w:ascii="Book Antiqua" w:eastAsia="SimSun" w:hAnsi="Book Antiqua" w:cs="SimSun"/>
          <w:b/>
          <w:bCs/>
          <w:color w:val="000000"/>
        </w:rPr>
        <w:t>22</w:t>
      </w:r>
      <w:r w:rsidRPr="00A14A5A">
        <w:rPr>
          <w:rFonts w:ascii="Book Antiqua" w:eastAsia="SimSun" w:hAnsi="Book Antiqua" w:cs="SimSun"/>
          <w:color w:val="000000"/>
        </w:rPr>
        <w:t>: 384-385 [PMID: 8838210]</w:t>
      </w:r>
    </w:p>
    <w:p w14:paraId="7CF07D8C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4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Yoned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M</w:t>
      </w:r>
      <w:r w:rsidRPr="00A14A5A">
        <w:rPr>
          <w:rFonts w:ascii="Book Antiqua" w:eastAsia="SimSun" w:hAnsi="Book Antiqua" w:cs="SimSun"/>
          <w:color w:val="000000"/>
        </w:rPr>
        <w:t xml:space="preserve">, Kato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watar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rikos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maj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Fujita K, Endo H, Takah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namor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Kobayashi N, Kubota K, Saito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ohna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atanuk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Wada K, Maeda S, Nakajima A. Liver abscess caused by periodontal bacterial infection with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ecrophorum</w:t>
      </w:r>
      <w:proofErr w:type="spellEnd"/>
      <w:r w:rsidRPr="00A14A5A">
        <w:rPr>
          <w:rFonts w:ascii="Book Antiqua" w:eastAsia="SimSun" w:hAnsi="Book Antiqua" w:cs="SimSun"/>
          <w:color w:val="000000"/>
        </w:rPr>
        <w:t>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Hepat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Res</w:t>
      </w:r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41</w:t>
      </w:r>
      <w:r w:rsidRPr="00A14A5A">
        <w:rPr>
          <w:rFonts w:ascii="Book Antiqua" w:eastAsia="SimSun" w:hAnsi="Book Antiqua" w:cs="SimSun"/>
          <w:color w:val="000000"/>
        </w:rPr>
        <w:t>: 194-196 [PMID: 21269389 DOI: 10.1111/j.1872-034X.2010.00748.x]</w:t>
      </w:r>
    </w:p>
    <w:p w14:paraId="310D4D23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5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Athaval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NV</w:t>
      </w:r>
      <w:r w:rsidRPr="00A14A5A">
        <w:rPr>
          <w:rFonts w:ascii="Book Antiqua" w:eastAsia="SimSun" w:hAnsi="Book Antiqua" w:cs="SimSun"/>
          <w:color w:val="000000"/>
        </w:rPr>
        <w:t xml:space="preserve">, Leitch DG, Cowling P. Liver abscesses due to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spp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hat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mic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alignant metastatic liver disease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ur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icrobi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Infect Dis</w:t>
      </w:r>
      <w:r w:rsidRPr="00A14A5A">
        <w:rPr>
          <w:rFonts w:ascii="Book Antiqua" w:eastAsia="SimSun" w:hAnsi="Book Antiqua" w:cs="SimSun"/>
          <w:color w:val="000000"/>
        </w:rPr>
        <w:t> 2002; </w:t>
      </w:r>
      <w:r w:rsidRPr="00A14A5A">
        <w:rPr>
          <w:rFonts w:ascii="Book Antiqua" w:eastAsia="SimSun" w:hAnsi="Book Antiqua" w:cs="SimSun"/>
          <w:b/>
          <w:bCs/>
          <w:color w:val="000000"/>
        </w:rPr>
        <w:t>21</w:t>
      </w:r>
      <w:r w:rsidRPr="00A14A5A">
        <w:rPr>
          <w:rFonts w:ascii="Book Antiqua" w:eastAsia="SimSun" w:hAnsi="Book Antiqua" w:cs="SimSun"/>
          <w:color w:val="000000"/>
        </w:rPr>
        <w:t>: 884-886 [PMID: 12525925 DOI: 10.1007/s10096-002-0844-8]</w:t>
      </w:r>
    </w:p>
    <w:p w14:paraId="6654F32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6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Kostic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AD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ever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edamall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S, Michaud M, Duke F, Earl A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jesin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I, Jung J, Bass A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berner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aselg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Liu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vdasan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irr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uttenhow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Garrett WS, Meyerson M. Genomic analysis identifies association of Fusobacterium with colorectal 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>Genome Res</w:t>
      </w:r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22</w:t>
      </w:r>
      <w:r w:rsidRPr="00A14A5A">
        <w:rPr>
          <w:rFonts w:ascii="Book Antiqua" w:eastAsia="SimSun" w:hAnsi="Book Antiqua" w:cs="SimSun"/>
          <w:color w:val="000000"/>
        </w:rPr>
        <w:t>: 292-298 [PMID: 22009990 DOI: 10.1101/gr.126573.111]</w:t>
      </w:r>
    </w:p>
    <w:p w14:paraId="64003AC3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7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Castellarin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M</w:t>
      </w:r>
      <w:r w:rsidRPr="00A14A5A">
        <w:rPr>
          <w:rFonts w:ascii="Book Antiqua" w:eastAsia="SimSun" w:hAnsi="Book Antiqua" w:cs="SimSun"/>
          <w:color w:val="000000"/>
        </w:rPr>
        <w:t xml:space="preserve">, Warren RL, Freeman J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reolin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rzywinsk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Strauss J, Barnes R, Watson P, Allen-</w:t>
      </w:r>
      <w:proofErr w:type="spellStart"/>
      <w:r w:rsidRPr="00A14A5A">
        <w:rPr>
          <w:rFonts w:ascii="Book Antiqua" w:eastAsia="SimSun" w:hAnsi="Book Antiqua" w:cs="SimSun"/>
          <w:color w:val="000000"/>
        </w:rPr>
        <w:t>Verco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Moore RA, Holt RA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fection is </w:t>
      </w:r>
      <w:r w:rsidRPr="00A14A5A">
        <w:rPr>
          <w:rFonts w:ascii="Book Antiqua" w:eastAsia="SimSun" w:hAnsi="Book Antiqua" w:cs="SimSun"/>
          <w:color w:val="000000"/>
        </w:rPr>
        <w:lastRenderedPageBreak/>
        <w:t>prevalent in human colorectal 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>Genome Res</w:t>
      </w:r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22</w:t>
      </w:r>
      <w:r w:rsidRPr="00A14A5A">
        <w:rPr>
          <w:rFonts w:ascii="Book Antiqua" w:eastAsia="SimSun" w:hAnsi="Book Antiqua" w:cs="SimSun"/>
          <w:color w:val="000000"/>
        </w:rPr>
        <w:t>: 299-306 [PMID: 22009989 DOI: 10.1101/gr.126516.111]</w:t>
      </w:r>
    </w:p>
    <w:p w14:paraId="77DB3BC1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8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Tahar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T</w:t>
      </w:r>
      <w:r w:rsidRPr="00A14A5A">
        <w:rPr>
          <w:rFonts w:ascii="Book Antiqua" w:eastAsia="SimSun" w:hAnsi="Book Antiqua" w:cs="SimSun"/>
          <w:color w:val="000000"/>
        </w:rPr>
        <w:t xml:space="preserve">, Yamamoto E, Suzuki H, Maruyama R, Chung 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arrig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eline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Yama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O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ga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An 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ureiq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, Toyota M, Kondo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stéci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ss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P. Fusobacterium in colonic flora and molecular features of colorectal 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>Cancer Res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74</w:t>
      </w:r>
      <w:r w:rsidRPr="00A14A5A">
        <w:rPr>
          <w:rFonts w:ascii="Book Antiqua" w:eastAsia="SimSun" w:hAnsi="Book Antiqua" w:cs="SimSun"/>
          <w:color w:val="000000"/>
        </w:rPr>
        <w:t>: 1311-1318 [PMID: 24385213 DOI: 10.1158/0008-5472.CAN-13-1865]</w:t>
      </w:r>
    </w:p>
    <w:p w14:paraId="3090510D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19 </w:t>
      </w:r>
      <w:r w:rsidRPr="00A14A5A">
        <w:rPr>
          <w:rFonts w:ascii="Book Antiqua" w:eastAsia="SimSun" w:hAnsi="Book Antiqua" w:cs="SimSun"/>
          <w:b/>
          <w:bCs/>
          <w:color w:val="000000"/>
        </w:rPr>
        <w:t>Schreiber RD</w:t>
      </w:r>
      <w:r w:rsidRPr="00A14A5A">
        <w:rPr>
          <w:rFonts w:ascii="Book Antiqua" w:eastAsia="SimSun" w:hAnsi="Book Antiqua" w:cs="SimSun"/>
          <w:color w:val="000000"/>
        </w:rPr>
        <w:t xml:space="preserve">, Old LJ, Smyth MJ. Cancer </w:t>
      </w:r>
      <w:proofErr w:type="spellStart"/>
      <w:r w:rsidRPr="00A14A5A">
        <w:rPr>
          <w:rFonts w:ascii="Book Antiqua" w:eastAsia="SimSun" w:hAnsi="Book Antiqua" w:cs="SimSun"/>
          <w:color w:val="000000"/>
        </w:rPr>
        <w:t>immunoediting</w:t>
      </w:r>
      <w:proofErr w:type="spellEnd"/>
      <w:r w:rsidRPr="00A14A5A">
        <w:rPr>
          <w:rFonts w:ascii="Book Antiqua" w:eastAsia="SimSun" w:hAnsi="Book Antiqua" w:cs="SimSun"/>
          <w:color w:val="000000"/>
        </w:rPr>
        <w:t>: integrating immunity's roles in cancer suppression and promotion. </w:t>
      </w:r>
      <w:r w:rsidRPr="00A14A5A">
        <w:rPr>
          <w:rFonts w:ascii="Book Antiqua" w:eastAsia="SimSun" w:hAnsi="Book Antiqua" w:cs="SimSun"/>
          <w:i/>
          <w:iCs/>
          <w:color w:val="000000"/>
        </w:rPr>
        <w:t>Science</w:t>
      </w:r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331</w:t>
      </w:r>
      <w:r w:rsidRPr="00A14A5A">
        <w:rPr>
          <w:rFonts w:ascii="Book Antiqua" w:eastAsia="SimSun" w:hAnsi="Book Antiqua" w:cs="SimSun"/>
          <w:color w:val="000000"/>
        </w:rPr>
        <w:t>: 1565-1570 [PMID: 21436444 DOI: 10.1126/science.1203486]</w:t>
      </w:r>
    </w:p>
    <w:p w14:paraId="2B8235D1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0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Wolchok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JD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lug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Callahan M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stow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A, Rizvi N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sokh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M, Segal N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Ariy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E, Gordon RA, Reed K, Burke MM, Caldwell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ronenber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Agunwamb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U, Zhang X, Lowy I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nzunz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D, Feely 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ora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E, Hong Q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or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iggint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M, Gupta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zno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. </w:t>
      </w:r>
      <w:proofErr w:type="spellStart"/>
      <w:r w:rsidRPr="00A14A5A">
        <w:rPr>
          <w:rFonts w:ascii="Book Antiqua" w:eastAsia="SimSun" w:hAnsi="Book Antiqua" w:cs="SimSun"/>
          <w:color w:val="000000"/>
        </w:rPr>
        <w:t>Nivolumab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lus </w:t>
      </w:r>
      <w:proofErr w:type="spellStart"/>
      <w:r w:rsidRPr="00A14A5A">
        <w:rPr>
          <w:rFonts w:ascii="Book Antiqua" w:eastAsia="SimSun" w:hAnsi="Book Antiqua" w:cs="SimSun"/>
          <w:color w:val="000000"/>
        </w:rPr>
        <w:t>ipilimumab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advanced melanoma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g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Med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369</w:t>
      </w:r>
      <w:r w:rsidRPr="00A14A5A">
        <w:rPr>
          <w:rFonts w:ascii="Book Antiqua" w:eastAsia="SimSun" w:hAnsi="Book Antiqua" w:cs="SimSun"/>
          <w:color w:val="000000"/>
        </w:rPr>
        <w:t>: 122-133 [PMID: 23724867 DOI: 10.1056/NEJMoa1302369]</w:t>
      </w:r>
    </w:p>
    <w:p w14:paraId="3D576173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Goed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V</w:t>
      </w:r>
      <w:r w:rsidRPr="00A14A5A">
        <w:rPr>
          <w:rFonts w:ascii="Book Antiqua" w:eastAsia="SimSun" w:hAnsi="Book Antiqua" w:cs="SimSun"/>
          <w:color w:val="000000"/>
        </w:rPr>
        <w:t xml:space="preserve">, Fischer K, Busch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ngelk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ichhors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endtn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hagorov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de la Serna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ilhuyd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llm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pa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Owen C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amoylov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O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reuz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tilgenbau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öhn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angera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itg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neb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Asikaniu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Humphrey K, Wenger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alle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. </w:t>
      </w:r>
      <w:proofErr w:type="spellStart"/>
      <w:r w:rsidRPr="00A14A5A">
        <w:rPr>
          <w:rFonts w:ascii="Book Antiqua" w:eastAsia="SimSun" w:hAnsi="Book Antiqua" w:cs="SimSun"/>
          <w:color w:val="000000"/>
        </w:rPr>
        <w:t>Obinutuzumab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lus </w:t>
      </w:r>
      <w:proofErr w:type="spellStart"/>
      <w:r w:rsidRPr="00A14A5A">
        <w:rPr>
          <w:rFonts w:ascii="Book Antiqua" w:eastAsia="SimSun" w:hAnsi="Book Antiqua" w:cs="SimSun"/>
          <w:color w:val="000000"/>
        </w:rPr>
        <w:t>chlorambuci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patients with CLL and coexisting condition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g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Med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370</w:t>
      </w:r>
      <w:r w:rsidRPr="00A14A5A">
        <w:rPr>
          <w:rFonts w:ascii="Book Antiqua" w:eastAsia="SimSun" w:hAnsi="Book Antiqua" w:cs="SimSun"/>
          <w:color w:val="000000"/>
        </w:rPr>
        <w:t>: 1101-1110 [PMID: 24401022 DOI: 10.1056/NEJMoa1313984]</w:t>
      </w:r>
    </w:p>
    <w:p w14:paraId="5C426067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2 </w:t>
      </w:r>
      <w:r w:rsidRPr="00A14A5A">
        <w:rPr>
          <w:rFonts w:ascii="Book Antiqua" w:eastAsia="SimSun" w:hAnsi="Book Antiqua" w:cs="SimSun"/>
          <w:b/>
          <w:bCs/>
          <w:color w:val="000000"/>
        </w:rPr>
        <w:t>Snyder A</w:t>
      </w:r>
      <w:r w:rsidRPr="00A14A5A">
        <w:rPr>
          <w:rFonts w:ascii="Book Antiqua" w:eastAsia="SimSun" w:hAnsi="Book Antiqua" w:cs="SimSun"/>
          <w:color w:val="000000"/>
        </w:rPr>
        <w:t xml:space="preserve">, Makarov V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rghoub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Yuan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Zaretsk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esrichar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Walsh L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stow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A, Wong P, Ho TS, Hollmann T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rugge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Kannan K, Li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lipenahl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Liu C, Harbison CT, Wang 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iba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olcho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D, Chan TA. Genetic basis for clinical response to CTLA-4 blockade in melanoma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g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Med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371</w:t>
      </w:r>
      <w:r w:rsidRPr="00A14A5A">
        <w:rPr>
          <w:rFonts w:ascii="Book Antiqua" w:eastAsia="SimSun" w:hAnsi="Book Antiqua" w:cs="SimSun"/>
          <w:color w:val="000000"/>
        </w:rPr>
        <w:t>: 2189-2199 [PMID: 25409260 DOI: 10.1056/NEJMoa1406498]</w:t>
      </w:r>
    </w:p>
    <w:p w14:paraId="7979314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Herbst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RS</w:t>
      </w:r>
      <w:r w:rsidRPr="00A14A5A">
        <w:rPr>
          <w:rFonts w:ascii="Book Antiqua" w:eastAsia="SimSun" w:hAnsi="Book Antiqua" w:cs="SimSun"/>
          <w:color w:val="000000"/>
        </w:rPr>
        <w:t xml:space="preserve">, Soria J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owanetz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Fine GD, Hamid O, Gordon M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os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McDermott DF, Powderly J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etting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ohr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E, Horn L, Lawrence D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os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ab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Xiao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okatr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oepp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egd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ll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, Chen DS, Hodi FS. Predictive correlates of response to the anti-PD-L1 antibody MPDL3280A in cancer patients. </w:t>
      </w:r>
      <w:r w:rsidRPr="00A14A5A">
        <w:rPr>
          <w:rFonts w:ascii="Book Antiqua" w:eastAsia="SimSun" w:hAnsi="Book Antiqua" w:cs="SimSun"/>
          <w:i/>
          <w:iCs/>
          <w:color w:val="000000"/>
        </w:rPr>
        <w:t>Nature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515</w:t>
      </w:r>
      <w:r w:rsidRPr="00A14A5A">
        <w:rPr>
          <w:rFonts w:ascii="Book Antiqua" w:eastAsia="SimSun" w:hAnsi="Book Antiqua" w:cs="SimSun"/>
          <w:color w:val="000000"/>
        </w:rPr>
        <w:t>: 563-567 [PMID: 25428504 DOI: 10.1038/nature14011]</w:t>
      </w:r>
    </w:p>
    <w:p w14:paraId="39642CD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24 </w:t>
      </w:r>
      <w:r w:rsidRPr="00A14A5A">
        <w:rPr>
          <w:rFonts w:ascii="Book Antiqua" w:eastAsia="SimSun" w:hAnsi="Book Antiqua" w:cs="SimSun"/>
          <w:b/>
          <w:bCs/>
          <w:color w:val="000000"/>
        </w:rPr>
        <w:t>Powles T</w:t>
      </w:r>
      <w:r w:rsidRPr="00A14A5A">
        <w:rPr>
          <w:rFonts w:ascii="Book Antiqua" w:eastAsia="SimSun" w:hAnsi="Book Antiqua" w:cs="SimSun"/>
          <w:color w:val="000000"/>
        </w:rPr>
        <w:t xml:space="preserve">, Eder JP, Fine G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raiteh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orio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Cruz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ellmun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Burris H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etryla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e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L, Shen X, Boyd Z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egd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S, Chen D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Vogelza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J. MPDL3280A (anti-PD-L1) treatment leads to clinical activity in metastatic bladder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>Nature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515</w:t>
      </w:r>
      <w:r w:rsidRPr="00A14A5A">
        <w:rPr>
          <w:rFonts w:ascii="Book Antiqua" w:eastAsia="SimSun" w:hAnsi="Book Antiqua" w:cs="SimSun"/>
          <w:color w:val="000000"/>
        </w:rPr>
        <w:t>: 558-562 [PMID: 25428503 DOI: 10.1038/nature13904]</w:t>
      </w:r>
    </w:p>
    <w:p w14:paraId="5317EE1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5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Tumeh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PC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arview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Yearle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tak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P, Taylor EJ, Robert L, Chmielowski 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pasic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Henry 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ioban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V, West AN, Carmon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vor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ej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Cherry G, Gutierrez AJ, Grogan T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teu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omasic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lasp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Emerson RO, Robins H, Pierce R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lashoff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A, Robert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iba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. PD-1 blockade induces responses by inhibiting adaptive immune resistance. </w:t>
      </w:r>
      <w:r w:rsidRPr="00A14A5A">
        <w:rPr>
          <w:rFonts w:ascii="Book Antiqua" w:eastAsia="SimSun" w:hAnsi="Book Antiqua" w:cs="SimSun"/>
          <w:i/>
          <w:iCs/>
          <w:color w:val="000000"/>
        </w:rPr>
        <w:t>Nature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515</w:t>
      </w:r>
      <w:r w:rsidRPr="00A14A5A">
        <w:rPr>
          <w:rFonts w:ascii="Book Antiqua" w:eastAsia="SimSun" w:hAnsi="Book Antiqua" w:cs="SimSun"/>
          <w:color w:val="000000"/>
        </w:rPr>
        <w:t>: 568-571 [PMID: 25428505 DOI: 10.1038/nature13954]</w:t>
      </w:r>
    </w:p>
    <w:p w14:paraId="5814FF74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6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Pagès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F</w:t>
      </w:r>
      <w:r w:rsidRPr="00A14A5A">
        <w:rPr>
          <w:rFonts w:ascii="Book Antiqua" w:eastAsia="SimSun" w:hAnsi="Book Antiqua" w:cs="SimSun"/>
          <w:color w:val="000000"/>
        </w:rPr>
        <w:t xml:space="preserve">, Berger A, Camus M, Sanchez-Cabo F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oste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olido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lecni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rilovsk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Nilsson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amott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atc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runeva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ugnenc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rajanosk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Z, </w:t>
      </w:r>
      <w:proofErr w:type="spellStart"/>
      <w:r w:rsidRPr="00A14A5A">
        <w:rPr>
          <w:rFonts w:ascii="Book Antiqua" w:eastAsia="SimSun" w:hAnsi="Book Antiqua" w:cs="SimSun"/>
          <w:color w:val="000000"/>
        </w:rPr>
        <w:t>Frid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W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al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. Effector memory T cells, early metastasis, and survival in colorectal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g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Med</w:t>
      </w:r>
      <w:r w:rsidRPr="00A14A5A">
        <w:rPr>
          <w:rFonts w:ascii="Book Antiqua" w:eastAsia="SimSun" w:hAnsi="Book Antiqua" w:cs="SimSun"/>
          <w:color w:val="000000"/>
        </w:rPr>
        <w:t> 2005; </w:t>
      </w:r>
      <w:r w:rsidRPr="00A14A5A">
        <w:rPr>
          <w:rFonts w:ascii="Book Antiqua" w:eastAsia="SimSun" w:hAnsi="Book Antiqua" w:cs="SimSun"/>
          <w:b/>
          <w:bCs/>
          <w:color w:val="000000"/>
        </w:rPr>
        <w:t>353</w:t>
      </w:r>
      <w:r w:rsidRPr="00A14A5A">
        <w:rPr>
          <w:rFonts w:ascii="Book Antiqua" w:eastAsia="SimSun" w:hAnsi="Book Antiqua" w:cs="SimSun"/>
          <w:color w:val="000000"/>
        </w:rPr>
        <w:t>: 2654-2666 [PMID: 16371631 DOI: 10.1056/NEJMoa051424]</w:t>
      </w:r>
    </w:p>
    <w:p w14:paraId="3898F9F4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7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alam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P</w:t>
      </w:r>
      <w:r w:rsidRPr="00A14A5A">
        <w:rPr>
          <w:rFonts w:ascii="Book Antiqua" w:eastAsia="SimSun" w:hAnsi="Book Antiqua" w:cs="SimSun"/>
          <w:color w:val="000000"/>
        </w:rPr>
        <w:t xml:space="preserve">, Phillips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rie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, Morris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Zep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, Joseph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latel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acopet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. Tumor-infiltrating FOXP3+ T regulatory cells show strong prognostic significance in colorectal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27</w:t>
      </w:r>
      <w:r w:rsidRPr="00A14A5A">
        <w:rPr>
          <w:rFonts w:ascii="Book Antiqua" w:eastAsia="SimSun" w:hAnsi="Book Antiqua" w:cs="SimSun"/>
          <w:color w:val="000000"/>
        </w:rPr>
        <w:t>: 186-192 [PMID: 19064967 DOI: 10.1200/JCO.2008.18.7229]</w:t>
      </w:r>
    </w:p>
    <w:p w14:paraId="5FB9E64C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8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Baba Y, Tanaka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Hayashi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yerhard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ranoff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, Fuchs C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.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our</w:t>
      </w:r>
      <w:proofErr w:type="spellEnd"/>
      <w:r w:rsidRPr="00A14A5A">
        <w:rPr>
          <w:rFonts w:ascii="Book Antiqua" w:eastAsia="SimSun" w:hAnsi="Book Antiqua" w:cs="SimSun"/>
          <w:color w:val="000000"/>
        </w:rPr>
        <w:t>-infiltrating T-cell subsets, molecular changes in colorectal cancer, and prognosis: cohort study and literature review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Path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222</w:t>
      </w:r>
      <w:r w:rsidRPr="00A14A5A">
        <w:rPr>
          <w:rFonts w:ascii="Book Antiqua" w:eastAsia="SimSun" w:hAnsi="Book Antiqua" w:cs="SimSun"/>
          <w:color w:val="000000"/>
        </w:rPr>
        <w:t>: 350-366 [PMID: 20927778 DOI: 10.1002/path.2774]</w:t>
      </w:r>
    </w:p>
    <w:p w14:paraId="79C4D79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29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Llos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NJ</w:t>
      </w:r>
      <w:r w:rsidRPr="00A14A5A">
        <w:rPr>
          <w:rFonts w:ascii="Book Antiqua" w:eastAsia="SimSun" w:hAnsi="Book Antiqua" w:cs="SimSun"/>
          <w:color w:val="000000"/>
        </w:rPr>
        <w:t xml:space="preserve">, Cruise M, Tam A, Wicks E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echenbleikn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M, Taube J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loss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L, Fan H, Wang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ub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S, Zhang M, Papadopoulos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nzl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W, Vogelstein B, Sears CL, Anders R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rdol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oussea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. The vigorous immune microenvironment of microsatellite instable colon cancer is balanced by multiple counter-inhibitory checkpoint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Cancer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Discov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5</w:t>
      </w:r>
      <w:r w:rsidRPr="00A14A5A">
        <w:rPr>
          <w:rFonts w:ascii="Book Antiqua" w:eastAsia="SimSun" w:hAnsi="Book Antiqua" w:cs="SimSun"/>
          <w:color w:val="000000"/>
        </w:rPr>
        <w:t>: 43-51 [PMID: 25358689 DOI: 10.1158/2159-8290.CD-14-0863]</w:t>
      </w:r>
    </w:p>
    <w:p w14:paraId="0F8F778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0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henker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BJ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stgart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ich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S. Suppression of human lymphocyte responses by oral spirochetes: a monocyte-dependent phenomenon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ol</w:t>
      </w:r>
      <w:proofErr w:type="spellEnd"/>
      <w:r w:rsidRPr="00A14A5A">
        <w:rPr>
          <w:rFonts w:ascii="Book Antiqua" w:eastAsia="SimSun" w:hAnsi="Book Antiqua" w:cs="SimSun"/>
          <w:color w:val="000000"/>
        </w:rPr>
        <w:t> 1984; </w:t>
      </w:r>
      <w:r w:rsidRPr="00A14A5A">
        <w:rPr>
          <w:rFonts w:ascii="Book Antiqua" w:eastAsia="SimSun" w:hAnsi="Book Antiqua" w:cs="SimSun"/>
          <w:b/>
          <w:bCs/>
          <w:color w:val="000000"/>
        </w:rPr>
        <w:t>132</w:t>
      </w:r>
      <w:r w:rsidRPr="00A14A5A">
        <w:rPr>
          <w:rFonts w:ascii="Book Antiqua" w:eastAsia="SimSun" w:hAnsi="Book Antiqua" w:cs="SimSun"/>
          <w:color w:val="000000"/>
        </w:rPr>
        <w:t>: 2039-2045 [PMID: 6699406]</w:t>
      </w:r>
    </w:p>
    <w:p w14:paraId="0DE8337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31 </w:t>
      </w:r>
      <w:r w:rsidRPr="00A14A5A">
        <w:rPr>
          <w:rFonts w:ascii="Book Antiqua" w:eastAsia="SimSun" w:hAnsi="Book Antiqua" w:cs="SimSun"/>
          <w:b/>
          <w:bCs/>
          <w:color w:val="000000"/>
        </w:rPr>
        <w:t>Jewett A</w:t>
      </w:r>
      <w:r w:rsidRPr="00A14A5A">
        <w:rPr>
          <w:rFonts w:ascii="Book Antiqua" w:eastAsia="SimSun" w:hAnsi="Book Antiqua" w:cs="SimSun"/>
          <w:color w:val="000000"/>
        </w:rPr>
        <w:t xml:space="preserve">, Hume WR, Le H, Huynh TN, Han YW, Cheng G, Shi W. Induction of apoptotic cell death in peripheral blood mononuclear 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lymorphonuclea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ells by an oral bacterium,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>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Infect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0; </w:t>
      </w:r>
      <w:r w:rsidRPr="00A14A5A">
        <w:rPr>
          <w:rFonts w:ascii="Book Antiqua" w:eastAsia="SimSun" w:hAnsi="Book Antiqua" w:cs="SimSun"/>
          <w:b/>
          <w:bCs/>
          <w:color w:val="000000"/>
        </w:rPr>
        <w:t>68</w:t>
      </w:r>
      <w:r w:rsidRPr="00A14A5A">
        <w:rPr>
          <w:rFonts w:ascii="Book Antiqua" w:eastAsia="SimSun" w:hAnsi="Book Antiqua" w:cs="SimSun"/>
          <w:color w:val="000000"/>
        </w:rPr>
        <w:t>: 1893-1898 [PMID: 10722579]</w:t>
      </w:r>
    </w:p>
    <w:p w14:paraId="200ACDB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2 </w:t>
      </w:r>
      <w:r w:rsidRPr="00A14A5A">
        <w:rPr>
          <w:rFonts w:ascii="Book Antiqua" w:eastAsia="SimSun" w:hAnsi="Book Antiqua" w:cs="SimSun"/>
          <w:b/>
          <w:bCs/>
          <w:color w:val="000000"/>
        </w:rPr>
        <w:t xml:space="preserve">Kinder 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Haak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S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ndeman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A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18 aggregates human mononuclear cells and inhibits their PHA-stimulated proliferation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Periodontol</w:t>
      </w:r>
      <w:proofErr w:type="spellEnd"/>
      <w:r w:rsidRPr="00A14A5A">
        <w:rPr>
          <w:rFonts w:ascii="Book Antiqua" w:eastAsia="SimSun" w:hAnsi="Book Antiqua" w:cs="SimSun"/>
          <w:color w:val="000000"/>
        </w:rPr>
        <w:t> 1997; </w:t>
      </w:r>
      <w:r w:rsidRPr="00A14A5A">
        <w:rPr>
          <w:rFonts w:ascii="Book Antiqua" w:eastAsia="SimSun" w:hAnsi="Book Antiqua" w:cs="SimSun"/>
          <w:b/>
          <w:bCs/>
          <w:color w:val="000000"/>
        </w:rPr>
        <w:t>68</w:t>
      </w:r>
      <w:r w:rsidRPr="00A14A5A">
        <w:rPr>
          <w:rFonts w:ascii="Book Antiqua" w:eastAsia="SimSun" w:hAnsi="Book Antiqua" w:cs="SimSun"/>
          <w:color w:val="000000"/>
        </w:rPr>
        <w:t>: 39-44 [PMID: 9029450 DOI: 10.1902/jop.1997.68.1.39]</w:t>
      </w:r>
    </w:p>
    <w:p w14:paraId="5981F65C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henker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BJ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ata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hibits human T-cell activation by arresting cells in the mid-G1 phase of the cell cycle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Infect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</w:t>
      </w:r>
      <w:proofErr w:type="spellEnd"/>
      <w:r w:rsidRPr="00A14A5A">
        <w:rPr>
          <w:rFonts w:ascii="Book Antiqua" w:eastAsia="SimSun" w:hAnsi="Book Antiqua" w:cs="SimSun"/>
          <w:color w:val="000000"/>
        </w:rPr>
        <w:t> 1995; </w:t>
      </w:r>
      <w:r w:rsidRPr="00A14A5A">
        <w:rPr>
          <w:rFonts w:ascii="Book Antiqua" w:eastAsia="SimSun" w:hAnsi="Book Antiqua" w:cs="SimSun"/>
          <w:b/>
          <w:bCs/>
          <w:color w:val="000000"/>
        </w:rPr>
        <w:t>63</w:t>
      </w:r>
      <w:r w:rsidRPr="00A14A5A">
        <w:rPr>
          <w:rFonts w:ascii="Book Antiqua" w:eastAsia="SimSun" w:hAnsi="Book Antiqua" w:cs="SimSun"/>
          <w:color w:val="000000"/>
        </w:rPr>
        <w:t>: 4830-4836 [PMID: 7591143]</w:t>
      </w:r>
    </w:p>
    <w:p w14:paraId="69D5195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4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henker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BJ</w:t>
      </w:r>
      <w:r w:rsidRPr="00A14A5A">
        <w:rPr>
          <w:rFonts w:ascii="Book Antiqua" w:eastAsia="SimSun" w:hAnsi="Book Antiqua" w:cs="SimSun"/>
          <w:color w:val="000000"/>
        </w:rPr>
        <w:t xml:space="preserve">, Matt WC. Suppression of human lymphocyte responsiveness by </w:t>
      </w:r>
      <w:proofErr w:type="spellStart"/>
      <w:r w:rsidRPr="00A14A5A">
        <w:rPr>
          <w:rFonts w:ascii="Book Antiqua" w:eastAsia="SimSun" w:hAnsi="Book Antiqua" w:cs="SimSun"/>
          <w:color w:val="000000"/>
        </w:rPr>
        <w:t>forskol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: reversal by 12-O-tetradecanoyl </w:t>
      </w:r>
      <w:proofErr w:type="spellStart"/>
      <w:r w:rsidRPr="00A14A5A">
        <w:rPr>
          <w:rFonts w:ascii="Book Antiqua" w:eastAsia="SimSun" w:hAnsi="Book Antiqua" w:cs="SimSun"/>
          <w:color w:val="000000"/>
        </w:rPr>
        <w:t>phorbo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13-acetate, diacylglycerol 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ionomycin</w:t>
      </w:r>
      <w:proofErr w:type="spellEnd"/>
      <w:r w:rsidRPr="00A14A5A">
        <w:rPr>
          <w:rFonts w:ascii="Book Antiqua" w:eastAsia="SimSun" w:hAnsi="Book Antiqua" w:cs="SimSun"/>
          <w:color w:val="000000"/>
        </w:rPr>
        <w:t>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opharmacology</w:t>
      </w:r>
      <w:proofErr w:type="spellEnd"/>
      <w:r w:rsidRPr="00A14A5A">
        <w:rPr>
          <w:rFonts w:ascii="Book Antiqua" w:eastAsia="SimSun" w:hAnsi="Book Antiqua" w:cs="SimSun"/>
          <w:color w:val="000000"/>
        </w:rPr>
        <w:t> 1987; </w:t>
      </w:r>
      <w:r w:rsidRPr="00A14A5A">
        <w:rPr>
          <w:rFonts w:ascii="Book Antiqua" w:eastAsia="SimSun" w:hAnsi="Book Antiqua" w:cs="SimSun"/>
          <w:b/>
          <w:bCs/>
          <w:color w:val="000000"/>
        </w:rPr>
        <w:t>13</w:t>
      </w:r>
      <w:r w:rsidRPr="00A14A5A">
        <w:rPr>
          <w:rFonts w:ascii="Book Antiqua" w:eastAsia="SimSun" w:hAnsi="Book Antiqua" w:cs="SimSun"/>
          <w:color w:val="000000"/>
        </w:rPr>
        <w:t>: 73-86 [PMID: 3032853]</w:t>
      </w:r>
    </w:p>
    <w:p w14:paraId="2F38EF8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5 </w:t>
      </w:r>
      <w:r w:rsidRPr="00A14A5A">
        <w:rPr>
          <w:rFonts w:ascii="Book Antiqua" w:eastAsia="SimSun" w:hAnsi="Book Antiqua" w:cs="SimSun"/>
          <w:b/>
          <w:bCs/>
          <w:color w:val="000000"/>
        </w:rPr>
        <w:t>Huynh T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pu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V, Kaplan C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acala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, Kinder </w:t>
      </w:r>
      <w:proofErr w:type="spellStart"/>
      <w:r w:rsidRPr="00A14A5A">
        <w:rPr>
          <w:rFonts w:ascii="Book Antiqua" w:eastAsia="SimSun" w:hAnsi="Book Antiqua" w:cs="SimSun"/>
          <w:color w:val="000000"/>
        </w:rPr>
        <w:t>Haak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Shi 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ieli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Jewett A. The role of aggregation in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>- induced immune cell death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dod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37</w:t>
      </w:r>
      <w:r w:rsidRPr="00A14A5A">
        <w:rPr>
          <w:rFonts w:ascii="Book Antiqua" w:eastAsia="SimSun" w:hAnsi="Book Antiqua" w:cs="SimSun"/>
          <w:color w:val="000000"/>
        </w:rPr>
        <w:t>: 1531-1535 [PMID: 22000457 DOI: 10.1016/j.joen.2011.06.034]</w:t>
      </w:r>
    </w:p>
    <w:p w14:paraId="3648C86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6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Mim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Nishihara R, Qian ZR, Yamauchi M, Inamura K, Kim SA, Masuda A, Nowak J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ostic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annaki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Watanabe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ull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Milner DA, Harris C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Garraway LA, Freeman G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ranoff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, Chan AT, Garrett W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uttenhow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Fuchs C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nd T Cells in Colorectal 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AMA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1</w:t>
      </w:r>
      <w:r w:rsidRPr="00A14A5A">
        <w:rPr>
          <w:rFonts w:ascii="Book Antiqua" w:eastAsia="SimSun" w:hAnsi="Book Antiqua" w:cs="SimSun"/>
          <w:color w:val="000000"/>
        </w:rPr>
        <w:t>: 653-661 [PMID: 26181352 DOI: 10.1001/jamaoncol.2015.1377]</w:t>
      </w:r>
    </w:p>
    <w:p w14:paraId="213C2B0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7 </w:t>
      </w:r>
      <w:r w:rsidRPr="00A14A5A">
        <w:rPr>
          <w:rFonts w:ascii="Book Antiqua" w:eastAsia="SimSun" w:hAnsi="Book Antiqua" w:cs="SimSun"/>
          <w:b/>
          <w:bCs/>
          <w:color w:val="000000"/>
        </w:rPr>
        <w:t>Flanagan L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chmi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Ebert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ouce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nick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sk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V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ruh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ear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ezeeuw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ommas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enab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reh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H, Hughes DJ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ssociates with stages of colorectal neoplasia development, colorectal cancer and disease outcome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ur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icrobi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Infect Dis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33</w:t>
      </w:r>
      <w:r w:rsidRPr="00A14A5A">
        <w:rPr>
          <w:rFonts w:ascii="Book Antiqua" w:eastAsia="SimSun" w:hAnsi="Book Antiqua" w:cs="SimSun"/>
          <w:color w:val="000000"/>
        </w:rPr>
        <w:t>: 1381-1390 [PMID: 24599709 DOI: 10.1007/s10096-014-2081-3]</w:t>
      </w:r>
    </w:p>
    <w:p w14:paraId="1C4A58D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8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Kostic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AD</w:t>
      </w:r>
      <w:r w:rsidRPr="00A14A5A">
        <w:rPr>
          <w:rFonts w:ascii="Book Antiqua" w:eastAsia="SimSun" w:hAnsi="Book Antiqua" w:cs="SimSun"/>
          <w:color w:val="000000"/>
        </w:rPr>
        <w:t xml:space="preserve">, Chun E, Robertson L, Glickman J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allin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A, Michaud M, Clancy TE, Chung D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ochhea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Hold GL, El-Omar EM, Brenner D, Fuchs CS, Meyerson M, Garrett WS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otentiates intestinal tumorigenesis and modulates the </w:t>
      </w:r>
      <w:r w:rsidRPr="00A14A5A">
        <w:rPr>
          <w:rFonts w:ascii="Book Antiqua" w:eastAsia="SimSun" w:hAnsi="Book Antiqua" w:cs="SimSun"/>
          <w:color w:val="000000"/>
        </w:rPr>
        <w:lastRenderedPageBreak/>
        <w:t>tumor-immune microenvironment. </w:t>
      </w:r>
      <w:r w:rsidRPr="00A14A5A">
        <w:rPr>
          <w:rFonts w:ascii="Book Antiqua" w:eastAsia="SimSun" w:hAnsi="Book Antiqua" w:cs="SimSun"/>
          <w:i/>
          <w:iCs/>
          <w:color w:val="000000"/>
        </w:rPr>
        <w:t>Cell Host Microbe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14</w:t>
      </w:r>
      <w:r w:rsidRPr="00A14A5A">
        <w:rPr>
          <w:rFonts w:ascii="Book Antiqua" w:eastAsia="SimSun" w:hAnsi="Book Antiqua" w:cs="SimSun"/>
          <w:color w:val="000000"/>
        </w:rPr>
        <w:t>: 207-215 [PMID: 23954159 DOI: 10.1016/j.chom.2013.07.007]</w:t>
      </w:r>
    </w:p>
    <w:p w14:paraId="6B3F38FF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39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chetter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AJ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eegaar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H, Harris CC. Inflammation and cancer: interweaving microRNA, free radical, cytokine and p53 pathways. </w:t>
      </w:r>
      <w:r w:rsidRPr="00A14A5A">
        <w:rPr>
          <w:rFonts w:ascii="Book Antiqua" w:eastAsia="SimSun" w:hAnsi="Book Antiqua" w:cs="SimSun"/>
          <w:i/>
          <w:iCs/>
          <w:color w:val="000000"/>
        </w:rPr>
        <w:t>Carcinogenesis</w:t>
      </w:r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31</w:t>
      </w:r>
      <w:r w:rsidRPr="00A14A5A">
        <w:rPr>
          <w:rFonts w:ascii="Book Antiqua" w:eastAsia="SimSun" w:hAnsi="Book Antiqua" w:cs="SimSun"/>
          <w:color w:val="000000"/>
        </w:rPr>
        <w:t>: 37-49 [PMID: 19955394 DOI: 10.1093/</w:t>
      </w:r>
      <w:proofErr w:type="spellStart"/>
      <w:r w:rsidRPr="00A14A5A">
        <w:rPr>
          <w:rFonts w:ascii="Book Antiqua" w:eastAsia="SimSun" w:hAnsi="Book Antiqua" w:cs="SimSun"/>
          <w:color w:val="000000"/>
        </w:rPr>
        <w:t>carcin</w:t>
      </w:r>
      <w:proofErr w:type="spellEnd"/>
      <w:r w:rsidRPr="00A14A5A">
        <w:rPr>
          <w:rFonts w:ascii="Book Antiqua" w:eastAsia="SimSun" w:hAnsi="Book Antiqua" w:cs="SimSun"/>
          <w:color w:val="000000"/>
        </w:rPr>
        <w:t>/bgp272]</w:t>
      </w:r>
    </w:p>
    <w:p w14:paraId="737A895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0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S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ra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yerhard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Baba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Glickman J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Ferron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R, Mino-</w:t>
      </w:r>
      <w:proofErr w:type="spellStart"/>
      <w:r w:rsidRPr="00A14A5A">
        <w:rPr>
          <w:rFonts w:ascii="Book Antiqua" w:eastAsia="SimSun" w:hAnsi="Book Antiqua" w:cs="SimSun"/>
          <w:color w:val="000000"/>
        </w:rPr>
        <w:t>Kenuds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Tanaka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ranoff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L, Fuchs CS. Lymphocytic reaction to colorectal cancer is associated with longer survival, independent of lymph node count, microsatellite instability, 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Cp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sl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thylato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henotype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Cancer Res</w:t>
      </w:r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15</w:t>
      </w:r>
      <w:r w:rsidRPr="00A14A5A">
        <w:rPr>
          <w:rFonts w:ascii="Book Antiqua" w:eastAsia="SimSun" w:hAnsi="Book Antiqua" w:cs="SimSun"/>
          <w:color w:val="000000"/>
        </w:rPr>
        <w:t>: 6412-6420 [PMID: 19825961 DOI: 10.1158/1078-0432.CCR-09-1438]</w:t>
      </w:r>
    </w:p>
    <w:p w14:paraId="3EF4C93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chwitall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Y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loo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Eiermann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nnebach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enl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naebe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riverdi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Benner A, von </w:t>
      </w:r>
      <w:proofErr w:type="spellStart"/>
      <w:r w:rsidRPr="00A14A5A">
        <w:rPr>
          <w:rFonts w:ascii="Book Antiqua" w:eastAsia="SimSun" w:hAnsi="Book Antiqua" w:cs="SimSun"/>
          <w:color w:val="000000"/>
        </w:rPr>
        <w:t>Knebe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color w:val="000000"/>
        </w:rPr>
        <w:t>Doeberitz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. Immune response against frameshift-induced </w:t>
      </w:r>
      <w:proofErr w:type="spellStart"/>
      <w:r w:rsidRPr="00A14A5A">
        <w:rPr>
          <w:rFonts w:ascii="Book Antiqua" w:eastAsia="SimSun" w:hAnsi="Book Antiqua" w:cs="SimSun"/>
          <w:color w:val="000000"/>
        </w:rPr>
        <w:t>neopeptide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HNPCC patients and healthy HNPCC mutation carriers. </w:t>
      </w:r>
      <w:r w:rsidRPr="00A14A5A">
        <w:rPr>
          <w:rFonts w:ascii="Book Antiqua" w:eastAsia="SimSun" w:hAnsi="Book Antiqua" w:cs="SimSun"/>
          <w:i/>
          <w:iCs/>
          <w:color w:val="000000"/>
        </w:rPr>
        <w:t>Gastroenterology</w:t>
      </w:r>
      <w:r w:rsidRPr="00A14A5A">
        <w:rPr>
          <w:rFonts w:ascii="Book Antiqua" w:eastAsia="SimSun" w:hAnsi="Book Antiqua" w:cs="SimSun"/>
          <w:color w:val="000000"/>
        </w:rPr>
        <w:t> 2008; </w:t>
      </w:r>
      <w:r w:rsidRPr="00A14A5A">
        <w:rPr>
          <w:rFonts w:ascii="Book Antiqua" w:eastAsia="SimSun" w:hAnsi="Book Antiqua" w:cs="SimSun"/>
          <w:b/>
          <w:bCs/>
          <w:color w:val="000000"/>
        </w:rPr>
        <w:t>134</w:t>
      </w:r>
      <w:r w:rsidRPr="00A14A5A">
        <w:rPr>
          <w:rFonts w:ascii="Book Antiqua" w:eastAsia="SimSun" w:hAnsi="Book Antiqua" w:cs="SimSun"/>
          <w:color w:val="000000"/>
        </w:rPr>
        <w:t>: 988-997 [PMID: 18395080 DOI: 10.1053/j.gastro.2008.01.015]</w:t>
      </w:r>
    </w:p>
    <w:p w14:paraId="4FD83CBD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2 </w:t>
      </w:r>
      <w:r w:rsidRPr="00A14A5A">
        <w:rPr>
          <w:rFonts w:ascii="Book Antiqua" w:eastAsia="SimSun" w:hAnsi="Book Antiqua" w:cs="SimSun"/>
          <w:b/>
          <w:bCs/>
          <w:color w:val="000000"/>
        </w:rPr>
        <w:t>Zou W</w:t>
      </w:r>
      <w:r w:rsidRPr="00A14A5A">
        <w:rPr>
          <w:rFonts w:ascii="Book Antiqua" w:eastAsia="SimSun" w:hAnsi="Book Antiqua" w:cs="SimSun"/>
          <w:color w:val="000000"/>
        </w:rPr>
        <w:t xml:space="preserve">. Regulatory T cell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ou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mmunity and immunotherapy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Rev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6; </w:t>
      </w:r>
      <w:r w:rsidRPr="00A14A5A">
        <w:rPr>
          <w:rFonts w:ascii="Book Antiqua" w:eastAsia="SimSun" w:hAnsi="Book Antiqua" w:cs="SimSun"/>
          <w:b/>
          <w:bCs/>
          <w:color w:val="000000"/>
        </w:rPr>
        <w:t>6</w:t>
      </w:r>
      <w:r w:rsidRPr="00A14A5A">
        <w:rPr>
          <w:rFonts w:ascii="Book Antiqua" w:eastAsia="SimSun" w:hAnsi="Book Antiqua" w:cs="SimSun"/>
          <w:color w:val="000000"/>
        </w:rPr>
        <w:t>: 295-307 [PMID: 16557261 DOI: 10.1038/nri1806]</w:t>
      </w:r>
    </w:p>
    <w:p w14:paraId="359EFED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peetjens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FM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pp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orrea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van der Burg SH. Immune response against frameshift-induced </w:t>
      </w:r>
      <w:proofErr w:type="spellStart"/>
      <w:r w:rsidRPr="00A14A5A">
        <w:rPr>
          <w:rFonts w:ascii="Book Antiqua" w:eastAsia="SimSun" w:hAnsi="Book Antiqua" w:cs="SimSun"/>
          <w:color w:val="000000"/>
        </w:rPr>
        <w:t>neopeptide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HNPCC patients and healthy HNPCC mutation carriers. </w:t>
      </w:r>
      <w:r w:rsidRPr="00A14A5A">
        <w:rPr>
          <w:rFonts w:ascii="Book Antiqua" w:eastAsia="SimSun" w:hAnsi="Book Antiqua" w:cs="SimSun"/>
          <w:i/>
          <w:iCs/>
          <w:color w:val="000000"/>
        </w:rPr>
        <w:t>Gastroenterology</w:t>
      </w:r>
      <w:r w:rsidRPr="00A14A5A">
        <w:rPr>
          <w:rFonts w:ascii="Book Antiqua" w:eastAsia="SimSun" w:hAnsi="Book Antiqua" w:cs="SimSun"/>
          <w:color w:val="000000"/>
        </w:rPr>
        <w:t> 2008; </w:t>
      </w:r>
      <w:r w:rsidRPr="00A14A5A">
        <w:rPr>
          <w:rFonts w:ascii="Book Antiqua" w:eastAsia="SimSun" w:hAnsi="Book Antiqua" w:cs="SimSun"/>
          <w:b/>
          <w:bCs/>
          <w:color w:val="000000"/>
        </w:rPr>
        <w:t>135</w:t>
      </w:r>
      <w:r w:rsidRPr="00A14A5A">
        <w:rPr>
          <w:rFonts w:ascii="Book Antiqua" w:eastAsia="SimSun" w:hAnsi="Book Antiqua" w:cs="SimSun"/>
          <w:color w:val="000000"/>
        </w:rPr>
        <w:t>: 711-72; author reply 711-72; [PMID: 18619460 DOI: 10.1053/j.gastro.2008.04.040]</w:t>
      </w:r>
    </w:p>
    <w:p w14:paraId="2FA46D2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4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Curiel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TJ</w:t>
      </w:r>
      <w:r w:rsidRPr="00A14A5A">
        <w:rPr>
          <w:rFonts w:ascii="Book Antiqua" w:eastAsia="SimSun" w:hAnsi="Book Antiqua" w:cs="SimSun"/>
          <w:color w:val="000000"/>
        </w:rPr>
        <w:t xml:space="preserve">. </w:t>
      </w:r>
      <w:proofErr w:type="spellStart"/>
      <w:r w:rsidRPr="00A14A5A">
        <w:rPr>
          <w:rFonts w:ascii="Book Antiqua" w:eastAsia="SimSun" w:hAnsi="Book Antiqua" w:cs="SimSun"/>
          <w:color w:val="000000"/>
        </w:rPr>
        <w:t>Treg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nd rethinking cancer immunotherapy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Invest</w:t>
      </w:r>
      <w:r w:rsidRPr="00A14A5A">
        <w:rPr>
          <w:rFonts w:ascii="Book Antiqua" w:eastAsia="SimSun" w:hAnsi="Book Antiqua" w:cs="SimSun"/>
          <w:color w:val="000000"/>
        </w:rPr>
        <w:t> 2007; </w:t>
      </w:r>
      <w:r w:rsidRPr="00A14A5A">
        <w:rPr>
          <w:rFonts w:ascii="Book Antiqua" w:eastAsia="SimSun" w:hAnsi="Book Antiqua" w:cs="SimSun"/>
          <w:b/>
          <w:bCs/>
          <w:color w:val="000000"/>
        </w:rPr>
        <w:t>117</w:t>
      </w:r>
      <w:r w:rsidRPr="00A14A5A">
        <w:rPr>
          <w:rFonts w:ascii="Book Antiqua" w:eastAsia="SimSun" w:hAnsi="Book Antiqua" w:cs="SimSun"/>
          <w:color w:val="000000"/>
        </w:rPr>
        <w:t>: 1167-1174 [PMID: 17476346 DOI: 10.1172/JCI31202]</w:t>
      </w:r>
    </w:p>
    <w:p w14:paraId="51FD5214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5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Disis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ML</w:t>
      </w:r>
      <w:r w:rsidRPr="00A14A5A">
        <w:rPr>
          <w:rFonts w:ascii="Book Antiqua" w:eastAsia="SimSun" w:hAnsi="Book Antiqua" w:cs="SimSun"/>
          <w:color w:val="000000"/>
        </w:rPr>
        <w:t xml:space="preserve">, Bernhard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affe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M. Use of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our</w:t>
      </w:r>
      <w:proofErr w:type="spellEnd"/>
      <w:r w:rsidRPr="00A14A5A">
        <w:rPr>
          <w:rFonts w:ascii="Book Antiqua" w:eastAsia="SimSun" w:hAnsi="Book Antiqua" w:cs="SimSun"/>
          <w:color w:val="000000"/>
        </w:rPr>
        <w:t>-responsive T cells as cancer treatment. </w:t>
      </w:r>
      <w:r w:rsidRPr="00A14A5A">
        <w:rPr>
          <w:rFonts w:ascii="Book Antiqua" w:eastAsia="SimSun" w:hAnsi="Book Antiqua" w:cs="SimSun"/>
          <w:i/>
          <w:iCs/>
          <w:color w:val="000000"/>
        </w:rPr>
        <w:t>Lancet</w:t>
      </w:r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373</w:t>
      </w:r>
      <w:r w:rsidRPr="00A14A5A">
        <w:rPr>
          <w:rFonts w:ascii="Book Antiqua" w:eastAsia="SimSun" w:hAnsi="Book Antiqua" w:cs="SimSun"/>
          <w:color w:val="000000"/>
        </w:rPr>
        <w:t>: 673-683 [PMID: 19231634 DOI: 10.1016/S0140-6736(09)60404-9]</w:t>
      </w:r>
    </w:p>
    <w:p w14:paraId="7E42B75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6 </w:t>
      </w:r>
      <w:r w:rsidRPr="00A14A5A">
        <w:rPr>
          <w:rFonts w:ascii="Book Antiqua" w:eastAsia="SimSun" w:hAnsi="Book Antiqua" w:cs="SimSun"/>
          <w:b/>
          <w:bCs/>
          <w:color w:val="000000"/>
        </w:rPr>
        <w:t>Alexander J</w:t>
      </w:r>
      <w:r w:rsidRPr="00A14A5A">
        <w:rPr>
          <w:rFonts w:ascii="Book Antiqua" w:eastAsia="SimSun" w:hAnsi="Book Antiqua" w:cs="SimSun"/>
          <w:color w:val="000000"/>
        </w:rPr>
        <w:t>, Watanabe T, Wu TT, Rashid A, Li S, Hamilton SR. Histopathological identification of colon cancer with microsatellite instability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Am 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Path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1; </w:t>
      </w:r>
      <w:r w:rsidRPr="00A14A5A">
        <w:rPr>
          <w:rFonts w:ascii="Book Antiqua" w:eastAsia="SimSun" w:hAnsi="Book Antiqua" w:cs="SimSun"/>
          <w:b/>
          <w:bCs/>
          <w:color w:val="000000"/>
        </w:rPr>
        <w:t>158</w:t>
      </w:r>
      <w:r w:rsidRPr="00A14A5A">
        <w:rPr>
          <w:rFonts w:ascii="Book Antiqua" w:eastAsia="SimSun" w:hAnsi="Book Antiqua" w:cs="SimSun"/>
          <w:color w:val="000000"/>
        </w:rPr>
        <w:t>: 527-535 [PMID: 11159189 DOI: 10.1016/S0002-9440(10)63994-6]</w:t>
      </w:r>
    </w:p>
    <w:p w14:paraId="60803190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47 </w:t>
      </w:r>
      <w:r w:rsidRPr="00A14A5A">
        <w:rPr>
          <w:rFonts w:ascii="Book Antiqua" w:eastAsia="SimSun" w:hAnsi="Book Antiqua" w:cs="SimSun"/>
          <w:b/>
          <w:bCs/>
          <w:color w:val="000000"/>
        </w:rPr>
        <w:t>Shia J</w:t>
      </w:r>
      <w:r w:rsidRPr="00A14A5A">
        <w:rPr>
          <w:rFonts w:ascii="Book Antiqua" w:eastAsia="SimSun" w:hAnsi="Book Antiqua" w:cs="SimSun"/>
          <w:color w:val="000000"/>
        </w:rPr>
        <w:t xml:space="preserve">, Ellis N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t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B, Nash GM, Qin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ffi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Zhang XM, Markowitz A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af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uille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G, Wong WD, Gerald W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limst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S. Value of histopathology in predicting microsatellite instability in hereditary nonpolyposis colorectal cancer and sporadic colorectal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Am 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Surg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Path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3; </w:t>
      </w:r>
      <w:r w:rsidRPr="00A14A5A">
        <w:rPr>
          <w:rFonts w:ascii="Book Antiqua" w:eastAsia="SimSun" w:hAnsi="Book Antiqua" w:cs="SimSun"/>
          <w:b/>
          <w:bCs/>
          <w:color w:val="000000"/>
        </w:rPr>
        <w:t>27</w:t>
      </w:r>
      <w:r w:rsidRPr="00A14A5A">
        <w:rPr>
          <w:rFonts w:ascii="Book Antiqua" w:eastAsia="SimSun" w:hAnsi="Book Antiqua" w:cs="SimSun"/>
          <w:color w:val="000000"/>
        </w:rPr>
        <w:t>: 1407-1417 [PMID: 14576473]</w:t>
      </w:r>
    </w:p>
    <w:p w14:paraId="30FA3A8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8 </w:t>
      </w:r>
      <w:r w:rsidRPr="00A14A5A">
        <w:rPr>
          <w:rFonts w:ascii="Book Antiqua" w:eastAsia="SimSun" w:hAnsi="Book Antiqua" w:cs="SimSun"/>
          <w:b/>
          <w:bCs/>
          <w:color w:val="000000"/>
        </w:rPr>
        <w:t>Jenkins MA</w:t>
      </w:r>
      <w:r w:rsidRPr="00A14A5A">
        <w:rPr>
          <w:rFonts w:ascii="Book Antiqua" w:eastAsia="SimSun" w:hAnsi="Book Antiqua" w:cs="SimSun"/>
          <w:color w:val="000000"/>
        </w:rPr>
        <w:t xml:space="preserve">, Hayashi S, O'Shea A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urgar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L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myr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C, Shimizu D, Waring P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uszkiewicz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llet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F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edst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Barker MA, Baron JA, Casey G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Dowt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G, Giles GG, Limburg P, Newcomb P, Young JP, Walsh M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hibodea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ndo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marchan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alling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Haile RW, Potter JD, Hopper J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as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R. Pathology features in Bethesda guidelines predict colorectal cancer microsatellite instability: a population-based study. </w:t>
      </w:r>
      <w:r w:rsidRPr="00A14A5A">
        <w:rPr>
          <w:rFonts w:ascii="Book Antiqua" w:eastAsia="SimSun" w:hAnsi="Book Antiqua" w:cs="SimSun"/>
          <w:i/>
          <w:iCs/>
          <w:color w:val="000000"/>
        </w:rPr>
        <w:t>Gastroenterology</w:t>
      </w:r>
      <w:r w:rsidRPr="00A14A5A">
        <w:rPr>
          <w:rFonts w:ascii="Book Antiqua" w:eastAsia="SimSun" w:hAnsi="Book Antiqua" w:cs="SimSun"/>
          <w:color w:val="000000"/>
        </w:rPr>
        <w:t> 2007; </w:t>
      </w:r>
      <w:r w:rsidRPr="00A14A5A">
        <w:rPr>
          <w:rFonts w:ascii="Book Antiqua" w:eastAsia="SimSun" w:hAnsi="Book Antiqua" w:cs="SimSun"/>
          <w:b/>
          <w:bCs/>
          <w:color w:val="000000"/>
        </w:rPr>
        <w:t>133</w:t>
      </w:r>
      <w:r w:rsidRPr="00A14A5A">
        <w:rPr>
          <w:rFonts w:ascii="Book Antiqua" w:eastAsia="SimSun" w:hAnsi="Book Antiqua" w:cs="SimSun"/>
          <w:color w:val="000000"/>
        </w:rPr>
        <w:t>: 48-56 [PMID: 17631130 DOI: 10.1053/j.gastro.2007.04.044]</w:t>
      </w:r>
    </w:p>
    <w:p w14:paraId="0AA519E1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49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Tougeron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D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Fauquembergu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ouquett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Le </w:t>
      </w:r>
      <w:proofErr w:type="spellStart"/>
      <w:r w:rsidRPr="00A14A5A">
        <w:rPr>
          <w:rFonts w:ascii="Book Antiqua" w:eastAsia="SimSun" w:hAnsi="Book Antiqua" w:cs="SimSun"/>
          <w:color w:val="000000"/>
        </w:rPr>
        <w:t>Pesso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esboüé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Laurent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erthe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uill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Di Fiore F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abour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C, Michel P, Tosi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Frébour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atouch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B. Tumor-infiltrating lymphocytes in colorectal cancers with microsatellite instability are correlated with the number and spectrum of frameshift mutation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Mod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Path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22</w:t>
      </w:r>
      <w:r w:rsidRPr="00A14A5A">
        <w:rPr>
          <w:rFonts w:ascii="Book Antiqua" w:eastAsia="SimSun" w:hAnsi="Book Antiqua" w:cs="SimSun"/>
          <w:color w:val="000000"/>
        </w:rPr>
        <w:t>: 1186-1195 [PMID: 19503063 DOI: 10.1038/modpathol.2009.80]</w:t>
      </w:r>
    </w:p>
    <w:p w14:paraId="7ADE7A5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0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Popat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S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ubn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oulst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S. Systematic review of microsatellite instability and colorectal cancer prognosi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05; </w:t>
      </w:r>
      <w:r w:rsidRPr="00A14A5A">
        <w:rPr>
          <w:rFonts w:ascii="Book Antiqua" w:eastAsia="SimSun" w:hAnsi="Book Antiqua" w:cs="SimSun"/>
          <w:b/>
          <w:bCs/>
          <w:color w:val="000000"/>
        </w:rPr>
        <w:t>23</w:t>
      </w:r>
      <w:r w:rsidRPr="00A14A5A">
        <w:rPr>
          <w:rFonts w:ascii="Book Antiqua" w:eastAsia="SimSun" w:hAnsi="Book Antiqua" w:cs="SimSun"/>
          <w:color w:val="000000"/>
        </w:rPr>
        <w:t>: 609-618 [PMID: 15659508 DOI: 10.1200/JCO.2005.01.086]</w:t>
      </w:r>
    </w:p>
    <w:p w14:paraId="440959BD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inicrop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FA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eg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L, Ansell SM, Knutson KL, Foster NR, Sargent DJ. Intraepithelial effector (CD3+)/regulatory (FoxP3+) T-cell ratio predicts a clinical outcome of human colon 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>Gastroenterology</w:t>
      </w:r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137</w:t>
      </w:r>
      <w:r w:rsidRPr="00A14A5A">
        <w:rPr>
          <w:rFonts w:ascii="Book Antiqua" w:eastAsia="SimSun" w:hAnsi="Book Antiqua" w:cs="SimSun"/>
          <w:color w:val="000000"/>
        </w:rPr>
        <w:t>: 1270-1279 [PMID: 19577568 DOI: 10.1053/j.gastro.2009.06.053]</w:t>
      </w:r>
    </w:p>
    <w:p w14:paraId="35C48F96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2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Gabrilovich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DI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stran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-Rosenberg S, Bronte V. Coordinated regulation of myeloid cells by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ours</w:t>
      </w:r>
      <w:proofErr w:type="spellEnd"/>
      <w:r w:rsidRPr="00A14A5A">
        <w:rPr>
          <w:rFonts w:ascii="Book Antiqua" w:eastAsia="SimSun" w:hAnsi="Book Antiqua" w:cs="SimSun"/>
          <w:color w:val="000000"/>
        </w:rPr>
        <w:t>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Rev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12</w:t>
      </w:r>
      <w:r w:rsidRPr="00A14A5A">
        <w:rPr>
          <w:rFonts w:ascii="Book Antiqua" w:eastAsia="SimSun" w:hAnsi="Book Antiqua" w:cs="SimSun"/>
          <w:color w:val="000000"/>
        </w:rPr>
        <w:t>: 253-268 [PMID: 22437938 DOI: 10.1038/nri3175]</w:t>
      </w:r>
    </w:p>
    <w:p w14:paraId="50C544DC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Gabrilovich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DI</w:t>
      </w:r>
      <w:r w:rsidRPr="00A14A5A">
        <w:rPr>
          <w:rFonts w:ascii="Book Antiqua" w:eastAsia="SimSun" w:hAnsi="Book Antiqua" w:cs="SimSun"/>
          <w:color w:val="000000"/>
        </w:rPr>
        <w:t xml:space="preserve">, Bronte V, Chen SH, Colombo MP, Ochoa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strand</w:t>
      </w:r>
      <w:proofErr w:type="spellEnd"/>
      <w:r w:rsidRPr="00A14A5A">
        <w:rPr>
          <w:rFonts w:ascii="Book Antiqua" w:eastAsia="SimSun" w:hAnsi="Book Antiqua" w:cs="SimSun"/>
          <w:color w:val="000000"/>
        </w:rPr>
        <w:t>-Rosenberg S, Schreiber H. The terminology issue for myeloid-derived suppressor cells. </w:t>
      </w:r>
      <w:r w:rsidRPr="00A14A5A">
        <w:rPr>
          <w:rFonts w:ascii="Book Antiqua" w:eastAsia="SimSun" w:hAnsi="Book Antiqua" w:cs="SimSun"/>
          <w:i/>
          <w:iCs/>
          <w:color w:val="000000"/>
        </w:rPr>
        <w:t>Cancer Res</w:t>
      </w:r>
      <w:r w:rsidRPr="00A14A5A">
        <w:rPr>
          <w:rFonts w:ascii="Book Antiqua" w:eastAsia="SimSun" w:hAnsi="Book Antiqua" w:cs="SimSun"/>
          <w:color w:val="000000"/>
        </w:rPr>
        <w:t> 2007; </w:t>
      </w:r>
      <w:r w:rsidRPr="00A14A5A">
        <w:rPr>
          <w:rFonts w:ascii="Book Antiqua" w:eastAsia="SimSun" w:hAnsi="Book Antiqua" w:cs="SimSun"/>
          <w:b/>
          <w:bCs/>
          <w:color w:val="000000"/>
        </w:rPr>
        <w:t>67</w:t>
      </w:r>
      <w:r w:rsidRPr="00A14A5A">
        <w:rPr>
          <w:rFonts w:ascii="Book Antiqua" w:eastAsia="SimSun" w:hAnsi="Book Antiqua" w:cs="SimSun"/>
          <w:color w:val="000000"/>
        </w:rPr>
        <w:t>: 425; author reply 426 [PMID: 17210725 DOI: 10.1158/0008-5472.CAN-06-3037]</w:t>
      </w:r>
    </w:p>
    <w:p w14:paraId="3AEF7DD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54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Guiducci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C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Vicar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angalett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rinchier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, Colombo MP. Redirecting in vivo elicited tumor infiltrating macrophages and dendritic cells towards tumor rejection. </w:t>
      </w:r>
      <w:r w:rsidRPr="00A14A5A">
        <w:rPr>
          <w:rFonts w:ascii="Book Antiqua" w:eastAsia="SimSun" w:hAnsi="Book Antiqua" w:cs="SimSun"/>
          <w:i/>
          <w:iCs/>
          <w:color w:val="000000"/>
        </w:rPr>
        <w:t>Cancer Res</w:t>
      </w:r>
      <w:r w:rsidRPr="00A14A5A">
        <w:rPr>
          <w:rFonts w:ascii="Book Antiqua" w:eastAsia="SimSun" w:hAnsi="Book Antiqua" w:cs="SimSun"/>
          <w:color w:val="000000"/>
        </w:rPr>
        <w:t> 2005; </w:t>
      </w:r>
      <w:r w:rsidRPr="00A14A5A">
        <w:rPr>
          <w:rFonts w:ascii="Book Antiqua" w:eastAsia="SimSun" w:hAnsi="Book Antiqua" w:cs="SimSun"/>
          <w:b/>
          <w:bCs/>
          <w:color w:val="000000"/>
        </w:rPr>
        <w:t>65</w:t>
      </w:r>
      <w:r w:rsidRPr="00A14A5A">
        <w:rPr>
          <w:rFonts w:ascii="Book Antiqua" w:eastAsia="SimSun" w:hAnsi="Book Antiqua" w:cs="SimSun"/>
          <w:color w:val="000000"/>
        </w:rPr>
        <w:t>: 3437-3446 [PMID: 15833879 DOI: 10.1158/0008-5472.CAN-04-4262]</w:t>
      </w:r>
    </w:p>
    <w:p w14:paraId="10BAA93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5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Fridman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WH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gè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autès-Frid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al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. The immune contexture in human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ours</w:t>
      </w:r>
      <w:proofErr w:type="spellEnd"/>
      <w:r w:rsidRPr="00A14A5A">
        <w:rPr>
          <w:rFonts w:ascii="Book Antiqua" w:eastAsia="SimSun" w:hAnsi="Book Antiqua" w:cs="SimSun"/>
          <w:color w:val="000000"/>
        </w:rPr>
        <w:t>: impact on clinical outcome. </w:t>
      </w:r>
      <w:r w:rsidRPr="00A14A5A">
        <w:rPr>
          <w:rFonts w:ascii="Book Antiqua" w:eastAsia="SimSun" w:hAnsi="Book Antiqua" w:cs="SimSun"/>
          <w:i/>
          <w:iCs/>
          <w:color w:val="000000"/>
        </w:rPr>
        <w:t>Nat Rev Cancer</w:t>
      </w:r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12</w:t>
      </w:r>
      <w:r w:rsidRPr="00A14A5A">
        <w:rPr>
          <w:rFonts w:ascii="Book Antiqua" w:eastAsia="SimSun" w:hAnsi="Book Antiqua" w:cs="SimSun"/>
          <w:color w:val="000000"/>
        </w:rPr>
        <w:t>: 298-306 [PMID: 22419253 DOI: 10.1038/nrc3245]</w:t>
      </w:r>
    </w:p>
    <w:p w14:paraId="63FAB191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6 </w:t>
      </w:r>
      <w:r w:rsidRPr="00A14A5A">
        <w:rPr>
          <w:rFonts w:ascii="Book Antiqua" w:eastAsia="SimSun" w:hAnsi="Book Antiqua" w:cs="SimSun"/>
          <w:b/>
          <w:bCs/>
          <w:color w:val="000000"/>
        </w:rPr>
        <w:t>Dong J</w:t>
      </w:r>
      <w:r w:rsidRPr="00A14A5A">
        <w:rPr>
          <w:rFonts w:ascii="Book Antiqua" w:eastAsia="SimSun" w:hAnsi="Book Antiqua" w:cs="SimSun"/>
          <w:color w:val="000000"/>
        </w:rPr>
        <w:t xml:space="preserve">, Zhao YP, Zhou L, Zhang TP, Chen G. Bcl-2 upregulation induced by miR-21 via a direct interaction is associated with apoptosis 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chemoresistanc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MIA PaCa-2 pancreatic cancer cells. </w:t>
      </w:r>
      <w:r w:rsidRPr="00A14A5A">
        <w:rPr>
          <w:rFonts w:ascii="Book Antiqua" w:eastAsia="SimSun" w:hAnsi="Book Antiqua" w:cs="SimSun"/>
          <w:i/>
          <w:iCs/>
          <w:color w:val="000000"/>
        </w:rPr>
        <w:t>Arch Med Res</w:t>
      </w:r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42</w:t>
      </w:r>
      <w:r w:rsidRPr="00A14A5A">
        <w:rPr>
          <w:rFonts w:ascii="Book Antiqua" w:eastAsia="SimSun" w:hAnsi="Book Antiqua" w:cs="SimSun"/>
          <w:color w:val="000000"/>
        </w:rPr>
        <w:t>: 8-14 [PMID: 21376256 DOI: 10.1016/j.arcmed.2011.01.006]</w:t>
      </w:r>
    </w:p>
    <w:p w14:paraId="237AFAEB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7 </w:t>
      </w:r>
      <w:r w:rsidRPr="00A14A5A">
        <w:rPr>
          <w:rFonts w:ascii="Book Antiqua" w:eastAsia="SimSun" w:hAnsi="Book Antiqua" w:cs="SimSun"/>
          <w:b/>
          <w:bCs/>
          <w:color w:val="000000"/>
        </w:rPr>
        <w:t>Frampton AE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ett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Jamieson N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rel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Gall T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tebbi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Jiao LR, Castellano L. A microRNA meta-signature for pancreatic ductal adeno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Expert Rev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Diagn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14</w:t>
      </w:r>
      <w:r w:rsidRPr="00A14A5A">
        <w:rPr>
          <w:rFonts w:ascii="Book Antiqua" w:eastAsia="SimSun" w:hAnsi="Book Antiqua" w:cs="SimSun"/>
          <w:color w:val="000000"/>
        </w:rPr>
        <w:t>: 267-271 [PMID: 24575833 DOI: 10.1586/14737159.2014.893192]</w:t>
      </w:r>
    </w:p>
    <w:p w14:paraId="3FF8CAC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8 </w:t>
      </w:r>
      <w:r w:rsidRPr="00A14A5A">
        <w:rPr>
          <w:rFonts w:ascii="Book Antiqua" w:eastAsia="SimSun" w:hAnsi="Book Antiqua" w:cs="SimSun"/>
          <w:b/>
          <w:bCs/>
          <w:color w:val="000000"/>
        </w:rPr>
        <w:t>Ma MZ</w:t>
      </w:r>
      <w:r w:rsidRPr="00A14A5A">
        <w:rPr>
          <w:rFonts w:ascii="Book Antiqua" w:eastAsia="SimSun" w:hAnsi="Book Antiqua" w:cs="SimSun"/>
          <w:color w:val="000000"/>
        </w:rPr>
        <w:t xml:space="preserve">, Kong X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e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Z, Cheng K, Gong 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Qu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ZW, Peng CH. Candidate microRNA biomarkers of pancreatic ductal adenocarcinoma: meta-analysis, experimental validation and clinical significance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xp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Cancer Res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32</w:t>
      </w:r>
      <w:r w:rsidRPr="00A14A5A">
        <w:rPr>
          <w:rFonts w:ascii="Book Antiqua" w:eastAsia="SimSun" w:hAnsi="Book Antiqua" w:cs="SimSun"/>
          <w:color w:val="000000"/>
        </w:rPr>
        <w:t>: 71 [PMID: 24289824 DOI: 10.1186/1756-9966-32-71]</w:t>
      </w:r>
    </w:p>
    <w:p w14:paraId="46884A73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59 </w:t>
      </w:r>
      <w:r w:rsidRPr="00A14A5A">
        <w:rPr>
          <w:rFonts w:ascii="Book Antiqua" w:eastAsia="SimSun" w:hAnsi="Book Antiqua" w:cs="SimSun"/>
          <w:b/>
          <w:bCs/>
          <w:color w:val="000000"/>
        </w:rPr>
        <w:t>Mace TA</w:t>
      </w:r>
      <w:r w:rsidRPr="00A14A5A">
        <w:rPr>
          <w:rFonts w:ascii="Book Antiqua" w:eastAsia="SimSun" w:hAnsi="Book Antiqua" w:cs="SimSun"/>
          <w:color w:val="000000"/>
        </w:rPr>
        <w:t xml:space="preserve">, Collins A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ojci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E, Croce C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sinsk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loomst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. Hypoxia induces the overexpression of microRNA-21 in pancreatic cancer cell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Surg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Res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184</w:t>
      </w:r>
      <w:r w:rsidRPr="00A14A5A">
        <w:rPr>
          <w:rFonts w:ascii="Book Antiqua" w:eastAsia="SimSun" w:hAnsi="Book Antiqua" w:cs="SimSun"/>
          <w:color w:val="000000"/>
        </w:rPr>
        <w:t>: 855-860 [PMID: 23726431 DOI: 10.1016/j.jss.2013.04.061]</w:t>
      </w:r>
    </w:p>
    <w:p w14:paraId="759CF7EA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0 </w:t>
      </w:r>
      <w:r w:rsidRPr="00A14A5A">
        <w:rPr>
          <w:rFonts w:ascii="Book Antiqua" w:eastAsia="SimSun" w:hAnsi="Book Antiqua" w:cs="SimSun"/>
          <w:b/>
          <w:bCs/>
          <w:color w:val="000000"/>
        </w:rPr>
        <w:t>Nagao Y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isaok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Matsuyama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nemits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Hamada T, Fukuyama T, Nakano R, Uchiyama A, Kawamoto M, Yamaguchi K, Hashimoto H. Association of microRNA-21 expression with its targets, PDCD4 and TIMP3, in pancreatic ductal adeno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Mod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Path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25</w:t>
      </w:r>
      <w:r w:rsidRPr="00A14A5A">
        <w:rPr>
          <w:rFonts w:ascii="Book Antiqua" w:eastAsia="SimSun" w:hAnsi="Book Antiqua" w:cs="SimSun"/>
          <w:color w:val="000000"/>
        </w:rPr>
        <w:t>: 112-121 [PMID: 21983937 DOI: 10.1038/modpathol.2011.142]</w:t>
      </w:r>
    </w:p>
    <w:p w14:paraId="21DFB98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1 </w:t>
      </w:r>
      <w:r w:rsidRPr="00A14A5A">
        <w:rPr>
          <w:rFonts w:ascii="Book Antiqua" w:eastAsia="SimSun" w:hAnsi="Book Antiqua" w:cs="SimSun"/>
          <w:b/>
          <w:bCs/>
          <w:color w:val="000000"/>
        </w:rPr>
        <w:t>Wang P</w:t>
      </w:r>
      <w:r w:rsidRPr="00A14A5A">
        <w:rPr>
          <w:rFonts w:ascii="Book Antiqua" w:eastAsia="SimSun" w:hAnsi="Book Antiqua" w:cs="SimSun"/>
          <w:color w:val="000000"/>
        </w:rPr>
        <w:t xml:space="preserve">, Zhuang L, Zhang J, Fan J, Luo J, Chen H, Wang K, Liu L, Chen Z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Z. The serum miR-21 level serves as a predictor for the </w:t>
      </w:r>
      <w:proofErr w:type="spellStart"/>
      <w:r w:rsidRPr="00A14A5A">
        <w:rPr>
          <w:rFonts w:ascii="Book Antiqua" w:eastAsia="SimSun" w:hAnsi="Book Antiqua" w:cs="SimSun"/>
          <w:color w:val="000000"/>
        </w:rPr>
        <w:t>chemosensitivit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of advanced pancreatic cancer, and miR-21 expression confers </w:t>
      </w:r>
      <w:proofErr w:type="spellStart"/>
      <w:r w:rsidRPr="00A14A5A">
        <w:rPr>
          <w:rFonts w:ascii="Book Antiqua" w:eastAsia="SimSun" w:hAnsi="Book Antiqua" w:cs="SimSun"/>
          <w:color w:val="000000"/>
        </w:rPr>
        <w:t>chemoresistanc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by targeting </w:t>
      </w:r>
      <w:proofErr w:type="spellStart"/>
      <w:r w:rsidRPr="00A14A5A">
        <w:rPr>
          <w:rFonts w:ascii="Book Antiqua" w:eastAsia="SimSun" w:hAnsi="Book Antiqua" w:cs="SimSun"/>
          <w:color w:val="000000"/>
        </w:rPr>
        <w:t>FasL</w:t>
      </w:r>
      <w:proofErr w:type="spellEnd"/>
      <w:r w:rsidRPr="00A14A5A">
        <w:rPr>
          <w:rFonts w:ascii="Book Antiqua" w:eastAsia="SimSun" w:hAnsi="Book Antiqua" w:cs="SimSun"/>
          <w:color w:val="000000"/>
        </w:rPr>
        <w:t>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7</w:t>
      </w:r>
      <w:r w:rsidRPr="00A14A5A">
        <w:rPr>
          <w:rFonts w:ascii="Book Antiqua" w:eastAsia="SimSun" w:hAnsi="Book Antiqua" w:cs="SimSun"/>
          <w:color w:val="000000"/>
        </w:rPr>
        <w:t>: 334-345 [PMID: 23177026 DOI: 10.1016/j.molonc.2012.10.011]</w:t>
      </w:r>
    </w:p>
    <w:p w14:paraId="1EDE457E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 xml:space="preserve">62 </w:t>
      </w:r>
      <w:r w:rsidRPr="00A14A5A">
        <w:rPr>
          <w:rFonts w:ascii="Book Antiqua" w:hAnsi="Book Antiqua"/>
          <w:b/>
          <w:bCs/>
          <w:color w:val="000000"/>
        </w:rPr>
        <w:t>Farrell JJ</w:t>
      </w:r>
      <w:r w:rsidRPr="00A14A5A">
        <w:rPr>
          <w:rFonts w:ascii="Book Antiqua" w:hAnsi="Book Antiqua"/>
          <w:color w:val="000000"/>
        </w:rPr>
        <w:t xml:space="preserve">, </w:t>
      </w:r>
      <w:proofErr w:type="spellStart"/>
      <w:r w:rsidRPr="00A14A5A">
        <w:rPr>
          <w:rFonts w:ascii="Book Antiqua" w:hAnsi="Book Antiqua"/>
          <w:color w:val="000000"/>
        </w:rPr>
        <w:t>Toste</w:t>
      </w:r>
      <w:proofErr w:type="spellEnd"/>
      <w:r w:rsidRPr="00A14A5A">
        <w:rPr>
          <w:rFonts w:ascii="Book Antiqua" w:hAnsi="Book Antiqua"/>
          <w:color w:val="000000"/>
        </w:rPr>
        <w:t xml:space="preserve"> P, Wu N, Li L, Wong J, </w:t>
      </w:r>
      <w:proofErr w:type="spellStart"/>
      <w:r w:rsidRPr="00A14A5A">
        <w:rPr>
          <w:rFonts w:ascii="Book Antiqua" w:hAnsi="Book Antiqua"/>
          <w:color w:val="000000"/>
        </w:rPr>
        <w:t>Malkhassian</w:t>
      </w:r>
      <w:proofErr w:type="spellEnd"/>
      <w:r w:rsidRPr="00A14A5A">
        <w:rPr>
          <w:rFonts w:ascii="Book Antiqua" w:hAnsi="Book Antiqua"/>
          <w:color w:val="000000"/>
        </w:rPr>
        <w:t xml:space="preserve"> D, Tran LM, Wu X, Li X, Dawson D, Wu H, Donahue TR. Endoscopically acquired pancreatic cyst fluid microRNA 21 and 221 are </w:t>
      </w:r>
      <w:r w:rsidRPr="00A14A5A">
        <w:rPr>
          <w:rFonts w:ascii="Book Antiqua" w:hAnsi="Book Antiqua"/>
          <w:color w:val="000000"/>
        </w:rPr>
        <w:lastRenderedPageBreak/>
        <w:t>associated with invasive cancer.</w:t>
      </w:r>
      <w:r w:rsidRPr="00A14A5A">
        <w:rPr>
          <w:rStyle w:val="apple-converted-space"/>
          <w:rFonts w:ascii="Book Antiqua" w:hAnsi="Book Antiqua"/>
          <w:color w:val="000000"/>
        </w:rPr>
        <w:t> </w:t>
      </w:r>
      <w:r w:rsidRPr="00A14A5A">
        <w:rPr>
          <w:rFonts w:ascii="Book Antiqua" w:hAnsi="Book Antiqua"/>
          <w:i/>
          <w:iCs/>
          <w:color w:val="000000"/>
        </w:rPr>
        <w:t xml:space="preserve">Am J </w:t>
      </w:r>
      <w:proofErr w:type="spellStart"/>
      <w:r w:rsidRPr="00A14A5A">
        <w:rPr>
          <w:rFonts w:ascii="Book Antiqua" w:hAnsi="Book Antiqua"/>
          <w:i/>
          <w:iCs/>
          <w:color w:val="000000"/>
        </w:rPr>
        <w:t>Gastroenterol</w:t>
      </w:r>
      <w:proofErr w:type="spellEnd"/>
      <w:r w:rsidRPr="00A14A5A">
        <w:rPr>
          <w:rStyle w:val="apple-converted-space"/>
          <w:rFonts w:ascii="Book Antiqua" w:hAnsi="Book Antiqua"/>
          <w:color w:val="000000"/>
        </w:rPr>
        <w:t> </w:t>
      </w:r>
      <w:r w:rsidRPr="00A14A5A">
        <w:rPr>
          <w:rFonts w:ascii="Book Antiqua" w:hAnsi="Book Antiqua"/>
          <w:color w:val="000000"/>
        </w:rPr>
        <w:t>2013;</w:t>
      </w:r>
      <w:r w:rsidRPr="00A14A5A">
        <w:rPr>
          <w:rStyle w:val="apple-converted-space"/>
          <w:rFonts w:ascii="Book Antiqua" w:hAnsi="Book Antiqua"/>
          <w:color w:val="000000"/>
        </w:rPr>
        <w:t> </w:t>
      </w:r>
      <w:r w:rsidRPr="00A14A5A">
        <w:rPr>
          <w:rFonts w:ascii="Book Antiqua" w:hAnsi="Book Antiqua"/>
          <w:b/>
          <w:bCs/>
          <w:color w:val="000000"/>
        </w:rPr>
        <w:t>108</w:t>
      </w:r>
      <w:r w:rsidRPr="00A14A5A">
        <w:rPr>
          <w:rFonts w:ascii="Book Antiqua" w:hAnsi="Book Antiqua"/>
          <w:color w:val="000000"/>
        </w:rPr>
        <w:t>: 1352-1359 [PMID: 23752880 DOI: 10.1038/ajg.2013.167]</w:t>
      </w:r>
    </w:p>
    <w:p w14:paraId="501CC27F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Igarashi H, Ito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ri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n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Yoshii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kam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Takah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sum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Hosokaw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Adachi Y, Hasegawa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ki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Hirata K, Maruyama R, Suzuki H, Imai K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</w:t>
      </w:r>
      <w:proofErr w:type="spellStart"/>
      <w:r w:rsidRPr="00A14A5A">
        <w:rPr>
          <w:rFonts w:ascii="Book Antiqua" w:eastAsia="SimSun" w:hAnsi="Book Antiqua" w:cs="SimSun"/>
          <w:color w:val="000000"/>
        </w:rPr>
        <w:t>Clinicopathologica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nd molecular characteristics of serrated lesions in Japanese elderly patients. </w:t>
      </w:r>
      <w:r w:rsidRPr="00A14A5A">
        <w:rPr>
          <w:rFonts w:ascii="Book Antiqua" w:eastAsia="SimSun" w:hAnsi="Book Antiqua" w:cs="SimSun"/>
          <w:i/>
          <w:iCs/>
          <w:color w:val="000000"/>
        </w:rPr>
        <w:t>Digestion</w:t>
      </w:r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91</w:t>
      </w:r>
      <w:r w:rsidRPr="00A14A5A">
        <w:rPr>
          <w:rFonts w:ascii="Book Antiqua" w:eastAsia="SimSun" w:hAnsi="Book Antiqua" w:cs="SimSun"/>
          <w:color w:val="000000"/>
        </w:rPr>
        <w:t>: 57-63 [PMID: 25632919 DOI: 10.1159/000368820]</w:t>
      </w:r>
    </w:p>
    <w:p w14:paraId="7A5E662A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4 </w:t>
      </w:r>
      <w:r w:rsidRPr="00A14A5A">
        <w:rPr>
          <w:rFonts w:ascii="Book Antiqua" w:eastAsia="SimSun" w:hAnsi="Book Antiqua" w:cs="SimSun"/>
          <w:b/>
          <w:bCs/>
          <w:color w:val="000000"/>
        </w:rPr>
        <w:t>Igarashi H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ri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Ito M, Okuda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n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Naito T, Yoshii S, Takah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sum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Hasegawa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Adachi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ki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Hirata K, Imamura Y, Baba Y, Imai K, Suzuki H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Association of MicroRNA-31-5p with Clinical Efficacy of Anti-EGFR Therapy in Patients with Metastatic Colorectal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An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Surg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22</w:t>
      </w:r>
      <w:r w:rsidRPr="00A14A5A">
        <w:rPr>
          <w:rFonts w:ascii="Book Antiqua" w:eastAsia="SimSun" w:hAnsi="Book Antiqua" w:cs="SimSun"/>
          <w:color w:val="000000"/>
        </w:rPr>
        <w:t>: 2640-2648 [PMID: 25472647 DOI: 10.1245/s10434-014-4264-7]</w:t>
      </w:r>
    </w:p>
    <w:p w14:paraId="128245E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5 </w:t>
      </w:r>
      <w:r w:rsidRPr="00A14A5A">
        <w:rPr>
          <w:rFonts w:ascii="Book Antiqua" w:eastAsia="SimSun" w:hAnsi="Book Antiqua" w:cs="SimSun"/>
          <w:b/>
          <w:bCs/>
          <w:color w:val="000000"/>
        </w:rPr>
        <w:t>Aoki H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Igarashi H, Ito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Naito T, Yamamoto E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nu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Nomur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guc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Shinohara T, Suzuki H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MicroRNA-31 expression in colorectal serrated pathway progression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World 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Gastroenter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20</w:t>
      </w:r>
      <w:r w:rsidRPr="00A14A5A">
        <w:rPr>
          <w:rFonts w:ascii="Book Antiqua" w:eastAsia="SimSun" w:hAnsi="Book Antiqua" w:cs="SimSun"/>
          <w:color w:val="000000"/>
        </w:rPr>
        <w:t>: 12346-12349 [PMID: 25232271 DOI: 10.3748/wjg.v20.i34.12346]</w:t>
      </w:r>
    </w:p>
    <w:p w14:paraId="2AC0974B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6 </w:t>
      </w:r>
      <w:r w:rsidRPr="00A14A5A">
        <w:rPr>
          <w:rFonts w:ascii="Book Antiqua" w:eastAsia="SimSun" w:hAnsi="Book Antiqua" w:cs="SimSun"/>
          <w:b/>
          <w:bCs/>
          <w:color w:val="000000"/>
        </w:rPr>
        <w:t>Ito M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Igar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Naito T, Yoshii S, Takahashi H, Fujit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Yamamoto E, Takahashi T, Adachi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j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Sasaki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ok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Baba Y, Maruyama R, Suzuki H, Imai K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MicroRNA-31 expression in relation to BRAF mutatio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p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sland methylation and colorectal continuum in serrated lesions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nt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Cancer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135</w:t>
      </w:r>
      <w:r w:rsidRPr="00A14A5A">
        <w:rPr>
          <w:rFonts w:ascii="Book Antiqua" w:eastAsia="SimSun" w:hAnsi="Book Antiqua" w:cs="SimSun"/>
          <w:color w:val="000000"/>
        </w:rPr>
        <w:t>: 2507-2515 [PMID: 24752710 DOI: 10.1002/ijc.28920]</w:t>
      </w:r>
    </w:p>
    <w:p w14:paraId="3978F30F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7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Igar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j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Ito M, Maruyama R, Yoshii S, Naito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kam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miok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W, Yamamoto E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ro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Adachi Y, Takahashi H, Okuda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sum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Hosokawa M, Fujita M, Hasegawa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ki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Hirata K, Suzuki H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Association of microRNA-31 with BRAF mutation, colorectal cancer survival and serrated pathway. </w:t>
      </w:r>
      <w:r w:rsidRPr="00A14A5A">
        <w:rPr>
          <w:rFonts w:ascii="Book Antiqua" w:eastAsia="SimSun" w:hAnsi="Book Antiqua" w:cs="SimSun"/>
          <w:i/>
          <w:iCs/>
          <w:color w:val="000000"/>
        </w:rPr>
        <w:t>Carcinogenesis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35</w:t>
      </w:r>
      <w:r w:rsidRPr="00A14A5A">
        <w:rPr>
          <w:rFonts w:ascii="Book Antiqua" w:eastAsia="SimSun" w:hAnsi="Book Antiqua" w:cs="SimSun"/>
          <w:color w:val="000000"/>
        </w:rPr>
        <w:t>: 776-783 [PMID: 24242331 DOI: 10.1093/</w:t>
      </w:r>
      <w:proofErr w:type="spellStart"/>
      <w:r w:rsidRPr="00A14A5A">
        <w:rPr>
          <w:rFonts w:ascii="Book Antiqua" w:eastAsia="SimSun" w:hAnsi="Book Antiqua" w:cs="SimSun"/>
          <w:color w:val="000000"/>
        </w:rPr>
        <w:t>carcin</w:t>
      </w:r>
      <w:proofErr w:type="spellEnd"/>
      <w:r w:rsidRPr="00A14A5A">
        <w:rPr>
          <w:rFonts w:ascii="Book Antiqua" w:eastAsia="SimSun" w:hAnsi="Book Antiqua" w:cs="SimSun"/>
          <w:color w:val="000000"/>
        </w:rPr>
        <w:t>/bgt374]</w:t>
      </w:r>
    </w:p>
    <w:p w14:paraId="701165FB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68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chwarzenbach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H</w:t>
      </w:r>
      <w:r w:rsidRPr="00A14A5A">
        <w:rPr>
          <w:rFonts w:ascii="Book Antiqua" w:eastAsia="SimSun" w:hAnsi="Book Antiqua" w:cs="SimSun"/>
          <w:color w:val="000000"/>
        </w:rPr>
        <w:t xml:space="preserve">, Nishida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al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nte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. Clinical relevance of circulating cell-free microRNAs in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Rev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11</w:t>
      </w:r>
      <w:r w:rsidRPr="00A14A5A">
        <w:rPr>
          <w:rFonts w:ascii="Book Antiqua" w:eastAsia="SimSun" w:hAnsi="Book Antiqua" w:cs="SimSun"/>
          <w:color w:val="000000"/>
        </w:rPr>
        <w:t>: 145-156 [PMID: 24492836 DOI: 10.1038/nrclinonc.2014.5]</w:t>
      </w:r>
    </w:p>
    <w:p w14:paraId="66823EB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69 </w:t>
      </w:r>
      <w:r w:rsidRPr="00A14A5A">
        <w:rPr>
          <w:rFonts w:ascii="Book Antiqua" w:eastAsia="SimSun" w:hAnsi="Book Antiqua" w:cs="SimSun"/>
          <w:b/>
          <w:bCs/>
          <w:color w:val="000000"/>
        </w:rPr>
        <w:t>Li Z</w:t>
      </w:r>
      <w:r w:rsidRPr="00A14A5A">
        <w:rPr>
          <w:rFonts w:ascii="Book Antiqua" w:eastAsia="SimSun" w:hAnsi="Book Antiqua" w:cs="SimSun"/>
          <w:color w:val="000000"/>
        </w:rPr>
        <w:t>, Rana TM. Therapeutic targeting of microRNAs: current status and future challenge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Rev Drug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Discov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13</w:t>
      </w:r>
      <w:r w:rsidRPr="00A14A5A">
        <w:rPr>
          <w:rFonts w:ascii="Book Antiqua" w:eastAsia="SimSun" w:hAnsi="Book Antiqua" w:cs="SimSun"/>
          <w:color w:val="000000"/>
        </w:rPr>
        <w:t>: 622-638 [PMID: 25011539 DOI: 10.1038/nrd4359]</w:t>
      </w:r>
    </w:p>
    <w:p w14:paraId="2DAD38AB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0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Yamamoto I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ri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n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Ito M, Igar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shigam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Tachibana M, Takah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ok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Maruyama R, Suzuki H, Imai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. Analysis of the molecular features of rectal carcinoid tumors to identify new biomarkers that predict biological malignancy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target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6</w:t>
      </w:r>
      <w:r w:rsidRPr="00A14A5A">
        <w:rPr>
          <w:rFonts w:ascii="Book Antiqua" w:eastAsia="SimSun" w:hAnsi="Book Antiqua" w:cs="SimSun"/>
          <w:color w:val="000000"/>
        </w:rPr>
        <w:t>: 22114-22125 [PMID: 26090613]</w:t>
      </w:r>
    </w:p>
    <w:p w14:paraId="6963BC74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Matsunaga Y, Ito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ri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n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Igarashi H, Naito T, Adachi Y, Tachiban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nu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guc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, Shinohara T, Hasegawa T, Imamura M, Kimura Y, Hirata K, Maruyama R, Suzuki H, Imai K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Association of Fusobacterium species in pancreatic cancer tissues with molecular features and prognosis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target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6</w:t>
      </w:r>
      <w:r w:rsidRPr="00A14A5A">
        <w:rPr>
          <w:rFonts w:ascii="Book Antiqua" w:eastAsia="SimSun" w:hAnsi="Book Antiqua" w:cs="SimSun"/>
          <w:color w:val="000000"/>
        </w:rPr>
        <w:t>: 7209-7220 [PMID: 25797243]</w:t>
      </w:r>
    </w:p>
    <w:p w14:paraId="3241A12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2 </w:t>
      </w:r>
      <w:r w:rsidRPr="00A14A5A">
        <w:rPr>
          <w:rFonts w:ascii="Book Antiqua" w:eastAsia="SimSun" w:hAnsi="Book Antiqua" w:cs="SimSun"/>
          <w:b/>
          <w:bCs/>
          <w:color w:val="000000"/>
        </w:rPr>
        <w:t>Virtue A</w:t>
      </w:r>
      <w:r w:rsidRPr="00A14A5A">
        <w:rPr>
          <w:rFonts w:ascii="Book Antiqua" w:eastAsia="SimSun" w:hAnsi="Book Antiqua" w:cs="SimSun"/>
          <w:color w:val="000000"/>
        </w:rPr>
        <w:t>, Wang H, Yang XF. MicroRNAs and toll-like receptor/interleukin-1 receptor signaling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Hemat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5</w:t>
      </w:r>
      <w:r w:rsidRPr="00A14A5A">
        <w:rPr>
          <w:rFonts w:ascii="Book Antiqua" w:eastAsia="SimSun" w:hAnsi="Book Antiqua" w:cs="SimSun"/>
          <w:color w:val="000000"/>
        </w:rPr>
        <w:t>: 66 [PMID: 23078795 DOI: 10.1186/1756-8722-5-66]</w:t>
      </w:r>
    </w:p>
    <w:p w14:paraId="1AD04E6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3 </w:t>
      </w:r>
      <w:r w:rsidRPr="00A14A5A">
        <w:rPr>
          <w:rFonts w:ascii="Book Antiqua" w:eastAsia="SimSun" w:hAnsi="Book Antiqua" w:cs="SimSun"/>
          <w:b/>
          <w:bCs/>
          <w:color w:val="000000"/>
        </w:rPr>
        <w:t>Honda T</w:t>
      </w:r>
      <w:r w:rsidRPr="00A14A5A">
        <w:rPr>
          <w:rFonts w:ascii="Book Antiqua" w:eastAsia="SimSun" w:hAnsi="Book Antiqua" w:cs="SimSun"/>
          <w:color w:val="000000"/>
        </w:rPr>
        <w:t xml:space="preserve">, Takahashi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yauc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Yamazaki K.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rphyromona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ngivali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lipopolysaccharide induces miR-146a without altering the production of inflammatory cytokines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Biochem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Biophys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Res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ommun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420</w:t>
      </w:r>
      <w:r w:rsidRPr="00A14A5A">
        <w:rPr>
          <w:rFonts w:ascii="Book Antiqua" w:eastAsia="SimSun" w:hAnsi="Book Antiqua" w:cs="SimSun"/>
          <w:color w:val="000000"/>
        </w:rPr>
        <w:t>: 918-925 [PMID: 22480686 DOI: 10.1016/j.bbrc.2012.03.102]</w:t>
      </w:r>
    </w:p>
    <w:p w14:paraId="445C9B36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4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Asangani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IA</w:t>
      </w:r>
      <w:r w:rsidRPr="00A14A5A">
        <w:rPr>
          <w:rFonts w:ascii="Book Antiqua" w:eastAsia="SimSun" w:hAnsi="Book Antiqua" w:cs="SimSun"/>
          <w:color w:val="000000"/>
        </w:rPr>
        <w:t xml:space="preserve">, Rasheed S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ikolov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upol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H, Colburn NH, Post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Allgay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. MicroRNA-21 (miR-21) post-transcriptionally downregulates tumor suppressor Pdcd4 and stimulates invasio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ntravasati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nd metastasis in colorectal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>Oncogene</w:t>
      </w:r>
      <w:r w:rsidRPr="00A14A5A">
        <w:rPr>
          <w:rFonts w:ascii="Book Antiqua" w:eastAsia="SimSun" w:hAnsi="Book Antiqua" w:cs="SimSun"/>
          <w:color w:val="000000"/>
        </w:rPr>
        <w:t> 2008; </w:t>
      </w:r>
      <w:r w:rsidRPr="00A14A5A">
        <w:rPr>
          <w:rFonts w:ascii="Book Antiqua" w:eastAsia="SimSun" w:hAnsi="Book Antiqua" w:cs="SimSun"/>
          <w:b/>
          <w:bCs/>
          <w:color w:val="000000"/>
        </w:rPr>
        <w:t>27</w:t>
      </w:r>
      <w:r w:rsidRPr="00A14A5A">
        <w:rPr>
          <w:rFonts w:ascii="Book Antiqua" w:eastAsia="SimSun" w:hAnsi="Book Antiqua" w:cs="SimSun"/>
          <w:color w:val="000000"/>
        </w:rPr>
        <w:t>: 2128-2136 [PMID: 17968323 DOI: 10.1038/sj.onc.1210856]</w:t>
      </w:r>
    </w:p>
    <w:p w14:paraId="2FBB3FA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5 </w:t>
      </w:r>
      <w:r w:rsidRPr="00A14A5A">
        <w:rPr>
          <w:rFonts w:ascii="Book Antiqua" w:eastAsia="SimSun" w:hAnsi="Book Antiqua" w:cs="SimSun"/>
          <w:b/>
          <w:bCs/>
          <w:color w:val="000000"/>
        </w:rPr>
        <w:t>Iliopoulos D</w:t>
      </w:r>
      <w:r w:rsidRPr="00A14A5A">
        <w:rPr>
          <w:rFonts w:ascii="Book Antiqua" w:eastAsia="SimSun" w:hAnsi="Book Antiqua" w:cs="SimSun"/>
          <w:color w:val="000000"/>
        </w:rPr>
        <w:t xml:space="preserve">, Jaeger SA, Hirsch H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uly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truh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. STAT3 activation of miR-21 and miR-181b-1 via PTEN and CYLD are part of the epigenetic switch linking inflammation to cancer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Cell</w:t>
      </w:r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39</w:t>
      </w:r>
      <w:r w:rsidRPr="00A14A5A">
        <w:rPr>
          <w:rFonts w:ascii="Book Antiqua" w:eastAsia="SimSun" w:hAnsi="Book Antiqua" w:cs="SimSun"/>
          <w:color w:val="000000"/>
        </w:rPr>
        <w:t>: 493-506 [PMID: 20797623 DOI: 10.1016/j.molcel.2010.07.023]</w:t>
      </w:r>
    </w:p>
    <w:p w14:paraId="3D84FB9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76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Pencheva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N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vazoi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F. Control of metastatic progression by microRNA regulatory network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Cell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Bi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15</w:t>
      </w:r>
      <w:r w:rsidRPr="00A14A5A">
        <w:rPr>
          <w:rFonts w:ascii="Book Antiqua" w:eastAsia="SimSun" w:hAnsi="Book Antiqua" w:cs="SimSun"/>
          <w:color w:val="000000"/>
        </w:rPr>
        <w:t>: 546-554 [PMID: 23728460 DOI: 10.1038/ncb2769]</w:t>
      </w:r>
    </w:p>
    <w:p w14:paraId="31B4FCF1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7 </w:t>
      </w:r>
      <w:r w:rsidRPr="00A14A5A">
        <w:rPr>
          <w:rFonts w:ascii="Book Antiqua" w:eastAsia="SimSun" w:hAnsi="Book Antiqua" w:cs="SimSun"/>
          <w:b/>
          <w:bCs/>
          <w:color w:val="000000"/>
        </w:rPr>
        <w:t>Hansen TF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jær-Frifeld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Christensen R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orgenthal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Blondal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indebjer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ørens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FB, </w:t>
      </w:r>
      <w:proofErr w:type="spellStart"/>
      <w:r w:rsidRPr="00A14A5A">
        <w:rPr>
          <w:rFonts w:ascii="Book Antiqua" w:eastAsia="SimSun" w:hAnsi="Book Antiqua" w:cs="SimSun"/>
          <w:color w:val="000000"/>
        </w:rPr>
        <w:t>Jakobs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. Redefining high-risk patients with stage II colon cancer by risk index and microRNA-21: results from a population-based cohort. </w:t>
      </w:r>
      <w:r w:rsidRPr="00A14A5A">
        <w:rPr>
          <w:rFonts w:ascii="Book Antiqua" w:eastAsia="SimSun" w:hAnsi="Book Antiqua" w:cs="SimSun"/>
          <w:i/>
          <w:iCs/>
          <w:color w:val="000000"/>
        </w:rPr>
        <w:t>Br J Cancer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111</w:t>
      </w:r>
      <w:r w:rsidRPr="00A14A5A">
        <w:rPr>
          <w:rFonts w:ascii="Book Antiqua" w:eastAsia="SimSun" w:hAnsi="Book Antiqua" w:cs="SimSun"/>
          <w:color w:val="000000"/>
        </w:rPr>
        <w:t>: 1285-1292 [PMID: 25051407 DOI: 10.1038/bjc.2014.409]</w:t>
      </w:r>
    </w:p>
    <w:p w14:paraId="075873A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8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chetter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AJ</w:t>
      </w:r>
      <w:r w:rsidRPr="00A14A5A">
        <w:rPr>
          <w:rFonts w:ascii="Book Antiqua" w:eastAsia="SimSun" w:hAnsi="Book Antiqua" w:cs="SimSun"/>
          <w:color w:val="000000"/>
        </w:rPr>
        <w:t xml:space="preserve">, Leung S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oh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J, Zanetti KA, Bowman E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Yanai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, Yuen ST, Chan TL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wo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L, Au GK, Liu C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al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A, Croce CM, Harris CC. MicroRNA expression profiles associated with prognosis and therapeutic outcome in colon adenocarcinoma. </w:t>
      </w:r>
      <w:r w:rsidRPr="00A14A5A">
        <w:rPr>
          <w:rFonts w:ascii="Book Antiqua" w:eastAsia="SimSun" w:hAnsi="Book Antiqua" w:cs="SimSun"/>
          <w:i/>
          <w:iCs/>
          <w:color w:val="000000"/>
        </w:rPr>
        <w:t>JAMA</w:t>
      </w:r>
      <w:r w:rsidRPr="00A14A5A">
        <w:rPr>
          <w:rFonts w:ascii="Book Antiqua" w:eastAsia="SimSun" w:hAnsi="Book Antiqua" w:cs="SimSun"/>
          <w:color w:val="000000"/>
        </w:rPr>
        <w:t> 2008; </w:t>
      </w:r>
      <w:r w:rsidRPr="00A14A5A">
        <w:rPr>
          <w:rFonts w:ascii="Book Antiqua" w:eastAsia="SimSun" w:hAnsi="Book Antiqua" w:cs="SimSun"/>
          <w:b/>
          <w:bCs/>
          <w:color w:val="000000"/>
        </w:rPr>
        <w:t>299</w:t>
      </w:r>
      <w:r w:rsidRPr="00A14A5A">
        <w:rPr>
          <w:rFonts w:ascii="Book Antiqua" w:eastAsia="SimSun" w:hAnsi="Book Antiqua" w:cs="SimSun"/>
          <w:color w:val="000000"/>
        </w:rPr>
        <w:t>: 425-436 [PMID: 18230780 DOI: 10.1001/jama.299.4.425]</w:t>
      </w:r>
    </w:p>
    <w:p w14:paraId="6759C02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79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Semper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LF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rei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Yezefsk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Ouyang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riawinat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ilahtaroglu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Conej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-Garcia J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uppin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Wells 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orc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. Fluorescence-based </w:t>
      </w:r>
      <w:proofErr w:type="spellStart"/>
      <w:r w:rsidRPr="00A14A5A">
        <w:rPr>
          <w:rFonts w:ascii="Book Antiqua" w:eastAsia="SimSun" w:hAnsi="Book Antiqua" w:cs="SimSun"/>
          <w:color w:val="000000"/>
        </w:rPr>
        <w:t>codetecti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with protein markers reveals distinct cellular compartments for altered MicroRNA expression in solid tumors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Clin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Cancer Res</w:t>
      </w:r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16</w:t>
      </w:r>
      <w:r w:rsidRPr="00A14A5A">
        <w:rPr>
          <w:rFonts w:ascii="Book Antiqua" w:eastAsia="SimSun" w:hAnsi="Book Antiqua" w:cs="SimSun"/>
          <w:color w:val="000000"/>
        </w:rPr>
        <w:t>: 4246-4255 [PMID: 20682703 DOI: 10.1158/1078-0432.CCR-10-1152]</w:t>
      </w:r>
    </w:p>
    <w:p w14:paraId="792DAD5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0 </w:t>
      </w:r>
      <w:r w:rsidRPr="00A14A5A">
        <w:rPr>
          <w:rFonts w:ascii="Book Antiqua" w:eastAsia="SimSun" w:hAnsi="Book Antiqua" w:cs="SimSun"/>
          <w:b/>
          <w:bCs/>
          <w:color w:val="000000"/>
        </w:rPr>
        <w:t>Sheedy FJ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lss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-McDermott E, Hennessy EJ, Martin C, O'Leary J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u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Q, Johnson DS, Chen Y, O'Neill LA. Negative regulation of TLR4 via targeting of the </w:t>
      </w:r>
      <w:proofErr w:type="spellStart"/>
      <w:r w:rsidRPr="00A14A5A">
        <w:rPr>
          <w:rFonts w:ascii="Book Antiqua" w:eastAsia="SimSun" w:hAnsi="Book Antiqua" w:cs="SimSun"/>
          <w:color w:val="000000"/>
        </w:rPr>
        <w:t>proinflammator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umor suppressor PDCD4 by the microRNA miR-21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at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11</w:t>
      </w:r>
      <w:r w:rsidRPr="00A14A5A">
        <w:rPr>
          <w:rFonts w:ascii="Book Antiqua" w:eastAsia="SimSun" w:hAnsi="Book Antiqua" w:cs="SimSun"/>
          <w:color w:val="000000"/>
        </w:rPr>
        <w:t>: 141-147 [PMID: 19946272 DOI: 10.1038/ni.1828]</w:t>
      </w:r>
    </w:p>
    <w:p w14:paraId="686021F8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Merline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R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oreth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Beckmann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astas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V, Zeng-</w:t>
      </w:r>
      <w:proofErr w:type="spellStart"/>
      <w:r w:rsidRPr="00A14A5A">
        <w:rPr>
          <w:rFonts w:ascii="Book Antiqua" w:eastAsia="SimSun" w:hAnsi="Book Antiqua" w:cs="SimSun"/>
          <w:color w:val="000000"/>
        </w:rPr>
        <w:t>Brouwer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ralhã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emarchan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feilschift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, Schaefer R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ozz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V, Schaefer L. Signaling by the matrix proteoglycan </w:t>
      </w:r>
      <w:proofErr w:type="spellStart"/>
      <w:r w:rsidRPr="00A14A5A">
        <w:rPr>
          <w:rFonts w:ascii="Book Antiqua" w:eastAsia="SimSun" w:hAnsi="Book Antiqua" w:cs="SimSun"/>
          <w:color w:val="000000"/>
        </w:rPr>
        <w:t>decori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ontrols inflammation and cancer through PDCD4 and MicroRNA-21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Sci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Signal</w:t>
      </w:r>
      <w:r w:rsidRPr="00A14A5A">
        <w:rPr>
          <w:rFonts w:ascii="Book Antiqua" w:eastAsia="SimSun" w:hAnsi="Book Antiqua" w:cs="SimSun"/>
          <w:color w:val="000000"/>
        </w:rPr>
        <w:t> 2011; </w:t>
      </w:r>
      <w:r w:rsidRPr="00A14A5A">
        <w:rPr>
          <w:rFonts w:ascii="Book Antiqua" w:eastAsia="SimSun" w:hAnsi="Book Antiqua" w:cs="SimSun"/>
          <w:b/>
          <w:bCs/>
          <w:color w:val="000000"/>
        </w:rPr>
        <w:t>4</w:t>
      </w:r>
      <w:r w:rsidRPr="00A14A5A">
        <w:rPr>
          <w:rFonts w:ascii="Book Antiqua" w:eastAsia="SimSun" w:hAnsi="Book Antiqua" w:cs="SimSun"/>
          <w:color w:val="000000"/>
        </w:rPr>
        <w:t>: ra75 [PMID: 22087031 DOI: 10.1126/scisignal.2001868]</w:t>
      </w:r>
    </w:p>
    <w:p w14:paraId="4B0423D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2 </w:t>
      </w:r>
      <w:r w:rsidRPr="00A14A5A">
        <w:rPr>
          <w:rFonts w:ascii="Book Antiqua" w:eastAsia="SimSun" w:hAnsi="Book Antiqua" w:cs="SimSun"/>
          <w:b/>
          <w:bCs/>
          <w:color w:val="000000"/>
        </w:rPr>
        <w:t>Lu L</w:t>
      </w:r>
      <w:r w:rsidRPr="00A14A5A">
        <w:rPr>
          <w:rFonts w:ascii="Book Antiqua" w:eastAsia="SimSun" w:hAnsi="Book Antiqua" w:cs="SimSun"/>
          <w:color w:val="000000"/>
        </w:rPr>
        <w:t>, Byrnes K, Han C, Wang Y, Wu T. miR-21 targets 15-PGDH and promotes cholangiocarcinoma growth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Mo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Cancer Res</w:t>
      </w:r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12</w:t>
      </w:r>
      <w:r w:rsidRPr="00A14A5A">
        <w:rPr>
          <w:rFonts w:ascii="Book Antiqua" w:eastAsia="SimSun" w:hAnsi="Book Antiqua" w:cs="SimSun"/>
          <w:color w:val="000000"/>
        </w:rPr>
        <w:t>: 890-900 [PMID: 24699315 DOI: 10.1158/1541-7786.MCR-13-0419]</w:t>
      </w:r>
    </w:p>
    <w:p w14:paraId="78E0263A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Lippitz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BE</w:t>
      </w:r>
      <w:r w:rsidRPr="00A14A5A">
        <w:rPr>
          <w:rFonts w:ascii="Book Antiqua" w:eastAsia="SimSun" w:hAnsi="Book Antiqua" w:cs="SimSun"/>
          <w:color w:val="000000"/>
        </w:rPr>
        <w:t>. Cytokine patterns in patients with cancer: a systematic review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Lancet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Onc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14</w:t>
      </w:r>
      <w:r w:rsidRPr="00A14A5A">
        <w:rPr>
          <w:rFonts w:ascii="Book Antiqua" w:eastAsia="SimSun" w:hAnsi="Book Antiqua" w:cs="SimSun"/>
          <w:color w:val="000000"/>
        </w:rPr>
        <w:t>: e218-e228 [PMID: 23639322 DOI: 10.1016/S1470-2045(12)70582-X]</w:t>
      </w:r>
    </w:p>
    <w:p w14:paraId="4A277C93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84 </w:t>
      </w:r>
      <w:r w:rsidRPr="00A14A5A">
        <w:rPr>
          <w:rFonts w:ascii="Book Antiqua" w:eastAsia="SimSun" w:hAnsi="Book Antiqua" w:cs="SimSun"/>
          <w:b/>
          <w:bCs/>
          <w:color w:val="000000"/>
        </w:rPr>
        <w:t>Wang D</w:t>
      </w:r>
      <w:r w:rsidRPr="00A14A5A">
        <w:rPr>
          <w:rFonts w:ascii="Book Antiqua" w:eastAsia="SimSun" w:hAnsi="Book Antiqua" w:cs="SimSun"/>
          <w:color w:val="000000"/>
        </w:rPr>
        <w:t>, Dubois RN. Eicosanoids and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>Nat Rev Cancer</w:t>
      </w:r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10</w:t>
      </w:r>
      <w:r w:rsidRPr="00A14A5A">
        <w:rPr>
          <w:rFonts w:ascii="Book Antiqua" w:eastAsia="SimSun" w:hAnsi="Book Antiqua" w:cs="SimSun"/>
          <w:color w:val="000000"/>
        </w:rPr>
        <w:t>: 181-193 [PMID: 20168319 DOI: 10.1038/nrc2809]</w:t>
      </w:r>
    </w:p>
    <w:p w14:paraId="67E2F6D4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5 </w:t>
      </w:r>
      <w:r w:rsidRPr="00A14A5A">
        <w:rPr>
          <w:rFonts w:ascii="Book Antiqua" w:eastAsia="SimSun" w:hAnsi="Book Antiqua" w:cs="SimSun"/>
          <w:b/>
          <w:bCs/>
          <w:color w:val="000000"/>
        </w:rPr>
        <w:t>O'Callaghan G</w:t>
      </w:r>
      <w:r w:rsidRPr="00A14A5A">
        <w:rPr>
          <w:rFonts w:ascii="Book Antiqua" w:eastAsia="SimSun" w:hAnsi="Book Antiqua" w:cs="SimSun"/>
          <w:color w:val="000000"/>
        </w:rPr>
        <w:t xml:space="preserve">, Ryan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ear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'Mahony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Shanahan F, Houston A. Targeting the EP1 receptor reduces </w:t>
      </w:r>
      <w:proofErr w:type="spellStart"/>
      <w:r w:rsidRPr="00A14A5A">
        <w:rPr>
          <w:rFonts w:ascii="Book Antiqua" w:eastAsia="SimSun" w:hAnsi="Book Antiqua" w:cs="SimSun"/>
          <w:color w:val="000000"/>
        </w:rPr>
        <w:t>Fa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ligand expression and increases the antitumor immune response in an in vivo model of colon cancer. 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nt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Cancer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133</w:t>
      </w:r>
      <w:r w:rsidRPr="00A14A5A">
        <w:rPr>
          <w:rFonts w:ascii="Book Antiqua" w:eastAsia="SimSun" w:hAnsi="Book Antiqua" w:cs="SimSun"/>
          <w:color w:val="000000"/>
        </w:rPr>
        <w:t>: 825-834 [PMID: 23390011 DOI: 10.1002/ijc.28076]</w:t>
      </w:r>
    </w:p>
    <w:p w14:paraId="092424A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6 </w:t>
      </w:r>
      <w:r w:rsidRPr="00A14A5A">
        <w:rPr>
          <w:rFonts w:ascii="Book Antiqua" w:eastAsia="SimSun" w:hAnsi="Book Antiqua" w:cs="SimSun"/>
          <w:b/>
          <w:bCs/>
          <w:color w:val="000000"/>
        </w:rPr>
        <w:t>Mao Y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oschk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, </w:t>
      </w:r>
      <w:proofErr w:type="spellStart"/>
      <w:r w:rsidRPr="00A14A5A">
        <w:rPr>
          <w:rFonts w:ascii="Book Antiqua" w:eastAsia="SimSun" w:hAnsi="Book Antiqua" w:cs="SimSun"/>
          <w:color w:val="000000"/>
        </w:rPr>
        <w:t>Wennerber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Pico de </w:t>
      </w:r>
      <w:proofErr w:type="spellStart"/>
      <w:r w:rsidRPr="00A14A5A">
        <w:rPr>
          <w:rFonts w:ascii="Book Antiqua" w:eastAsia="SimSun" w:hAnsi="Book Antiqua" w:cs="SimSun"/>
          <w:color w:val="000000"/>
        </w:rPr>
        <w:t>Coañ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gyhaz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</w:t>
      </w:r>
      <w:proofErr w:type="spellStart"/>
      <w:r w:rsidRPr="00A14A5A">
        <w:rPr>
          <w:rFonts w:ascii="Book Antiqua" w:eastAsia="SimSun" w:hAnsi="Book Antiqua" w:cs="SimSun"/>
          <w:color w:val="000000"/>
        </w:rPr>
        <w:t>Brag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Schultz I, Hansson 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as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undqvis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esslin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. Melanoma-educated CD14+ cells acquire a myeloid-derived suppressor cell phenotype through COX-2-dependent mechanisms. </w:t>
      </w:r>
      <w:r w:rsidRPr="00A14A5A">
        <w:rPr>
          <w:rFonts w:ascii="Book Antiqua" w:eastAsia="SimSun" w:hAnsi="Book Antiqua" w:cs="SimSun"/>
          <w:i/>
          <w:iCs/>
          <w:color w:val="000000"/>
        </w:rPr>
        <w:t>Cancer Res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73</w:t>
      </w:r>
      <w:r w:rsidRPr="00A14A5A">
        <w:rPr>
          <w:rFonts w:ascii="Book Antiqua" w:eastAsia="SimSun" w:hAnsi="Book Antiqua" w:cs="SimSun"/>
          <w:color w:val="000000"/>
        </w:rPr>
        <w:t>: 3877-3887 [PMID: 23633486 DOI: 10.1158/0008-5472.CAN-12-4115]</w:t>
      </w:r>
    </w:p>
    <w:p w14:paraId="4A9E8A8F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7 </w:t>
      </w:r>
      <w:r w:rsidRPr="00A14A5A">
        <w:rPr>
          <w:rFonts w:ascii="Book Antiqua" w:eastAsia="SimSun" w:hAnsi="Book Antiqua" w:cs="SimSun"/>
          <w:b/>
          <w:bCs/>
          <w:color w:val="000000"/>
        </w:rPr>
        <w:t>Naito T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Ito M, Igarashi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itsuhas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Yoshii S, Aoki H, Nomur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u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, Yamamoto E, Adachi Y, Takahashi H, Hosokawa M, Fujita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Takenouch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Maruyama R, Suzuki H, Baba Y, Imai K, Yamamoto H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nomu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Y. IGF2 differentially methylated region </w:t>
      </w:r>
      <w:proofErr w:type="spellStart"/>
      <w:r w:rsidRPr="00A14A5A">
        <w:rPr>
          <w:rFonts w:ascii="Book Antiqua" w:eastAsia="SimSun" w:hAnsi="Book Antiqua" w:cs="SimSun"/>
          <w:color w:val="000000"/>
        </w:rPr>
        <w:t>hypomethylati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 relation to pathological and molecular features of serrated lesion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World J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Gastroenterol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4; </w:t>
      </w:r>
      <w:r w:rsidRPr="00A14A5A">
        <w:rPr>
          <w:rFonts w:ascii="Book Antiqua" w:eastAsia="SimSun" w:hAnsi="Book Antiqua" w:cs="SimSun"/>
          <w:b/>
          <w:bCs/>
          <w:color w:val="000000"/>
        </w:rPr>
        <w:t>20</w:t>
      </w:r>
      <w:r w:rsidRPr="00A14A5A">
        <w:rPr>
          <w:rFonts w:ascii="Book Antiqua" w:eastAsia="SimSun" w:hAnsi="Book Antiqua" w:cs="SimSun"/>
          <w:color w:val="000000"/>
        </w:rPr>
        <w:t>: 10050-10061 [PMID: 25110432 DOI: 10.3748/wjg.v20.i29.10050]</w:t>
      </w:r>
    </w:p>
    <w:p w14:paraId="3F3667C4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8 </w:t>
      </w:r>
      <w:r w:rsidRPr="00A14A5A">
        <w:rPr>
          <w:rFonts w:ascii="Book Antiqua" w:eastAsia="SimSun" w:hAnsi="Book Antiqua" w:cs="SimSun"/>
          <w:b/>
          <w:bCs/>
          <w:color w:val="000000"/>
        </w:rPr>
        <w:t>Baba Y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uttenhow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C, Tanaka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az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L, Fuchs C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. </w:t>
      </w:r>
      <w:proofErr w:type="spellStart"/>
      <w:r w:rsidRPr="00A14A5A">
        <w:rPr>
          <w:rFonts w:ascii="Book Antiqua" w:eastAsia="SimSun" w:hAnsi="Book Antiqua" w:cs="SimSun"/>
          <w:color w:val="000000"/>
        </w:rPr>
        <w:t>Hypomethylati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of the IGF2 DMR in colorectal tumors, detected by bisulfite pyrosequencing, is associated with poor prognosis. </w:t>
      </w:r>
      <w:r w:rsidRPr="00A14A5A">
        <w:rPr>
          <w:rFonts w:ascii="Book Antiqua" w:eastAsia="SimSun" w:hAnsi="Book Antiqua" w:cs="SimSun"/>
          <w:i/>
          <w:iCs/>
          <w:color w:val="000000"/>
        </w:rPr>
        <w:t>Gastroenterology</w:t>
      </w:r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139</w:t>
      </w:r>
      <w:r w:rsidRPr="00A14A5A">
        <w:rPr>
          <w:rFonts w:ascii="Book Antiqua" w:eastAsia="SimSun" w:hAnsi="Book Antiqua" w:cs="SimSun"/>
          <w:color w:val="000000"/>
        </w:rPr>
        <w:t>: 1855-1864 [PMID: 20682317 DOI: 10.1053/j.gastro.2010.07.050]</w:t>
      </w:r>
    </w:p>
    <w:p w14:paraId="25379F8C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89 </w:t>
      </w:r>
      <w:r w:rsidRPr="00A14A5A">
        <w:rPr>
          <w:rFonts w:ascii="Book Antiqua" w:eastAsia="SimSun" w:hAnsi="Book Antiqua" w:cs="SimSun"/>
          <w:b/>
          <w:bCs/>
          <w:color w:val="000000"/>
        </w:rPr>
        <w:t>Liao X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ochhea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, Nishihara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orikaw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uchib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Yamauchi M, Imamura Y, Qian ZR, Baba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Sun R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yerhard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, Fuchs CS, Chan A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. Aspirin use, tumor PIK3CA mutation, and colorectal-cancer survival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g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Med</w:t>
      </w:r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367</w:t>
      </w:r>
      <w:r w:rsidRPr="00A14A5A">
        <w:rPr>
          <w:rFonts w:ascii="Book Antiqua" w:eastAsia="SimSun" w:hAnsi="Book Antiqua" w:cs="SimSun"/>
          <w:color w:val="000000"/>
        </w:rPr>
        <w:t>: 1596-1606 [PMID: 23094721 DOI: 10.1056/NEJMoa1207756]</w:t>
      </w:r>
    </w:p>
    <w:p w14:paraId="61F0936D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90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K</w:t>
      </w:r>
      <w:r w:rsidRPr="00A14A5A">
        <w:rPr>
          <w:rFonts w:ascii="Book Antiqua" w:eastAsia="SimSun" w:hAnsi="Book Antiqua" w:cs="SimSun"/>
          <w:color w:val="000000"/>
        </w:rPr>
        <w:t xml:space="preserve">, Kure 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Irahar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him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Baba Y, Spiegelman 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yerhard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L, Fuchs CS, </w:t>
      </w:r>
      <w:proofErr w:type="spellStart"/>
      <w:r w:rsidRPr="00A14A5A">
        <w:rPr>
          <w:rFonts w:ascii="Book Antiqua" w:eastAsia="SimSun" w:hAnsi="Book Antiqua" w:cs="SimSun"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. A prospective cohort study shows unique epigenetic, genetic, and prognostic features of synchronous colorectal cancers. </w:t>
      </w:r>
      <w:r w:rsidRPr="00A14A5A">
        <w:rPr>
          <w:rFonts w:ascii="Book Antiqua" w:eastAsia="SimSun" w:hAnsi="Book Antiqua" w:cs="SimSun"/>
          <w:i/>
          <w:iCs/>
          <w:color w:val="000000"/>
        </w:rPr>
        <w:t>Gastroenterology</w:t>
      </w:r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137</w:t>
      </w:r>
      <w:r w:rsidRPr="00A14A5A">
        <w:rPr>
          <w:rFonts w:ascii="Book Antiqua" w:eastAsia="SimSun" w:hAnsi="Book Antiqua" w:cs="SimSun"/>
          <w:color w:val="000000"/>
        </w:rPr>
        <w:t>: 1609-20.e1-3 [PMID: 19686742 DOI: 10.1053/j.gastro.2009.08.002]</w:t>
      </w:r>
    </w:p>
    <w:p w14:paraId="6554A71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lastRenderedPageBreak/>
        <w:t>91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Ogino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S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Nosho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K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irkne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GJ, Kawasaki T,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yerhardt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J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oda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Giovannucci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L, Fuchs CS. </w:t>
      </w:r>
      <w:proofErr w:type="spellStart"/>
      <w:r w:rsidRPr="00A14A5A">
        <w:rPr>
          <w:rFonts w:ascii="Book Antiqua" w:eastAsia="SimSun" w:hAnsi="Book Antiqua" w:cs="SimSun"/>
          <w:color w:val="000000"/>
        </w:rPr>
        <w:t>CpG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sl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methylato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phenotype, microsatellite instability, BRAF mutation and clinical outcome in colon cancer. </w:t>
      </w:r>
      <w:r w:rsidRPr="00A14A5A">
        <w:rPr>
          <w:rFonts w:ascii="Book Antiqua" w:eastAsia="SimSun" w:hAnsi="Book Antiqua" w:cs="SimSun"/>
          <w:i/>
          <w:iCs/>
          <w:color w:val="000000"/>
        </w:rPr>
        <w:t>Gut</w:t>
      </w:r>
      <w:r w:rsidRPr="00A14A5A">
        <w:rPr>
          <w:rFonts w:ascii="Book Antiqua" w:eastAsia="SimSun" w:hAnsi="Book Antiqua" w:cs="SimSun"/>
          <w:color w:val="000000"/>
        </w:rPr>
        <w:t> 2009; </w:t>
      </w:r>
      <w:r w:rsidRPr="00A14A5A">
        <w:rPr>
          <w:rFonts w:ascii="Book Antiqua" w:eastAsia="SimSun" w:hAnsi="Book Antiqua" w:cs="SimSun"/>
          <w:b/>
          <w:bCs/>
          <w:color w:val="000000"/>
        </w:rPr>
        <w:t>58</w:t>
      </w:r>
      <w:r w:rsidRPr="00A14A5A">
        <w:rPr>
          <w:rFonts w:ascii="Book Antiqua" w:eastAsia="SimSun" w:hAnsi="Book Antiqua" w:cs="SimSun"/>
          <w:color w:val="000000"/>
        </w:rPr>
        <w:t>: 90-96 [PMID: 18832519 DOI: 10.1136/gut.2008.155473]</w:t>
      </w:r>
    </w:p>
    <w:p w14:paraId="7B9A3BA5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92 </w:t>
      </w:r>
      <w:r w:rsidRPr="00A14A5A">
        <w:rPr>
          <w:rFonts w:ascii="Book Antiqua" w:eastAsia="SimSun" w:hAnsi="Book Antiqua" w:cs="SimSun"/>
          <w:b/>
          <w:bCs/>
          <w:color w:val="000000"/>
        </w:rPr>
        <w:t>Rooney MS</w:t>
      </w:r>
      <w:r w:rsidRPr="00A14A5A">
        <w:rPr>
          <w:rFonts w:ascii="Book Antiqua" w:eastAsia="SimSun" w:hAnsi="Book Antiqua" w:cs="SimSun"/>
          <w:color w:val="000000"/>
        </w:rPr>
        <w:t xml:space="preserve">, Shukla SA, Wu CJ, Getz G, </w:t>
      </w:r>
      <w:proofErr w:type="spellStart"/>
      <w:r w:rsidRPr="00A14A5A">
        <w:rPr>
          <w:rFonts w:ascii="Book Antiqua" w:eastAsia="SimSun" w:hAnsi="Book Antiqua" w:cs="SimSun"/>
          <w:color w:val="000000"/>
        </w:rPr>
        <w:t>Hacoh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N. Molecular and genetic properties of tumors associated with local immune </w:t>
      </w:r>
      <w:proofErr w:type="spellStart"/>
      <w:r w:rsidRPr="00A14A5A">
        <w:rPr>
          <w:rFonts w:ascii="Book Antiqua" w:eastAsia="SimSun" w:hAnsi="Book Antiqua" w:cs="SimSun"/>
          <w:color w:val="000000"/>
        </w:rPr>
        <w:t>cytolytic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ctivity. </w:t>
      </w:r>
      <w:r w:rsidRPr="00A14A5A">
        <w:rPr>
          <w:rFonts w:ascii="Book Antiqua" w:eastAsia="SimSun" w:hAnsi="Book Antiqua" w:cs="SimSun"/>
          <w:i/>
          <w:iCs/>
          <w:color w:val="000000"/>
        </w:rPr>
        <w:t>Cell</w:t>
      </w:r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160</w:t>
      </w:r>
      <w:r w:rsidRPr="00A14A5A">
        <w:rPr>
          <w:rFonts w:ascii="Book Antiqua" w:eastAsia="SimSun" w:hAnsi="Book Antiqua" w:cs="SimSun"/>
          <w:color w:val="000000"/>
        </w:rPr>
        <w:t>: 48-61 [PMID: 25594174 DOI: 10.1016/j.cell.2014.12.033]</w:t>
      </w:r>
    </w:p>
    <w:p w14:paraId="66EF2E89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93 </w:t>
      </w:r>
      <w:proofErr w:type="spellStart"/>
      <w:r w:rsidRPr="00A14A5A">
        <w:rPr>
          <w:rFonts w:ascii="Book Antiqua" w:eastAsia="SimSun" w:hAnsi="Book Antiqua" w:cs="SimSun"/>
          <w:b/>
          <w:bCs/>
          <w:color w:val="000000"/>
        </w:rPr>
        <w:t>Pardoll</w:t>
      </w:r>
      <w:proofErr w:type="spellEnd"/>
      <w:r w:rsidRPr="00A14A5A">
        <w:rPr>
          <w:rFonts w:ascii="Book Antiqua" w:eastAsia="SimSun" w:hAnsi="Book Antiqua" w:cs="SimSun"/>
          <w:b/>
          <w:bCs/>
          <w:color w:val="000000"/>
        </w:rPr>
        <w:t xml:space="preserve"> DM</w:t>
      </w:r>
      <w:r w:rsidRPr="00A14A5A">
        <w:rPr>
          <w:rFonts w:ascii="Book Antiqua" w:eastAsia="SimSun" w:hAnsi="Book Antiqua" w:cs="SimSun"/>
          <w:color w:val="000000"/>
        </w:rPr>
        <w:t>. The blockade of immune checkpoints in cancer immunotherapy. </w:t>
      </w:r>
      <w:r w:rsidRPr="00A14A5A">
        <w:rPr>
          <w:rFonts w:ascii="Book Antiqua" w:eastAsia="SimSun" w:hAnsi="Book Antiqua" w:cs="SimSun"/>
          <w:i/>
          <w:iCs/>
          <w:color w:val="000000"/>
        </w:rPr>
        <w:t>Nat Rev Cancer</w:t>
      </w:r>
      <w:r w:rsidRPr="00A14A5A">
        <w:rPr>
          <w:rFonts w:ascii="Book Antiqua" w:eastAsia="SimSun" w:hAnsi="Book Antiqua" w:cs="SimSun"/>
          <w:color w:val="000000"/>
        </w:rPr>
        <w:t> 2012; </w:t>
      </w:r>
      <w:r w:rsidRPr="00A14A5A">
        <w:rPr>
          <w:rFonts w:ascii="Book Antiqua" w:eastAsia="SimSun" w:hAnsi="Book Antiqua" w:cs="SimSun"/>
          <w:b/>
          <w:bCs/>
          <w:color w:val="000000"/>
        </w:rPr>
        <w:t>12</w:t>
      </w:r>
      <w:r w:rsidRPr="00A14A5A">
        <w:rPr>
          <w:rFonts w:ascii="Book Antiqua" w:eastAsia="SimSun" w:hAnsi="Book Antiqua" w:cs="SimSun"/>
          <w:color w:val="000000"/>
        </w:rPr>
        <w:t>: 252-264 [PMID: 22437870 DOI: 10.1038/nrc3239]</w:t>
      </w:r>
    </w:p>
    <w:p w14:paraId="00D938E2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94 </w:t>
      </w:r>
      <w:r w:rsidRPr="00A14A5A">
        <w:rPr>
          <w:rFonts w:ascii="Book Antiqua" w:eastAsia="SimSun" w:hAnsi="Book Antiqua" w:cs="SimSun"/>
          <w:b/>
          <w:bCs/>
          <w:color w:val="000000"/>
        </w:rPr>
        <w:t>Kaplan CW</w:t>
      </w:r>
      <w:r w:rsidRPr="00A14A5A">
        <w:rPr>
          <w:rFonts w:ascii="Book Antiqua" w:eastAsia="SimSun" w:hAnsi="Book Antiqua" w:cs="SimSun"/>
          <w:color w:val="000000"/>
        </w:rPr>
        <w:t xml:space="preserve">, Ma X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ranjp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Jewett A, Lux R, Kinder-</w:t>
      </w:r>
      <w:proofErr w:type="spellStart"/>
      <w:r w:rsidRPr="00A14A5A">
        <w:rPr>
          <w:rFonts w:ascii="Book Antiqua" w:eastAsia="SimSun" w:hAnsi="Book Antiqua" w:cs="SimSun"/>
          <w:color w:val="000000"/>
        </w:rPr>
        <w:t>Haake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Shi W. Fusobacterium </w:t>
      </w:r>
      <w:proofErr w:type="spellStart"/>
      <w:r w:rsidRPr="00A14A5A">
        <w:rPr>
          <w:rFonts w:ascii="Book Antiqua" w:eastAsia="SimSun" w:hAnsi="Book Antiqua" w:cs="SimSun"/>
          <w:color w:val="000000"/>
        </w:rPr>
        <w:t>nucleatu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outer membrane proteins Fap2 and </w:t>
      </w:r>
      <w:proofErr w:type="spellStart"/>
      <w:r w:rsidRPr="00A14A5A">
        <w:rPr>
          <w:rFonts w:ascii="Book Antiqua" w:eastAsia="SimSun" w:hAnsi="Book Antiqua" w:cs="SimSun"/>
          <w:color w:val="000000"/>
        </w:rPr>
        <w:t>RadD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induce cell death in human lymphocytes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Infect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Immun</w:t>
      </w:r>
      <w:proofErr w:type="spellEnd"/>
      <w:r w:rsidRPr="00A14A5A">
        <w:rPr>
          <w:rFonts w:ascii="Book Antiqua" w:eastAsia="SimSun" w:hAnsi="Book Antiqua" w:cs="SimSun"/>
          <w:color w:val="000000"/>
        </w:rPr>
        <w:t> 2010; </w:t>
      </w:r>
      <w:r w:rsidRPr="00A14A5A">
        <w:rPr>
          <w:rFonts w:ascii="Book Antiqua" w:eastAsia="SimSun" w:hAnsi="Book Antiqua" w:cs="SimSun"/>
          <w:b/>
          <w:bCs/>
          <w:color w:val="000000"/>
        </w:rPr>
        <w:t>78</w:t>
      </w:r>
      <w:r w:rsidRPr="00A14A5A">
        <w:rPr>
          <w:rFonts w:ascii="Book Antiqua" w:eastAsia="SimSun" w:hAnsi="Book Antiqua" w:cs="SimSun"/>
          <w:color w:val="000000"/>
        </w:rPr>
        <w:t>: 4773-4778 [PMID: 20823215 DOI: 10.1128/IAI.00567-10]</w:t>
      </w:r>
    </w:p>
    <w:p w14:paraId="2867D3ED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95 </w:t>
      </w:r>
      <w:r w:rsidRPr="00A14A5A">
        <w:rPr>
          <w:rFonts w:ascii="Book Antiqua" w:eastAsia="SimSun" w:hAnsi="Book Antiqua" w:cs="SimSun"/>
          <w:b/>
          <w:bCs/>
          <w:color w:val="000000"/>
        </w:rPr>
        <w:t>Janssen HL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Reesin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HW, </w:t>
      </w:r>
      <w:proofErr w:type="spellStart"/>
      <w:r w:rsidRPr="00A14A5A">
        <w:rPr>
          <w:rFonts w:ascii="Book Antiqua" w:eastAsia="SimSun" w:hAnsi="Book Antiqua" w:cs="SimSun"/>
          <w:color w:val="000000"/>
        </w:rPr>
        <w:t>Lawitz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E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Zeuzem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Rodriguez-Torres M, Patel K, van der Meer AJ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atick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K, Chen A, Zhou Y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ersso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King BD, </w:t>
      </w:r>
      <w:proofErr w:type="spellStart"/>
      <w:r w:rsidRPr="00A14A5A">
        <w:rPr>
          <w:rFonts w:ascii="Book Antiqua" w:eastAsia="SimSun" w:hAnsi="Book Antiqua" w:cs="SimSun"/>
          <w:color w:val="000000"/>
        </w:rPr>
        <w:t>Kauppine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S, Levin AA, Hodges MR. Treatment of HCV infection by targeting microRNA. </w:t>
      </w:r>
      <w:r w:rsidRPr="00A14A5A">
        <w:rPr>
          <w:rFonts w:ascii="Book Antiqua" w:eastAsia="SimSun" w:hAnsi="Book Antiqua" w:cs="SimSun"/>
          <w:i/>
          <w:iCs/>
          <w:color w:val="000000"/>
        </w:rPr>
        <w:t xml:space="preserve">N </w:t>
      </w:r>
      <w:proofErr w:type="spellStart"/>
      <w:r w:rsidRPr="00A14A5A">
        <w:rPr>
          <w:rFonts w:ascii="Book Antiqua" w:eastAsia="SimSun" w:hAnsi="Book Antiqua" w:cs="SimSun"/>
          <w:i/>
          <w:iCs/>
          <w:color w:val="000000"/>
        </w:rPr>
        <w:t>Engl</w:t>
      </w:r>
      <w:proofErr w:type="spellEnd"/>
      <w:r w:rsidRPr="00A14A5A">
        <w:rPr>
          <w:rFonts w:ascii="Book Antiqua" w:eastAsia="SimSun" w:hAnsi="Book Antiqua" w:cs="SimSun"/>
          <w:i/>
          <w:iCs/>
          <w:color w:val="000000"/>
        </w:rPr>
        <w:t xml:space="preserve"> J Med</w:t>
      </w:r>
      <w:r w:rsidRPr="00A14A5A">
        <w:rPr>
          <w:rFonts w:ascii="Book Antiqua" w:eastAsia="SimSun" w:hAnsi="Book Antiqua" w:cs="SimSun"/>
          <w:color w:val="000000"/>
        </w:rPr>
        <w:t> 2013; </w:t>
      </w:r>
      <w:r w:rsidRPr="00A14A5A">
        <w:rPr>
          <w:rFonts w:ascii="Book Antiqua" w:eastAsia="SimSun" w:hAnsi="Book Antiqua" w:cs="SimSun"/>
          <w:b/>
          <w:bCs/>
          <w:color w:val="000000"/>
        </w:rPr>
        <w:t>368</w:t>
      </w:r>
      <w:r w:rsidRPr="00A14A5A">
        <w:rPr>
          <w:rFonts w:ascii="Book Antiqua" w:eastAsia="SimSun" w:hAnsi="Book Antiqua" w:cs="SimSun"/>
          <w:color w:val="000000"/>
        </w:rPr>
        <w:t>: 1685-1694 [PMID: 23534542 DOI: 10.1056/NEJMoa1209026]</w:t>
      </w:r>
    </w:p>
    <w:p w14:paraId="3239E9D1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 w:cs="SimSun"/>
          <w:color w:val="000000"/>
        </w:rPr>
      </w:pPr>
      <w:r w:rsidRPr="00A14A5A">
        <w:rPr>
          <w:rFonts w:ascii="Book Antiqua" w:eastAsia="SimSun" w:hAnsi="Book Antiqua" w:cs="SimSun"/>
          <w:color w:val="000000"/>
        </w:rPr>
        <w:t>96 </w:t>
      </w:r>
      <w:r w:rsidRPr="00A14A5A">
        <w:rPr>
          <w:rFonts w:ascii="Book Antiqua" w:eastAsia="SimSun" w:hAnsi="Book Antiqua" w:cs="SimSun"/>
          <w:b/>
          <w:bCs/>
          <w:color w:val="000000"/>
        </w:rPr>
        <w:t>Cheng CJ</w:t>
      </w:r>
      <w:r w:rsidRPr="00A14A5A">
        <w:rPr>
          <w:rFonts w:ascii="Book Antiqua" w:eastAsia="SimSun" w:hAnsi="Book Antiqua" w:cs="SimSun"/>
          <w:color w:val="000000"/>
        </w:rPr>
        <w:t xml:space="preserve">, </w:t>
      </w:r>
      <w:proofErr w:type="spellStart"/>
      <w:r w:rsidRPr="00A14A5A">
        <w:rPr>
          <w:rFonts w:ascii="Book Antiqua" w:eastAsia="SimSun" w:hAnsi="Book Antiqua" w:cs="SimSun"/>
          <w:color w:val="000000"/>
        </w:rPr>
        <w:t>Bahal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R, Babar IA, </w:t>
      </w:r>
      <w:proofErr w:type="spellStart"/>
      <w:r w:rsidRPr="00A14A5A">
        <w:rPr>
          <w:rFonts w:ascii="Book Antiqua" w:eastAsia="SimSun" w:hAnsi="Book Antiqua" w:cs="SimSun"/>
          <w:color w:val="000000"/>
        </w:rPr>
        <w:t>Pincu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Z, Barrera F, Liu C, </w:t>
      </w:r>
      <w:proofErr w:type="spellStart"/>
      <w:r w:rsidRPr="00A14A5A">
        <w:rPr>
          <w:rFonts w:ascii="Book Antiqua" w:eastAsia="SimSun" w:hAnsi="Book Antiqua" w:cs="SimSun"/>
          <w:color w:val="000000"/>
        </w:rPr>
        <w:t>Svoronos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A, Braddock DT, Glazer PM, </w:t>
      </w:r>
      <w:proofErr w:type="spellStart"/>
      <w:r w:rsidRPr="00A14A5A">
        <w:rPr>
          <w:rFonts w:ascii="Book Antiqua" w:eastAsia="SimSun" w:hAnsi="Book Antiqua" w:cs="SimSun"/>
          <w:color w:val="000000"/>
        </w:rPr>
        <w:t>Engelman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DM, Saltzman WM, Slack FJ. MicroRNA silencing for cancer therapy targeted to the </w:t>
      </w:r>
      <w:proofErr w:type="spellStart"/>
      <w:r w:rsidRPr="00A14A5A">
        <w:rPr>
          <w:rFonts w:ascii="Book Antiqua" w:eastAsia="SimSun" w:hAnsi="Book Antiqua" w:cs="SimSun"/>
          <w:color w:val="000000"/>
        </w:rPr>
        <w:t>tumour</w:t>
      </w:r>
      <w:proofErr w:type="spellEnd"/>
      <w:r w:rsidRPr="00A14A5A">
        <w:rPr>
          <w:rFonts w:ascii="Book Antiqua" w:eastAsia="SimSun" w:hAnsi="Book Antiqua" w:cs="SimSun"/>
          <w:color w:val="000000"/>
        </w:rPr>
        <w:t xml:space="preserve"> microenvironment. </w:t>
      </w:r>
      <w:r w:rsidRPr="00A14A5A">
        <w:rPr>
          <w:rFonts w:ascii="Book Antiqua" w:eastAsia="SimSun" w:hAnsi="Book Antiqua" w:cs="SimSun"/>
          <w:i/>
          <w:iCs/>
          <w:color w:val="000000"/>
        </w:rPr>
        <w:t>Nature</w:t>
      </w:r>
      <w:r w:rsidRPr="00A14A5A">
        <w:rPr>
          <w:rFonts w:ascii="Book Antiqua" w:eastAsia="SimSun" w:hAnsi="Book Antiqua" w:cs="SimSun"/>
          <w:color w:val="000000"/>
        </w:rPr>
        <w:t> 2015; </w:t>
      </w:r>
      <w:r w:rsidRPr="00A14A5A">
        <w:rPr>
          <w:rFonts w:ascii="Book Antiqua" w:eastAsia="SimSun" w:hAnsi="Book Antiqua" w:cs="SimSun"/>
          <w:b/>
          <w:bCs/>
          <w:color w:val="000000"/>
        </w:rPr>
        <w:t>518</w:t>
      </w:r>
      <w:r w:rsidRPr="00A14A5A">
        <w:rPr>
          <w:rFonts w:ascii="Book Antiqua" w:eastAsia="SimSun" w:hAnsi="Book Antiqua" w:cs="SimSun"/>
          <w:color w:val="000000"/>
        </w:rPr>
        <w:t>: 107-110 [PMID: 25409146 DOI: 10.1038/nature13905]</w:t>
      </w:r>
    </w:p>
    <w:p w14:paraId="72CBB72D" w14:textId="77777777" w:rsidR="00167689" w:rsidRPr="00A14A5A" w:rsidRDefault="00167689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C49E910" w14:textId="18680709" w:rsidR="00167689" w:rsidRDefault="00167689" w:rsidP="00B9333B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</w:rPr>
      </w:pPr>
      <w:r w:rsidRPr="005F7DC3">
        <w:rPr>
          <w:rFonts w:ascii="Book Antiqua" w:hAnsi="Book Antiqua"/>
          <w:b/>
          <w:bCs/>
        </w:rPr>
        <w:t xml:space="preserve">P-Reviewer: </w:t>
      </w:r>
      <w:proofErr w:type="spellStart"/>
      <w:r w:rsidRPr="00167689">
        <w:rPr>
          <w:rFonts w:ascii="Book Antiqua" w:hAnsi="Book Antiqua"/>
          <w:bCs/>
        </w:rPr>
        <w:t>Soucek</w:t>
      </w:r>
      <w:proofErr w:type="spellEnd"/>
      <w:r w:rsidRPr="00167689">
        <w:rPr>
          <w:rFonts w:ascii="Book Antiqua" w:eastAsia="SimSun" w:hAnsi="Book Antiqua" w:hint="eastAsia"/>
          <w:bCs/>
          <w:lang w:eastAsia="zh-CN"/>
        </w:rPr>
        <w:t xml:space="preserve"> P, </w:t>
      </w:r>
      <w:proofErr w:type="spellStart"/>
      <w:r w:rsidRPr="00167689">
        <w:rPr>
          <w:rFonts w:ascii="Book Antiqua" w:eastAsia="SimSun" w:hAnsi="Book Antiqua"/>
          <w:bCs/>
          <w:lang w:eastAsia="zh-CN"/>
        </w:rPr>
        <w:t>Tsimogiannis</w:t>
      </w:r>
      <w:proofErr w:type="spellEnd"/>
      <w:r w:rsidRPr="00167689">
        <w:rPr>
          <w:rFonts w:ascii="Book Antiqua" w:eastAsia="SimSun" w:hAnsi="Book Antiqua" w:hint="eastAsia"/>
          <w:bCs/>
          <w:lang w:eastAsia="zh-CN"/>
        </w:rPr>
        <w:t xml:space="preserve"> K, </w:t>
      </w:r>
      <w:proofErr w:type="gramStart"/>
      <w:r w:rsidRPr="00167689">
        <w:rPr>
          <w:rFonts w:ascii="Book Antiqua" w:eastAsia="SimSun" w:hAnsi="Book Antiqua"/>
          <w:bCs/>
          <w:lang w:eastAsia="zh-CN"/>
        </w:rPr>
        <w:t>Wang</w:t>
      </w:r>
      <w:proofErr w:type="gramEnd"/>
      <w:r w:rsidRPr="00167689">
        <w:rPr>
          <w:rFonts w:ascii="Book Antiqua" w:eastAsia="SimSun" w:hAnsi="Book Antiqua" w:hint="eastAsia"/>
          <w:bCs/>
          <w:lang w:eastAsia="zh-CN"/>
        </w:rPr>
        <w:t xml:space="preserve"> JY</w:t>
      </w:r>
      <w:r w:rsidRPr="005F7DC3">
        <w:rPr>
          <w:rFonts w:ascii="Book Antiqua" w:hAnsi="Book Antiqua" w:hint="eastAsia"/>
          <w:b/>
          <w:bCs/>
        </w:rPr>
        <w:t xml:space="preserve"> </w:t>
      </w:r>
      <w:r w:rsidRPr="005F7DC3">
        <w:rPr>
          <w:rFonts w:ascii="Book Antiqua" w:hAnsi="Book Antiqua"/>
          <w:b/>
          <w:bCs/>
        </w:rPr>
        <w:t>S-Editor:</w:t>
      </w:r>
      <w:r w:rsidRPr="005F7DC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</w:rPr>
        <w:t>Ma YJ</w:t>
      </w:r>
      <w:r w:rsidRPr="005F7DC3">
        <w:rPr>
          <w:rFonts w:ascii="Book Antiqua" w:hAnsi="Book Antiqua" w:hint="eastAsia"/>
        </w:rPr>
        <w:t xml:space="preserve"> </w:t>
      </w:r>
      <w:r w:rsidRPr="005F7DC3">
        <w:rPr>
          <w:rFonts w:ascii="Book Antiqua" w:hAnsi="Book Antiqua"/>
          <w:b/>
          <w:bCs/>
        </w:rPr>
        <w:t>L-Editor:</w:t>
      </w:r>
      <w:r w:rsidRPr="005F7DC3">
        <w:rPr>
          <w:rFonts w:ascii="Book Antiqua" w:hAnsi="Book Antiqua"/>
        </w:rPr>
        <w:t xml:space="preserve"> </w:t>
      </w:r>
      <w:r w:rsidRPr="005F7DC3">
        <w:rPr>
          <w:rFonts w:ascii="Book Antiqua" w:hAnsi="Book Antiqua" w:hint="eastAsia"/>
        </w:rPr>
        <w:t xml:space="preserve"> </w:t>
      </w:r>
      <w:r w:rsidRPr="005F7DC3">
        <w:rPr>
          <w:rFonts w:ascii="Book Antiqua" w:hAnsi="Book Antiqua"/>
        </w:rPr>
        <w:t xml:space="preserve"> </w:t>
      </w:r>
      <w:r w:rsidRPr="005F7DC3">
        <w:rPr>
          <w:rFonts w:ascii="Book Antiqua" w:hAnsi="Book Antiqua"/>
          <w:b/>
          <w:bCs/>
        </w:rPr>
        <w:t>E-Editor:</w:t>
      </w:r>
    </w:p>
    <w:p w14:paraId="332876C0" w14:textId="37FAC87F" w:rsidR="00167689" w:rsidRDefault="00167689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  <w:r>
        <w:rPr>
          <w:rFonts w:ascii="Book Antiqua" w:eastAsia="SimSun" w:hAnsi="Book Antiqua"/>
          <w:sz w:val="24"/>
          <w:szCs w:val="24"/>
          <w:lang w:eastAsia="zh-CN"/>
        </w:rPr>
        <w:br w:type="page"/>
      </w:r>
    </w:p>
    <w:p w14:paraId="78E968FA" w14:textId="7F8E9216" w:rsidR="009A267F" w:rsidRPr="009A16E2" w:rsidRDefault="009A267F" w:rsidP="00B9333B">
      <w:pPr>
        <w:pStyle w:val="BodyText3"/>
        <w:adjustRightInd w:val="0"/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GB" w:eastAsia="ja-JP"/>
        </w:rPr>
        <w:sectPr w:rsidR="009A267F" w:rsidRPr="009A16E2" w:rsidSect="00193D3D">
          <w:footerReference w:type="even" r:id="rId11"/>
          <w:footerReference w:type="default" r:id="rId12"/>
          <w:pgSz w:w="12240" w:h="15840" w:code="1"/>
          <w:pgMar w:top="1418" w:right="1041" w:bottom="1418" w:left="1276" w:header="284" w:footer="720" w:gutter="0"/>
          <w:cols w:space="720"/>
          <w:docGrid w:linePitch="360"/>
        </w:sectPr>
      </w:pPr>
    </w:p>
    <w:p w14:paraId="040274B2" w14:textId="3EF56780" w:rsidR="00CE7E45" w:rsidRPr="00131423" w:rsidRDefault="00167689" w:rsidP="00B9333B">
      <w:pPr>
        <w:adjustRightInd w:val="0"/>
        <w:snapToGrid w:val="0"/>
        <w:spacing w:line="360" w:lineRule="auto"/>
        <w:ind w:left="171" w:hangingChars="71" w:hanging="171"/>
        <w:jc w:val="both"/>
        <w:rPr>
          <w:rFonts w:ascii="Book Antiqua" w:eastAsia="SimSun" w:hAnsi="Book Antiqua"/>
          <w:b/>
          <w:lang w:val="en-GB" w:eastAsia="zh-CN"/>
        </w:rPr>
      </w:pPr>
      <w:r w:rsidRPr="00167689">
        <w:rPr>
          <w:rFonts w:ascii="Book Antiqua" w:hAnsi="Book Antiqua"/>
          <w:b/>
          <w:lang w:val="en-GB" w:eastAsia="ja-JP"/>
        </w:rPr>
        <w:lastRenderedPageBreak/>
        <w:t>Table 1</w:t>
      </w:r>
      <w:r w:rsidR="009A0B37" w:rsidRPr="00167689">
        <w:rPr>
          <w:rFonts w:ascii="Book Antiqua" w:hAnsi="Book Antiqua"/>
          <w:b/>
          <w:lang w:val="en-GB" w:eastAsia="ja-JP"/>
        </w:rPr>
        <w:t xml:space="preserve"> </w:t>
      </w:r>
      <w:r w:rsidR="00A77128" w:rsidRPr="00167689">
        <w:rPr>
          <w:rFonts w:ascii="Book Antiqua" w:hAnsi="Book Antiqua"/>
          <w:b/>
          <w:lang w:val="en-GB" w:eastAsia="ja-JP"/>
        </w:rPr>
        <w:t xml:space="preserve">Clinical and molecular features in Japanese patients with colorectal cancer according to </w:t>
      </w:r>
      <w:r w:rsidRPr="00167689">
        <w:rPr>
          <w:rFonts w:ascii="Book Antiqua" w:hAnsi="Book Antiqua"/>
          <w:b/>
          <w:i/>
          <w:lang w:val="en-GB" w:eastAsia="ja-JP"/>
        </w:rPr>
        <w:t xml:space="preserve">Fusobacterium </w:t>
      </w:r>
      <w:proofErr w:type="spellStart"/>
      <w:r w:rsidRPr="00167689">
        <w:rPr>
          <w:rFonts w:ascii="Book Antiqua" w:hAnsi="Book Antiqua"/>
          <w:b/>
          <w:i/>
          <w:lang w:val="en-GB" w:eastAsia="ja-JP"/>
        </w:rPr>
        <w:t>nucleatum</w:t>
      </w:r>
      <w:proofErr w:type="spellEnd"/>
      <w:r w:rsidRPr="00167689">
        <w:rPr>
          <w:rFonts w:ascii="Book Antiqua" w:hAnsi="Book Antiqua"/>
          <w:b/>
          <w:i/>
          <w:lang w:val="en-GB" w:eastAsia="ja-JP"/>
        </w:rPr>
        <w:t xml:space="preserve"> </w:t>
      </w:r>
      <w:r w:rsidR="00A55A22" w:rsidRPr="00167689">
        <w:rPr>
          <w:rFonts w:ascii="Book Antiqua" w:hAnsi="Book Antiqua"/>
          <w:b/>
          <w:lang w:val="en-GB" w:eastAsia="ja-JP"/>
        </w:rPr>
        <w:t>status</w:t>
      </w:r>
      <w:r w:rsidR="00131423">
        <w:rPr>
          <w:rFonts w:ascii="Book Antiqua" w:eastAsia="SimSun" w:hAnsi="Book Antiqua" w:hint="eastAsia"/>
          <w:b/>
          <w:lang w:val="en-GB" w:eastAsia="zh-CN"/>
        </w:rPr>
        <w:t xml:space="preserve"> </w:t>
      </w:r>
      <w:r w:rsidR="00131423" w:rsidRPr="00131423">
        <w:rPr>
          <w:rFonts w:ascii="Book Antiqua" w:eastAsia="SimSun" w:hAnsi="Book Antiqua" w:hint="eastAsia"/>
          <w:b/>
          <w:i/>
          <w:lang w:val="en-GB" w:eastAsia="zh-CN"/>
        </w:rPr>
        <w:t>n</w:t>
      </w:r>
      <w:r w:rsidR="00131423">
        <w:rPr>
          <w:rFonts w:ascii="Book Antiqua" w:eastAsia="SimSun" w:hAnsi="Book Antiqua" w:hint="eastAsia"/>
          <w:b/>
          <w:lang w:val="en-GB" w:eastAsia="zh-CN"/>
        </w:rPr>
        <w:t xml:space="preserve"> (%)</w:t>
      </w:r>
    </w:p>
    <w:p w14:paraId="3E2EBDF5" w14:textId="77777777" w:rsidR="00167689" w:rsidRPr="00167689" w:rsidRDefault="00167689" w:rsidP="00131423">
      <w:pPr>
        <w:adjustRightInd w:val="0"/>
        <w:snapToGrid w:val="0"/>
        <w:spacing w:line="360" w:lineRule="auto"/>
        <w:ind w:left="149" w:hangingChars="71" w:hanging="149"/>
        <w:jc w:val="both"/>
        <w:rPr>
          <w:rFonts w:ascii="Book Antiqua" w:eastAsia="SimSun" w:hAnsi="Book Antiqua"/>
          <w:sz w:val="21"/>
          <w:szCs w:val="21"/>
          <w:lang w:val="en-GB" w:eastAsia="zh-CN"/>
        </w:rPr>
      </w:pPr>
    </w:p>
    <w:tbl>
      <w:tblPr>
        <w:tblStyle w:val="TableSimple1"/>
        <w:tblpPr w:leftFromText="142" w:rightFromText="142" w:vertAnchor="page" w:horzAnchor="margin" w:tblpY="2247"/>
        <w:tblW w:w="11307" w:type="dxa"/>
        <w:tblLayout w:type="fixed"/>
        <w:tblLook w:val="04A0" w:firstRow="1" w:lastRow="0" w:firstColumn="1" w:lastColumn="0" w:noHBand="0" w:noVBand="1"/>
      </w:tblPr>
      <w:tblGrid>
        <w:gridCol w:w="3936"/>
        <w:gridCol w:w="1842"/>
        <w:gridCol w:w="682"/>
        <w:gridCol w:w="1373"/>
        <w:gridCol w:w="270"/>
        <w:gridCol w:w="1786"/>
        <w:gridCol w:w="1418"/>
      </w:tblGrid>
      <w:tr w:rsidR="00167689" w:rsidRPr="00B9333B" w14:paraId="17884FDE" w14:textId="77777777" w:rsidTr="001676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2"/>
        </w:trPr>
        <w:tc>
          <w:tcPr>
            <w:tcW w:w="3936" w:type="dxa"/>
            <w:vMerge w:val="restart"/>
            <w:tcBorders>
              <w:top w:val="single" w:sz="12" w:space="0" w:color="auto"/>
            </w:tcBorders>
            <w:vAlign w:val="center"/>
          </w:tcPr>
          <w:p w14:paraId="33C6857D" w14:textId="77777777" w:rsidR="00167689" w:rsidRPr="00B9333B" w:rsidRDefault="00167689" w:rsidP="00B9333B">
            <w:pPr>
              <w:pStyle w:val="BodyText3"/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ja-JP"/>
              </w:rPr>
            </w:pPr>
            <w:r w:rsidRPr="00B9333B">
              <w:rPr>
                <w:rFonts w:ascii="Book Antiqua" w:hAnsi="Book Antiqua"/>
                <w:b/>
                <w:sz w:val="24"/>
                <w:szCs w:val="24"/>
              </w:rPr>
              <w:t xml:space="preserve">Clinical </w:t>
            </w:r>
            <w:r w:rsidRPr="00B9333B">
              <w:rPr>
                <w:rFonts w:ascii="Book Antiqua" w:hAnsi="Book Antiqua"/>
                <w:b/>
                <w:sz w:val="24"/>
                <w:szCs w:val="24"/>
                <w:lang w:eastAsia="ja-JP"/>
              </w:rPr>
              <w:t>and</w:t>
            </w:r>
          </w:p>
          <w:p w14:paraId="61FBD65D" w14:textId="77777777" w:rsidR="00167689" w:rsidRPr="00B9333B" w:rsidRDefault="00167689" w:rsidP="00B9333B">
            <w:pPr>
              <w:pStyle w:val="BodyText3"/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ja-JP"/>
              </w:rPr>
            </w:pPr>
            <w:r w:rsidRPr="00B9333B">
              <w:rPr>
                <w:rFonts w:ascii="Book Antiqua" w:hAnsi="Book Antiqua"/>
                <w:b/>
                <w:sz w:val="24"/>
                <w:szCs w:val="24"/>
              </w:rPr>
              <w:t>molecular feature</w:t>
            </w:r>
            <w:r w:rsidRPr="00B9333B">
              <w:rPr>
                <w:rFonts w:ascii="Book Antiqua" w:hAnsi="Book Antiqua"/>
                <w:b/>
                <w:sz w:val="24"/>
                <w:szCs w:val="24"/>
                <w:lang w:eastAsia="ja-JP"/>
              </w:rPr>
              <w:t>s</w:t>
            </w:r>
          </w:p>
        </w:tc>
        <w:tc>
          <w:tcPr>
            <w:tcW w:w="1842" w:type="dxa"/>
            <w:vMerge w:val="restart"/>
            <w:tcBorders>
              <w:top w:val="single" w:sz="12" w:space="0" w:color="auto"/>
            </w:tcBorders>
            <w:vAlign w:val="center"/>
          </w:tcPr>
          <w:p w14:paraId="155B925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ja-JP"/>
              </w:rPr>
            </w:pPr>
            <w:r w:rsidRPr="00B9333B">
              <w:rPr>
                <w:rFonts w:ascii="Book Antiqua" w:hAnsi="Book Antiqua"/>
                <w:b/>
                <w:lang w:eastAsia="ja-JP"/>
              </w:rPr>
              <w:t>Total (</w:t>
            </w:r>
            <w:r w:rsidRPr="00B9333B">
              <w:rPr>
                <w:rFonts w:ascii="Book Antiqua" w:hAnsi="Book Antiqua"/>
                <w:b/>
                <w:i/>
                <w:lang w:eastAsia="ja-JP"/>
              </w:rPr>
              <w:t>n</w:t>
            </w:r>
            <w:r w:rsidRPr="00B9333B">
              <w:rPr>
                <w:rFonts w:ascii="Book Antiqua" w:hAnsi="Book Antiqua"/>
                <w:b/>
                <w:lang w:eastAsia="ja-JP"/>
              </w:rPr>
              <w:t>)</w:t>
            </w:r>
          </w:p>
        </w:tc>
        <w:tc>
          <w:tcPr>
            <w:tcW w:w="5529" w:type="dxa"/>
            <w:gridSpan w:val="5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509E44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ind w:firstLineChars="600" w:firstLine="1446"/>
              <w:jc w:val="both"/>
              <w:rPr>
                <w:rFonts w:ascii="Book Antiqua" w:hAnsi="Book Antiqua"/>
                <w:b/>
                <w:i/>
                <w:lang w:eastAsia="ja-JP"/>
              </w:rPr>
            </w:pPr>
            <w:r w:rsidRPr="00B9333B">
              <w:rPr>
                <w:rFonts w:ascii="Book Antiqua" w:hAnsi="Book Antiqua"/>
                <w:b/>
                <w:i/>
                <w:lang w:eastAsia="ja-JP"/>
              </w:rPr>
              <w:t xml:space="preserve">F. </w:t>
            </w:r>
            <w:proofErr w:type="spellStart"/>
            <w:r w:rsidRPr="00B9333B">
              <w:rPr>
                <w:rFonts w:ascii="Book Antiqua" w:hAnsi="Book Antiqua"/>
                <w:b/>
                <w:i/>
                <w:lang w:eastAsia="ja-JP"/>
              </w:rPr>
              <w:t>nucleatum</w:t>
            </w:r>
            <w:proofErr w:type="spellEnd"/>
            <w:r w:rsidRPr="00B9333B">
              <w:rPr>
                <w:rFonts w:ascii="Book Antiqua" w:hAnsi="Book Antiqua"/>
                <w:b/>
                <w:lang w:eastAsia="ja-JP"/>
              </w:rPr>
              <w:t xml:space="preserve"> expression</w:t>
            </w:r>
          </w:p>
        </w:tc>
      </w:tr>
      <w:tr w:rsidR="00167689" w:rsidRPr="00B9333B" w14:paraId="398E6D24" w14:textId="77777777" w:rsidTr="00167689">
        <w:trPr>
          <w:trHeight w:val="388"/>
        </w:trPr>
        <w:tc>
          <w:tcPr>
            <w:tcW w:w="3936" w:type="dxa"/>
            <w:vMerge/>
            <w:tcBorders>
              <w:bottom w:val="single" w:sz="12" w:space="0" w:color="auto"/>
            </w:tcBorders>
            <w:vAlign w:val="center"/>
          </w:tcPr>
          <w:p w14:paraId="636CAEB8" w14:textId="77777777" w:rsidR="00167689" w:rsidRPr="00B9333B" w:rsidRDefault="00167689" w:rsidP="00B9333B">
            <w:pPr>
              <w:pStyle w:val="BodyText3"/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ja-JP"/>
              </w:rPr>
            </w:pPr>
          </w:p>
        </w:tc>
        <w:tc>
          <w:tcPr>
            <w:tcW w:w="1842" w:type="dxa"/>
            <w:vMerge/>
            <w:tcBorders>
              <w:bottom w:val="single" w:sz="12" w:space="0" w:color="auto"/>
            </w:tcBorders>
            <w:vAlign w:val="center"/>
          </w:tcPr>
          <w:p w14:paraId="5B77B61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ja-JP"/>
              </w:rPr>
            </w:pPr>
          </w:p>
        </w:tc>
        <w:tc>
          <w:tcPr>
            <w:tcW w:w="2055" w:type="dxa"/>
            <w:gridSpan w:val="2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1A9163C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ja-JP"/>
              </w:rPr>
            </w:pPr>
            <w:r w:rsidRPr="00B9333B">
              <w:rPr>
                <w:rFonts w:ascii="Book Antiqua" w:hAnsi="Book Antiqua"/>
                <w:b/>
                <w:lang w:eastAsia="ja-JP"/>
              </w:rPr>
              <w:t>Negative</w:t>
            </w:r>
          </w:p>
        </w:tc>
        <w:tc>
          <w:tcPr>
            <w:tcW w:w="2056" w:type="dxa"/>
            <w:gridSpan w:val="2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14:paraId="56AC9CF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ja-JP"/>
              </w:rPr>
            </w:pPr>
            <w:r w:rsidRPr="00B9333B">
              <w:rPr>
                <w:rFonts w:ascii="Book Antiqua" w:hAnsi="Book Antiqua"/>
                <w:b/>
                <w:lang w:eastAsia="ja-JP"/>
              </w:rPr>
              <w:t>Positive</w:t>
            </w:r>
          </w:p>
        </w:tc>
        <w:tc>
          <w:tcPr>
            <w:tcW w:w="1418" w:type="dxa"/>
            <w:vMerge w:val="restart"/>
            <w:tcBorders>
              <w:top w:val="nil"/>
            </w:tcBorders>
            <w:vAlign w:val="center"/>
          </w:tcPr>
          <w:p w14:paraId="370E458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/>
                <w:b/>
                <w:i/>
                <w:lang w:eastAsia="zh-CN"/>
              </w:rPr>
            </w:pPr>
            <w:r w:rsidRPr="00B9333B">
              <w:rPr>
                <w:rFonts w:ascii="Book Antiqua" w:hAnsi="Book Antiqua"/>
                <w:b/>
                <w:i/>
              </w:rPr>
              <w:t>P</w:t>
            </w:r>
            <w:r w:rsidRPr="00B9333B">
              <w:rPr>
                <w:rFonts w:ascii="Book Antiqua" w:eastAsia="SimSun" w:hAnsi="Book Antiqua"/>
                <w:b/>
                <w:i/>
                <w:lang w:eastAsia="zh-CN"/>
              </w:rPr>
              <w:t>-</w:t>
            </w:r>
            <w:r w:rsidRPr="00B9333B">
              <w:rPr>
                <w:rFonts w:ascii="Book Antiqua" w:eastAsia="SimSun" w:hAnsi="Book Antiqua"/>
                <w:b/>
                <w:lang w:eastAsia="zh-CN"/>
              </w:rPr>
              <w:t>value</w:t>
            </w:r>
          </w:p>
        </w:tc>
      </w:tr>
      <w:tr w:rsidR="00167689" w:rsidRPr="00B9333B" w14:paraId="49FC2E34" w14:textId="77777777" w:rsidTr="00167689">
        <w:trPr>
          <w:trHeight w:val="399"/>
        </w:trPr>
        <w:tc>
          <w:tcPr>
            <w:tcW w:w="393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7FDC5C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  <w:r w:rsidRPr="00B9333B">
              <w:rPr>
                <w:rFonts w:ascii="Book Antiqua" w:hAnsi="Book Antiqua"/>
                <w:lang w:eastAsia="ja-JP"/>
              </w:rPr>
              <w:t>All cases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D99835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  <w:r w:rsidRPr="00B9333B">
              <w:rPr>
                <w:rFonts w:ascii="Book Antiqua" w:hAnsi="Book Antiqua"/>
                <w:lang w:eastAsia="ja-JP"/>
              </w:rPr>
              <w:t>511</w:t>
            </w:r>
          </w:p>
        </w:tc>
        <w:tc>
          <w:tcPr>
            <w:tcW w:w="2055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55079D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  <w:r w:rsidRPr="00B9333B">
              <w:rPr>
                <w:rFonts w:ascii="Book Antiqua" w:hAnsi="Book Antiqua"/>
                <w:lang w:eastAsia="ja-JP"/>
              </w:rPr>
              <w:t>467 (91</w:t>
            </w:r>
            <w:r w:rsidRPr="00B9333B">
              <w:rPr>
                <w:rFonts w:ascii="Book Antiqua" w:hAnsi="Book Antiqua"/>
              </w:rPr>
              <w:t>)</w:t>
            </w:r>
          </w:p>
        </w:tc>
        <w:tc>
          <w:tcPr>
            <w:tcW w:w="2056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B5F3A1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  <w:r w:rsidRPr="00B9333B">
              <w:rPr>
                <w:rFonts w:ascii="Book Antiqua" w:hAnsi="Book Antiqua"/>
                <w:lang w:eastAsia="ja-JP"/>
              </w:rPr>
              <w:t>44 (8.6</w:t>
            </w:r>
            <w:r w:rsidRPr="00B9333B">
              <w:rPr>
                <w:rFonts w:ascii="Book Antiqua" w:hAnsi="Book Antiqua"/>
              </w:rPr>
              <w:t>)</w:t>
            </w:r>
          </w:p>
        </w:tc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14:paraId="1F458B4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</w:p>
        </w:tc>
      </w:tr>
      <w:tr w:rsidR="00167689" w:rsidRPr="00B9333B" w14:paraId="3AA56A8A" w14:textId="77777777" w:rsidTr="00167689">
        <w:trPr>
          <w:trHeight w:val="57"/>
        </w:trPr>
        <w:tc>
          <w:tcPr>
            <w:tcW w:w="3936" w:type="dxa"/>
            <w:tcBorders>
              <w:top w:val="single" w:sz="4" w:space="0" w:color="auto"/>
            </w:tcBorders>
            <w:vAlign w:val="center"/>
          </w:tcPr>
          <w:p w14:paraId="6A8568D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</w:p>
        </w:tc>
        <w:tc>
          <w:tcPr>
            <w:tcW w:w="1842" w:type="dxa"/>
            <w:tcBorders>
              <w:top w:val="single" w:sz="4" w:space="0" w:color="auto"/>
            </w:tcBorders>
            <w:vAlign w:val="center"/>
          </w:tcPr>
          <w:p w14:paraId="1B12F14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</w:p>
        </w:tc>
        <w:tc>
          <w:tcPr>
            <w:tcW w:w="2055" w:type="dxa"/>
            <w:gridSpan w:val="2"/>
            <w:tcBorders>
              <w:top w:val="single" w:sz="4" w:space="0" w:color="auto"/>
            </w:tcBorders>
            <w:vAlign w:val="center"/>
          </w:tcPr>
          <w:p w14:paraId="40BF9C2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</w:p>
        </w:tc>
        <w:tc>
          <w:tcPr>
            <w:tcW w:w="2056" w:type="dxa"/>
            <w:gridSpan w:val="2"/>
            <w:tcBorders>
              <w:top w:val="single" w:sz="4" w:space="0" w:color="auto"/>
            </w:tcBorders>
            <w:vAlign w:val="center"/>
          </w:tcPr>
          <w:p w14:paraId="11D5FF6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59B2C7B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167689" w:rsidRPr="00B9333B" w14:paraId="3F8DD906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76F4F18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ja-JP"/>
              </w:rPr>
            </w:pPr>
            <w:r w:rsidRPr="00B9333B">
              <w:rPr>
                <w:rFonts w:ascii="Book Antiqua" w:hAnsi="Book Antiqua"/>
                <w:lang w:eastAsia="ja-JP"/>
              </w:rPr>
              <w:t>Gender</w:t>
            </w:r>
          </w:p>
        </w:tc>
        <w:tc>
          <w:tcPr>
            <w:tcW w:w="1842" w:type="dxa"/>
            <w:vAlign w:val="center"/>
          </w:tcPr>
          <w:p w14:paraId="2DE3514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04B25E0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49CDD35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418" w:type="dxa"/>
            <w:vAlign w:val="center"/>
          </w:tcPr>
          <w:p w14:paraId="78325FB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167689" w:rsidRPr="00B9333B" w14:paraId="74B75E05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3FCB9F3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Male</w:t>
            </w:r>
          </w:p>
        </w:tc>
        <w:tc>
          <w:tcPr>
            <w:tcW w:w="1842" w:type="dxa"/>
            <w:vAlign w:val="center"/>
          </w:tcPr>
          <w:p w14:paraId="01A7A0E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86 (5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16D47FE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67 (57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713CA84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9 (4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 w:val="restart"/>
            <w:vAlign w:val="center"/>
          </w:tcPr>
          <w:p w14:paraId="3F10707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075</w:t>
            </w:r>
          </w:p>
        </w:tc>
      </w:tr>
      <w:tr w:rsidR="00167689" w:rsidRPr="00B9333B" w14:paraId="10316ED8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399EC90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Female</w:t>
            </w:r>
          </w:p>
        </w:tc>
        <w:tc>
          <w:tcPr>
            <w:tcW w:w="1842" w:type="dxa"/>
            <w:vAlign w:val="center"/>
          </w:tcPr>
          <w:p w14:paraId="1B92B18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25 (44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65B1C41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00 (4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6FBD633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5 (57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vAlign w:val="center"/>
          </w:tcPr>
          <w:p w14:paraId="4F9487F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3AAE533D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537612F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842" w:type="dxa"/>
            <w:vAlign w:val="center"/>
          </w:tcPr>
          <w:p w14:paraId="73C22D9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7B5B41C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76F8812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418" w:type="dxa"/>
            <w:vAlign w:val="center"/>
          </w:tcPr>
          <w:p w14:paraId="367ED49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</w:tr>
      <w:tr w:rsidR="00167689" w:rsidRPr="00B9333B" w14:paraId="7D44AE0A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4CBC0F5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Age (mean ± SD)</w:t>
            </w:r>
          </w:p>
        </w:tc>
        <w:tc>
          <w:tcPr>
            <w:tcW w:w="1842" w:type="dxa"/>
            <w:vAlign w:val="center"/>
          </w:tcPr>
          <w:p w14:paraId="65A5880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67.1</w:t>
            </w:r>
            <w:r w:rsidRPr="00B9333B">
              <w:rPr>
                <w:rFonts w:ascii="Book Antiqua" w:hAnsi="Book Antiqua"/>
                <w:color w:val="000000" w:themeColor="text1"/>
              </w:rPr>
              <w:t xml:space="preserve"> ±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11.8</w:t>
            </w:r>
          </w:p>
        </w:tc>
        <w:tc>
          <w:tcPr>
            <w:tcW w:w="2055" w:type="dxa"/>
            <w:gridSpan w:val="2"/>
            <w:vAlign w:val="center"/>
          </w:tcPr>
          <w:p w14:paraId="1A610F7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67.3 </w:t>
            </w:r>
            <w:r w:rsidRPr="00B9333B">
              <w:rPr>
                <w:rFonts w:ascii="Book Antiqua" w:hAnsi="Book Antiqua"/>
                <w:color w:val="000000" w:themeColor="text1"/>
              </w:rPr>
              <w:t>±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11.7</w:t>
            </w:r>
          </w:p>
        </w:tc>
        <w:tc>
          <w:tcPr>
            <w:tcW w:w="2056" w:type="dxa"/>
            <w:gridSpan w:val="2"/>
            <w:vAlign w:val="center"/>
          </w:tcPr>
          <w:p w14:paraId="189B6A0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65.0 </w:t>
            </w:r>
            <w:r w:rsidRPr="00B9333B">
              <w:rPr>
                <w:rFonts w:ascii="Book Antiqua" w:hAnsi="Book Antiqua"/>
                <w:color w:val="000000" w:themeColor="text1"/>
              </w:rPr>
              <w:t>±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12.1</w:t>
            </w:r>
          </w:p>
        </w:tc>
        <w:tc>
          <w:tcPr>
            <w:tcW w:w="1418" w:type="dxa"/>
            <w:vAlign w:val="center"/>
          </w:tcPr>
          <w:p w14:paraId="1D3E620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22</w:t>
            </w:r>
          </w:p>
        </w:tc>
      </w:tr>
      <w:tr w:rsidR="00167689" w:rsidRPr="00B9333B" w14:paraId="2EFA1FA9" w14:textId="77777777" w:rsidTr="00167689">
        <w:trPr>
          <w:trHeight w:val="227"/>
        </w:trPr>
        <w:tc>
          <w:tcPr>
            <w:tcW w:w="3936" w:type="dxa"/>
            <w:vAlign w:val="center"/>
          </w:tcPr>
          <w:p w14:paraId="4ED5B89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842" w:type="dxa"/>
            <w:vAlign w:val="center"/>
          </w:tcPr>
          <w:p w14:paraId="7817FFA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4BB69DD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37D2904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418" w:type="dxa"/>
            <w:vAlign w:val="center"/>
          </w:tcPr>
          <w:p w14:paraId="23F5FD1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</w:tr>
      <w:tr w:rsidR="00167689" w:rsidRPr="00B9333B" w14:paraId="04547DE5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4C9D6FD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Tumor size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(mm) </w:t>
            </w:r>
            <w:r w:rsidRPr="00B9333B">
              <w:rPr>
                <w:rFonts w:ascii="Book Antiqua" w:hAnsi="Book Antiqua"/>
                <w:color w:val="000000" w:themeColor="text1"/>
              </w:rPr>
              <w:t>(mean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</w:t>
            </w:r>
            <w:r w:rsidRPr="00B9333B">
              <w:rPr>
                <w:rFonts w:ascii="Book Antiqua" w:hAnsi="Book Antiqua"/>
                <w:color w:val="000000" w:themeColor="text1"/>
              </w:rPr>
              <w:t>± SD)</w:t>
            </w:r>
          </w:p>
        </w:tc>
        <w:tc>
          <w:tcPr>
            <w:tcW w:w="1842" w:type="dxa"/>
            <w:vAlign w:val="center"/>
          </w:tcPr>
          <w:p w14:paraId="4ED9201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49.8 </w:t>
            </w:r>
            <w:r w:rsidRPr="00B9333B">
              <w:rPr>
                <w:rFonts w:ascii="Book Antiqua" w:hAnsi="Book Antiqua"/>
                <w:color w:val="000000" w:themeColor="text1"/>
              </w:rPr>
              <w:t>±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24.1</w:t>
            </w:r>
          </w:p>
        </w:tc>
        <w:tc>
          <w:tcPr>
            <w:tcW w:w="2055" w:type="dxa"/>
            <w:gridSpan w:val="2"/>
            <w:vAlign w:val="center"/>
          </w:tcPr>
          <w:p w14:paraId="7AB1E68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49.2 </w:t>
            </w:r>
            <w:r w:rsidRPr="00B9333B">
              <w:rPr>
                <w:rFonts w:ascii="Book Antiqua" w:hAnsi="Book Antiqua"/>
                <w:color w:val="000000" w:themeColor="text1"/>
              </w:rPr>
              <w:t>±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24.5</w:t>
            </w:r>
          </w:p>
        </w:tc>
        <w:tc>
          <w:tcPr>
            <w:tcW w:w="2056" w:type="dxa"/>
            <w:gridSpan w:val="2"/>
            <w:vAlign w:val="center"/>
          </w:tcPr>
          <w:p w14:paraId="15E5BBC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56.4</w:t>
            </w:r>
            <w:r w:rsidRPr="00B9333B">
              <w:rPr>
                <w:rFonts w:ascii="Book Antiqua" w:hAnsi="Book Antiqua"/>
                <w:color w:val="000000" w:themeColor="text1"/>
              </w:rPr>
              <w:t xml:space="preserve"> ±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19.6</w:t>
            </w:r>
          </w:p>
        </w:tc>
        <w:tc>
          <w:tcPr>
            <w:tcW w:w="1418" w:type="dxa"/>
            <w:vAlign w:val="center"/>
          </w:tcPr>
          <w:p w14:paraId="2960DEE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063</w:t>
            </w:r>
          </w:p>
        </w:tc>
      </w:tr>
      <w:tr w:rsidR="00167689" w:rsidRPr="00B9333B" w14:paraId="45470041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386E673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842" w:type="dxa"/>
            <w:vAlign w:val="center"/>
          </w:tcPr>
          <w:p w14:paraId="7E7AD5E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496D548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0251069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418" w:type="dxa"/>
            <w:vAlign w:val="center"/>
          </w:tcPr>
          <w:p w14:paraId="79762A7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</w:tr>
      <w:tr w:rsidR="00167689" w:rsidRPr="00B9333B" w14:paraId="0E2FFEDC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4FE187D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Tumor location</w:t>
            </w:r>
          </w:p>
        </w:tc>
        <w:tc>
          <w:tcPr>
            <w:tcW w:w="1842" w:type="dxa"/>
            <w:vAlign w:val="center"/>
          </w:tcPr>
          <w:p w14:paraId="1A2629B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451B11B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3A82A6B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vAlign w:val="center"/>
          </w:tcPr>
          <w:p w14:paraId="4141A3A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427E0133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6250F27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Rectum</w:t>
            </w:r>
          </w:p>
        </w:tc>
        <w:tc>
          <w:tcPr>
            <w:tcW w:w="1842" w:type="dxa"/>
            <w:vAlign w:val="center"/>
          </w:tcPr>
          <w:p w14:paraId="5671E5E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07 (4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6A8E2E6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94 (42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6B98056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3 (30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Align w:val="center"/>
          </w:tcPr>
          <w:p w14:paraId="4215342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6BEEBFDB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7700DD3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Distal colon</w:t>
            </w:r>
          </w:p>
          <w:p w14:paraId="7734539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(Sigmoid colon to splenic flexure)</w:t>
            </w:r>
          </w:p>
        </w:tc>
        <w:tc>
          <w:tcPr>
            <w:tcW w:w="1842" w:type="dxa"/>
            <w:vAlign w:val="center"/>
          </w:tcPr>
          <w:p w14:paraId="2D77870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33 (2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5D83A97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21 (2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1F088A6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2 (27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Align w:val="center"/>
          </w:tcPr>
          <w:p w14:paraId="25B355C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24</w:t>
            </w:r>
          </w:p>
        </w:tc>
      </w:tr>
      <w:tr w:rsidR="00167689" w:rsidRPr="00B9333B" w14:paraId="0C3038F0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41432B7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Proximal colon</w:t>
            </w:r>
          </w:p>
          <w:p w14:paraId="48E77E9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(Transverse colon to cecum)</w:t>
            </w:r>
          </w:p>
        </w:tc>
        <w:tc>
          <w:tcPr>
            <w:tcW w:w="1842" w:type="dxa"/>
            <w:vAlign w:val="center"/>
          </w:tcPr>
          <w:p w14:paraId="73F1866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71 (3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13BE2C2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52 (3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01B0D56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9 (4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Align w:val="center"/>
          </w:tcPr>
          <w:p w14:paraId="77F8505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2F2E499E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3105134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842" w:type="dxa"/>
            <w:vAlign w:val="center"/>
          </w:tcPr>
          <w:p w14:paraId="2AC228B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75A0FA1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3BA6A5E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vAlign w:val="center"/>
          </w:tcPr>
          <w:p w14:paraId="0338A56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35767EA3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1DCB0D24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Disease stage</w:t>
            </w:r>
          </w:p>
        </w:tc>
        <w:tc>
          <w:tcPr>
            <w:tcW w:w="1842" w:type="dxa"/>
            <w:vAlign w:val="center"/>
          </w:tcPr>
          <w:p w14:paraId="11C3E74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238CA0C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64FFDFA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vAlign w:val="center"/>
          </w:tcPr>
          <w:p w14:paraId="47341E2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5C58DBDC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1DE5085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I</w:t>
            </w:r>
          </w:p>
        </w:tc>
        <w:tc>
          <w:tcPr>
            <w:tcW w:w="1842" w:type="dxa"/>
            <w:vAlign w:val="center"/>
          </w:tcPr>
          <w:p w14:paraId="767D8BE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56 (1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496D13C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53 (1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789BB01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 (6.8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 w:val="restart"/>
            <w:vAlign w:val="center"/>
          </w:tcPr>
          <w:p w14:paraId="07BF98E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47</w:t>
            </w:r>
          </w:p>
        </w:tc>
      </w:tr>
      <w:tr w:rsidR="00167689" w:rsidRPr="00B9333B" w14:paraId="4DF21D63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57F764E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II</w:t>
            </w:r>
          </w:p>
        </w:tc>
        <w:tc>
          <w:tcPr>
            <w:tcW w:w="1842" w:type="dxa"/>
            <w:vAlign w:val="center"/>
          </w:tcPr>
          <w:p w14:paraId="48E6036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60 (3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3B1D3CF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42 (30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6BB8B28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8 (4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vAlign w:val="center"/>
          </w:tcPr>
          <w:p w14:paraId="27A7083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</w:tr>
      <w:tr w:rsidR="00167689" w:rsidRPr="00B9333B" w14:paraId="099130DC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5C5E33C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III</w:t>
            </w:r>
          </w:p>
        </w:tc>
        <w:tc>
          <w:tcPr>
            <w:tcW w:w="1842" w:type="dxa"/>
            <w:vAlign w:val="center"/>
          </w:tcPr>
          <w:p w14:paraId="24F5712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35 (4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770385F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16 (4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5D364A0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9 (4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vAlign w:val="center"/>
          </w:tcPr>
          <w:p w14:paraId="06C3333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</w:tr>
      <w:tr w:rsidR="00167689" w:rsidRPr="00B9333B" w14:paraId="041217CB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220C13E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IV</w:t>
            </w:r>
          </w:p>
        </w:tc>
        <w:tc>
          <w:tcPr>
            <w:tcW w:w="1842" w:type="dxa"/>
            <w:vAlign w:val="center"/>
          </w:tcPr>
          <w:p w14:paraId="446476A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60 (12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5D2900E4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56 (12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0914205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 (9.0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vAlign w:val="center"/>
          </w:tcPr>
          <w:p w14:paraId="6428961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79EC3770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452785C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842" w:type="dxa"/>
            <w:vAlign w:val="center"/>
          </w:tcPr>
          <w:p w14:paraId="18435A7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6AF24BC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6C5265F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vAlign w:val="center"/>
          </w:tcPr>
          <w:p w14:paraId="301D950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01EAA3CF" w14:textId="77777777" w:rsidTr="00167689">
        <w:trPr>
          <w:trHeight w:val="283"/>
        </w:trPr>
        <w:tc>
          <w:tcPr>
            <w:tcW w:w="3936" w:type="dxa"/>
            <w:tcBorders>
              <w:bottom w:val="nil"/>
            </w:tcBorders>
            <w:vAlign w:val="center"/>
          </w:tcPr>
          <w:p w14:paraId="7617BF7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i/>
                <w:color w:val="000000" w:themeColor="text1"/>
                <w:lang w:eastAsia="ja-JP"/>
              </w:rPr>
              <w:t>KRAS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mutation (codon 12/13/61/146)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08193B2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tcBorders>
              <w:bottom w:val="nil"/>
            </w:tcBorders>
            <w:vAlign w:val="center"/>
          </w:tcPr>
          <w:p w14:paraId="4AFE476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tcBorders>
              <w:bottom w:val="nil"/>
            </w:tcBorders>
            <w:vAlign w:val="center"/>
          </w:tcPr>
          <w:p w14:paraId="180692F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4F40BEF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160D4C50" w14:textId="77777777" w:rsidTr="00167689">
        <w:trPr>
          <w:trHeight w:val="283"/>
        </w:trPr>
        <w:tc>
          <w:tcPr>
            <w:tcW w:w="3936" w:type="dxa"/>
            <w:tcBorders>
              <w:bottom w:val="nil"/>
            </w:tcBorders>
            <w:vAlign w:val="center"/>
          </w:tcPr>
          <w:p w14:paraId="219AF7C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lastRenderedPageBreak/>
              <w:t>Wild-type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5120038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54 (69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tcBorders>
              <w:bottom w:val="nil"/>
            </w:tcBorders>
            <w:vAlign w:val="center"/>
          </w:tcPr>
          <w:p w14:paraId="543537E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24 (69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tcBorders>
              <w:bottom w:val="nil"/>
            </w:tcBorders>
            <w:vAlign w:val="center"/>
          </w:tcPr>
          <w:p w14:paraId="18AE602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0 (68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 w:val="restart"/>
            <w:vAlign w:val="center"/>
          </w:tcPr>
          <w:p w14:paraId="74AC6E3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87</w:t>
            </w:r>
          </w:p>
        </w:tc>
      </w:tr>
      <w:tr w:rsidR="00167689" w:rsidRPr="00B9333B" w14:paraId="24B4AF5F" w14:textId="77777777" w:rsidTr="00167689">
        <w:trPr>
          <w:trHeight w:val="283"/>
        </w:trPr>
        <w:tc>
          <w:tcPr>
            <w:tcW w:w="3936" w:type="dxa"/>
            <w:tcBorders>
              <w:bottom w:val="nil"/>
            </w:tcBorders>
            <w:vAlign w:val="center"/>
          </w:tcPr>
          <w:p w14:paraId="1735572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Mutant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745E497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57 (3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tcBorders>
              <w:bottom w:val="nil"/>
            </w:tcBorders>
            <w:vAlign w:val="center"/>
          </w:tcPr>
          <w:p w14:paraId="603443B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43 (3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tcBorders>
              <w:bottom w:val="nil"/>
            </w:tcBorders>
            <w:vAlign w:val="center"/>
          </w:tcPr>
          <w:p w14:paraId="5016072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14 (32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tcBorders>
              <w:bottom w:val="nil"/>
            </w:tcBorders>
            <w:vAlign w:val="center"/>
          </w:tcPr>
          <w:p w14:paraId="781DA7A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11B24521" w14:textId="77777777" w:rsidTr="00167689">
        <w:trPr>
          <w:trHeight w:val="283"/>
        </w:trPr>
        <w:tc>
          <w:tcPr>
            <w:tcW w:w="3936" w:type="dxa"/>
            <w:tcBorders>
              <w:bottom w:val="nil"/>
            </w:tcBorders>
            <w:vAlign w:val="center"/>
          </w:tcPr>
          <w:p w14:paraId="42B887E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  <w:lang w:eastAsia="ja-JP"/>
              </w:rPr>
            </w:pP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3C43AD0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tcBorders>
              <w:bottom w:val="nil"/>
            </w:tcBorders>
            <w:vAlign w:val="center"/>
          </w:tcPr>
          <w:p w14:paraId="0B527B4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tcBorders>
              <w:bottom w:val="nil"/>
            </w:tcBorders>
            <w:vAlign w:val="center"/>
          </w:tcPr>
          <w:p w14:paraId="76511FE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2142909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1F194037" w14:textId="77777777" w:rsidTr="00167689">
        <w:trPr>
          <w:trHeight w:val="283"/>
        </w:trPr>
        <w:tc>
          <w:tcPr>
            <w:tcW w:w="3936" w:type="dxa"/>
            <w:tcBorders>
              <w:bottom w:val="nil"/>
            </w:tcBorders>
            <w:vAlign w:val="center"/>
          </w:tcPr>
          <w:p w14:paraId="7F12CD04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i/>
                <w:color w:val="000000" w:themeColor="text1"/>
                <w:lang w:eastAsia="ja-JP"/>
              </w:rPr>
              <w:t>BRAF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mutation (codon 600)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0F4FFDF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tcBorders>
              <w:bottom w:val="nil"/>
            </w:tcBorders>
            <w:vAlign w:val="center"/>
          </w:tcPr>
          <w:p w14:paraId="0ACF2C7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tcBorders>
              <w:bottom w:val="nil"/>
            </w:tcBorders>
            <w:vAlign w:val="center"/>
          </w:tcPr>
          <w:p w14:paraId="48E9F0D4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51C8CAC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32704099" w14:textId="77777777" w:rsidTr="00167689">
        <w:trPr>
          <w:trHeight w:val="283"/>
        </w:trPr>
        <w:tc>
          <w:tcPr>
            <w:tcW w:w="3936" w:type="dxa"/>
            <w:tcBorders>
              <w:top w:val="nil"/>
              <w:left w:val="nil"/>
              <w:bottom w:val="nil"/>
            </w:tcBorders>
            <w:vAlign w:val="center"/>
          </w:tcPr>
          <w:p w14:paraId="26C14FB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Wild-type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611C72E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83 (95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tcBorders>
              <w:top w:val="nil"/>
              <w:bottom w:val="nil"/>
            </w:tcBorders>
            <w:vAlign w:val="center"/>
          </w:tcPr>
          <w:p w14:paraId="1B71DE9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45 (95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tcBorders>
              <w:top w:val="nil"/>
              <w:bottom w:val="nil"/>
            </w:tcBorders>
            <w:vAlign w:val="center"/>
          </w:tcPr>
          <w:p w14:paraId="7A742CCD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8 (8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 w:val="restart"/>
            <w:tcBorders>
              <w:top w:val="nil"/>
              <w:bottom w:val="nil"/>
              <w:right w:val="nil"/>
            </w:tcBorders>
            <w:vAlign w:val="center"/>
          </w:tcPr>
          <w:p w14:paraId="55E7A34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031</w:t>
            </w:r>
          </w:p>
        </w:tc>
      </w:tr>
      <w:tr w:rsidR="00167689" w:rsidRPr="00B9333B" w14:paraId="68CCA8BD" w14:textId="77777777" w:rsidTr="00167689">
        <w:trPr>
          <w:trHeight w:val="283"/>
        </w:trPr>
        <w:tc>
          <w:tcPr>
            <w:tcW w:w="3936" w:type="dxa"/>
            <w:tcBorders>
              <w:top w:val="nil"/>
              <w:left w:val="nil"/>
              <w:bottom w:val="nil"/>
            </w:tcBorders>
            <w:vAlign w:val="center"/>
          </w:tcPr>
          <w:p w14:paraId="176B0AF2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Mutant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008FA5D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8 (5.5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tcBorders>
              <w:top w:val="nil"/>
              <w:bottom w:val="nil"/>
            </w:tcBorders>
            <w:vAlign w:val="center"/>
          </w:tcPr>
          <w:p w14:paraId="21D98D8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22 (4.7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tcBorders>
              <w:top w:val="nil"/>
              <w:bottom w:val="nil"/>
            </w:tcBorders>
            <w:vAlign w:val="center"/>
          </w:tcPr>
          <w:p w14:paraId="32177A3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6 (14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49B967B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46E82905" w14:textId="77777777" w:rsidTr="00167689">
        <w:trPr>
          <w:trHeight w:val="57"/>
        </w:trPr>
        <w:tc>
          <w:tcPr>
            <w:tcW w:w="3936" w:type="dxa"/>
            <w:tcBorders>
              <w:top w:val="nil"/>
            </w:tcBorders>
            <w:vAlign w:val="center"/>
          </w:tcPr>
          <w:p w14:paraId="0E72474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842" w:type="dxa"/>
            <w:tcBorders>
              <w:top w:val="nil"/>
            </w:tcBorders>
            <w:vAlign w:val="center"/>
          </w:tcPr>
          <w:p w14:paraId="512663B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tcBorders>
              <w:top w:val="nil"/>
            </w:tcBorders>
            <w:vAlign w:val="center"/>
          </w:tcPr>
          <w:p w14:paraId="48CC17E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tcBorders>
              <w:top w:val="nil"/>
            </w:tcBorders>
            <w:vAlign w:val="center"/>
          </w:tcPr>
          <w:p w14:paraId="58BEE4F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tcBorders>
              <w:top w:val="nil"/>
            </w:tcBorders>
            <w:vAlign w:val="center"/>
          </w:tcPr>
          <w:p w14:paraId="2E63D4D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7AD7647B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537A8F8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i/>
                <w:color w:val="000000" w:themeColor="text1"/>
                <w:lang w:eastAsia="ja-JP"/>
              </w:rPr>
              <w:t>PIK3CA</w:t>
            </w: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 xml:space="preserve"> mutation (exon 9/20)</w:t>
            </w:r>
          </w:p>
        </w:tc>
        <w:tc>
          <w:tcPr>
            <w:tcW w:w="1842" w:type="dxa"/>
            <w:vAlign w:val="center"/>
          </w:tcPr>
          <w:p w14:paraId="1FE0879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03BF182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550F728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418" w:type="dxa"/>
            <w:vAlign w:val="center"/>
          </w:tcPr>
          <w:p w14:paraId="4CA897E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1F37D205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3436C96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Wild-type</w:t>
            </w:r>
          </w:p>
        </w:tc>
        <w:tc>
          <w:tcPr>
            <w:tcW w:w="1842" w:type="dxa"/>
            <w:vAlign w:val="center"/>
          </w:tcPr>
          <w:p w14:paraId="34D964E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51 (88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1300249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14 (89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0788A3A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7 (84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 w:val="restart"/>
            <w:vAlign w:val="center"/>
          </w:tcPr>
          <w:p w14:paraId="1FFBF02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39</w:t>
            </w:r>
          </w:p>
        </w:tc>
      </w:tr>
      <w:tr w:rsidR="00167689" w:rsidRPr="00B9333B" w14:paraId="32D2E9B5" w14:textId="77777777" w:rsidTr="00167689">
        <w:trPr>
          <w:trHeight w:val="283"/>
        </w:trPr>
        <w:tc>
          <w:tcPr>
            <w:tcW w:w="3936" w:type="dxa"/>
            <w:vAlign w:val="center"/>
          </w:tcPr>
          <w:p w14:paraId="3B80CDD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</w:rPr>
              <w:t>Mutant</w:t>
            </w:r>
          </w:p>
        </w:tc>
        <w:tc>
          <w:tcPr>
            <w:tcW w:w="1842" w:type="dxa"/>
            <w:vAlign w:val="center"/>
          </w:tcPr>
          <w:p w14:paraId="5765FB5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60 (12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7E67F59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53 (11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7545C2E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7 (16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vAlign w:val="center"/>
          </w:tcPr>
          <w:p w14:paraId="1051F28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</w:tr>
      <w:tr w:rsidR="00167689" w:rsidRPr="00B9333B" w14:paraId="0CE1D042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605CA07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842" w:type="dxa"/>
            <w:vAlign w:val="center"/>
          </w:tcPr>
          <w:p w14:paraId="5C84DBA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6FEBA17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3D9EE9A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418" w:type="dxa"/>
            <w:vAlign w:val="center"/>
          </w:tcPr>
          <w:p w14:paraId="1475F918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351C652D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4DFF32D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MSI status</w:t>
            </w:r>
          </w:p>
        </w:tc>
        <w:tc>
          <w:tcPr>
            <w:tcW w:w="1842" w:type="dxa"/>
            <w:vAlign w:val="center"/>
          </w:tcPr>
          <w:p w14:paraId="524E4B2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5" w:type="dxa"/>
            <w:gridSpan w:val="2"/>
            <w:vAlign w:val="center"/>
          </w:tcPr>
          <w:p w14:paraId="20A60A5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2056" w:type="dxa"/>
            <w:gridSpan w:val="2"/>
            <w:vAlign w:val="center"/>
          </w:tcPr>
          <w:p w14:paraId="1CE73FB0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418" w:type="dxa"/>
            <w:vAlign w:val="center"/>
          </w:tcPr>
          <w:p w14:paraId="6E83107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0D082B58" w14:textId="77777777" w:rsidTr="00167689">
        <w:trPr>
          <w:trHeight w:val="57"/>
        </w:trPr>
        <w:tc>
          <w:tcPr>
            <w:tcW w:w="3936" w:type="dxa"/>
            <w:vAlign w:val="center"/>
          </w:tcPr>
          <w:p w14:paraId="1D623A0E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MSS/MSI-low</w:t>
            </w:r>
          </w:p>
        </w:tc>
        <w:tc>
          <w:tcPr>
            <w:tcW w:w="1842" w:type="dxa"/>
            <w:vAlign w:val="center"/>
          </w:tcPr>
          <w:p w14:paraId="5C59E23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70 (92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vAlign w:val="center"/>
          </w:tcPr>
          <w:p w14:paraId="7F48E5A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35 (93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vAlign w:val="center"/>
          </w:tcPr>
          <w:p w14:paraId="2A9EE09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5 (80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 w:val="restart"/>
            <w:vAlign w:val="center"/>
          </w:tcPr>
          <w:p w14:paraId="2C1A6E5A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0.0059</w:t>
            </w:r>
          </w:p>
        </w:tc>
      </w:tr>
      <w:tr w:rsidR="00167689" w:rsidRPr="00B9333B" w14:paraId="22164D34" w14:textId="77777777" w:rsidTr="00167689">
        <w:trPr>
          <w:trHeight w:val="57"/>
        </w:trPr>
        <w:tc>
          <w:tcPr>
            <w:tcW w:w="3936" w:type="dxa"/>
            <w:tcBorders>
              <w:bottom w:val="nil"/>
            </w:tcBorders>
            <w:vAlign w:val="center"/>
          </w:tcPr>
          <w:p w14:paraId="0D738EBC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MSI-high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25378BE1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41 (8.0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5" w:type="dxa"/>
            <w:gridSpan w:val="2"/>
            <w:tcBorders>
              <w:bottom w:val="nil"/>
            </w:tcBorders>
            <w:vAlign w:val="center"/>
          </w:tcPr>
          <w:p w14:paraId="5EFDF873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32 (6.9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2056" w:type="dxa"/>
            <w:gridSpan w:val="2"/>
            <w:tcBorders>
              <w:bottom w:val="nil"/>
            </w:tcBorders>
            <w:vAlign w:val="center"/>
          </w:tcPr>
          <w:p w14:paraId="50313914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  <w:r w:rsidRPr="00B9333B">
              <w:rPr>
                <w:rFonts w:ascii="Book Antiqua" w:hAnsi="Book Antiqua"/>
                <w:color w:val="000000" w:themeColor="text1"/>
                <w:lang w:eastAsia="ja-JP"/>
              </w:rPr>
              <w:t>9 (20</w:t>
            </w:r>
            <w:r w:rsidRPr="00B9333B">
              <w:rPr>
                <w:rFonts w:ascii="Book Antiqua" w:hAnsi="Book Antiqua"/>
                <w:color w:val="000000" w:themeColor="text1"/>
              </w:rPr>
              <w:t>)</w:t>
            </w:r>
          </w:p>
        </w:tc>
        <w:tc>
          <w:tcPr>
            <w:tcW w:w="1418" w:type="dxa"/>
            <w:vMerge/>
            <w:tcBorders>
              <w:bottom w:val="nil"/>
            </w:tcBorders>
            <w:vAlign w:val="center"/>
          </w:tcPr>
          <w:p w14:paraId="0B67A449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167689" w:rsidRPr="00B9333B" w14:paraId="51DE9F90" w14:textId="77777777" w:rsidTr="00167689">
        <w:trPr>
          <w:trHeight w:val="57"/>
        </w:trPr>
        <w:tc>
          <w:tcPr>
            <w:tcW w:w="3936" w:type="dxa"/>
            <w:tcBorders>
              <w:top w:val="nil"/>
              <w:bottom w:val="single" w:sz="12" w:space="0" w:color="000000"/>
            </w:tcBorders>
            <w:vAlign w:val="center"/>
          </w:tcPr>
          <w:p w14:paraId="4C9C7EB5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1842" w:type="dxa"/>
            <w:tcBorders>
              <w:top w:val="nil"/>
              <w:bottom w:val="single" w:sz="12" w:space="0" w:color="000000"/>
            </w:tcBorders>
            <w:vAlign w:val="center"/>
          </w:tcPr>
          <w:p w14:paraId="2AB5D626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682" w:type="dxa"/>
            <w:tcBorders>
              <w:top w:val="nil"/>
              <w:bottom w:val="single" w:sz="12" w:space="0" w:color="000000"/>
            </w:tcBorders>
            <w:vAlign w:val="center"/>
          </w:tcPr>
          <w:p w14:paraId="1CE534F7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643" w:type="dxa"/>
            <w:gridSpan w:val="2"/>
            <w:tcBorders>
              <w:top w:val="nil"/>
              <w:bottom w:val="single" w:sz="12" w:space="0" w:color="000000"/>
            </w:tcBorders>
            <w:vAlign w:val="center"/>
          </w:tcPr>
          <w:p w14:paraId="202DB44F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786" w:type="dxa"/>
            <w:tcBorders>
              <w:top w:val="nil"/>
              <w:bottom w:val="single" w:sz="12" w:space="0" w:color="000000"/>
            </w:tcBorders>
            <w:vAlign w:val="center"/>
          </w:tcPr>
          <w:p w14:paraId="146B069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ja-JP"/>
              </w:rPr>
            </w:pPr>
          </w:p>
        </w:tc>
        <w:tc>
          <w:tcPr>
            <w:tcW w:w="1418" w:type="dxa"/>
            <w:tcBorders>
              <w:top w:val="nil"/>
              <w:bottom w:val="single" w:sz="12" w:space="0" w:color="000000"/>
            </w:tcBorders>
            <w:vAlign w:val="center"/>
          </w:tcPr>
          <w:p w14:paraId="68E91BDB" w14:textId="77777777" w:rsidR="00167689" w:rsidRPr="00B9333B" w:rsidRDefault="00167689" w:rsidP="00B9333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</w:tbl>
    <w:p w14:paraId="71EEE694" w14:textId="77777777" w:rsidR="00133FF0" w:rsidRDefault="00133FF0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5169BBE6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605A5479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046791B5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144D87E0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7D625BE9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416CFB0C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0CE7C983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332A6B60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7D6611F8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4FCC5DF7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6E3DA4C5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4DE703D0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sz w:val="16"/>
          <w:szCs w:val="16"/>
          <w:lang w:eastAsia="zh-CN"/>
        </w:rPr>
      </w:pPr>
    </w:p>
    <w:p w14:paraId="328A3222" w14:textId="77777777" w:rsidR="00167689" w:rsidRPr="00B9333B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1A290777" w14:textId="77777777" w:rsidR="00B9333B" w:rsidRDefault="00B9333B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33102DB5" w14:textId="77777777" w:rsidR="00B9333B" w:rsidRDefault="00B9333B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0EB64B8E" w14:textId="77777777" w:rsidR="00B9333B" w:rsidRDefault="00B9333B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027D2F0D" w14:textId="77777777" w:rsidR="00B9333B" w:rsidRDefault="00B9333B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1782BC7F" w14:textId="77777777" w:rsidR="00B9333B" w:rsidRDefault="00B9333B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0D862584" w14:textId="77777777" w:rsidR="00B9333B" w:rsidRDefault="00B9333B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color w:val="000000" w:themeColor="text1"/>
          <w:lang w:eastAsia="zh-CN"/>
        </w:rPr>
      </w:pPr>
    </w:p>
    <w:p w14:paraId="732ECFA1" w14:textId="6268D19B" w:rsidR="00831186" w:rsidRPr="00B9333B" w:rsidRDefault="00A77128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lang w:eastAsia="zh-CN"/>
        </w:rPr>
      </w:pPr>
      <w:r w:rsidRPr="00B9333B">
        <w:rPr>
          <w:rFonts w:ascii="Book Antiqua" w:hAnsi="Book Antiqua"/>
          <w:bCs/>
          <w:color w:val="000000" w:themeColor="text1"/>
          <w:lang w:eastAsia="ja-JP"/>
        </w:rPr>
        <w:t xml:space="preserve">Percentage (%) indicates the proportion of cases with a specific clinical or molecular feature within a given category of </w:t>
      </w:r>
      <w:r w:rsidRPr="00B9333B">
        <w:rPr>
          <w:rFonts w:ascii="Book Antiqua" w:hAnsi="Book Antiqua"/>
          <w:i/>
          <w:color w:val="000000" w:themeColor="text1"/>
          <w:lang w:eastAsia="ja-JP"/>
        </w:rPr>
        <w:t xml:space="preserve">F. </w:t>
      </w:r>
      <w:proofErr w:type="spellStart"/>
      <w:r w:rsidRPr="00B9333B">
        <w:rPr>
          <w:rFonts w:ascii="Book Antiqua" w:hAnsi="Book Antiqua"/>
          <w:i/>
          <w:color w:val="000000" w:themeColor="text1"/>
          <w:lang w:eastAsia="ja-JP"/>
        </w:rPr>
        <w:t>nucleatum</w:t>
      </w:r>
      <w:proofErr w:type="spellEnd"/>
      <w:r w:rsidRPr="00B9333B">
        <w:rPr>
          <w:rFonts w:ascii="Book Antiqua" w:hAnsi="Book Antiqua"/>
          <w:bCs/>
          <w:color w:val="000000" w:themeColor="text1"/>
          <w:lang w:eastAsia="ja-JP"/>
        </w:rPr>
        <w:t xml:space="preserve"> detection by quantitative PCR.</w:t>
      </w:r>
      <w:r w:rsidR="009A0B37" w:rsidRPr="00B9333B">
        <w:rPr>
          <w:rFonts w:ascii="Book Antiqua" w:hAnsi="Book Antiqua"/>
          <w:bCs/>
          <w:color w:val="000000" w:themeColor="text1"/>
          <w:lang w:eastAsia="ja-JP"/>
        </w:rPr>
        <w:t xml:space="preserve"> </w:t>
      </w:r>
      <w:r w:rsidR="00C604DD" w:rsidRPr="00B9333B">
        <w:rPr>
          <w:rFonts w:ascii="Book Antiqua" w:hAnsi="Book Antiqua"/>
          <w:bCs/>
          <w:lang w:eastAsia="ja-JP"/>
        </w:rPr>
        <w:t xml:space="preserve">The </w:t>
      </w:r>
      <w:r w:rsidR="00C604DD" w:rsidRPr="00B9333B">
        <w:rPr>
          <w:rFonts w:ascii="Book Antiqua" w:hAnsi="Book Antiqua"/>
          <w:bCs/>
          <w:i/>
          <w:lang w:eastAsia="ja-JP"/>
        </w:rPr>
        <w:t>P</w:t>
      </w:r>
      <w:r w:rsidR="00C604DD" w:rsidRPr="00B9333B">
        <w:rPr>
          <w:rFonts w:ascii="Book Antiqua" w:hAnsi="Book Antiqua"/>
          <w:bCs/>
          <w:lang w:eastAsia="ja-JP"/>
        </w:rPr>
        <w:t xml:space="preserve">-values were calculated using </w:t>
      </w:r>
      <w:r w:rsidR="00C604DD" w:rsidRPr="00B9333B">
        <w:rPr>
          <w:rFonts w:ascii="Book Antiqua" w:hAnsi="Book Antiqua"/>
          <w:bCs/>
          <w:i/>
          <w:lang w:eastAsia="ja-JP"/>
        </w:rPr>
        <w:t>t</w:t>
      </w:r>
      <w:r w:rsidR="00C604DD" w:rsidRPr="00B9333B">
        <w:rPr>
          <w:rFonts w:ascii="Book Antiqua" w:hAnsi="Book Antiqua"/>
          <w:bCs/>
          <w:lang w:eastAsia="ja-JP"/>
        </w:rPr>
        <w:t xml:space="preserve">-test for age and tumor size and by means of the </w:t>
      </w:r>
      <w:r w:rsidR="00C604DD" w:rsidRPr="00B9333B">
        <w:rPr>
          <w:rFonts w:ascii="Book Antiqua" w:hAnsi="Book Antiqua"/>
          <w:bCs/>
          <w:i/>
          <w:lang w:eastAsia="ja-JP"/>
        </w:rPr>
        <w:t>χ</w:t>
      </w:r>
      <w:r w:rsidR="00C604DD" w:rsidRPr="00B9333B">
        <w:rPr>
          <w:rFonts w:ascii="Book Antiqua" w:hAnsi="Book Antiqua"/>
          <w:bCs/>
          <w:vertAlign w:val="superscript"/>
          <w:lang w:eastAsia="ja-JP"/>
        </w:rPr>
        <w:t>2</w:t>
      </w:r>
      <w:r w:rsidR="00C604DD" w:rsidRPr="00B9333B">
        <w:rPr>
          <w:rFonts w:ascii="Book Antiqua" w:hAnsi="Book Antiqua"/>
          <w:bCs/>
          <w:lang w:eastAsia="ja-JP"/>
        </w:rPr>
        <w:t xml:space="preserve"> test or Fisher’s exact</w:t>
      </w:r>
      <w:r w:rsidR="00C604DD" w:rsidRPr="00B9333B">
        <w:rPr>
          <w:rFonts w:ascii="Book Antiqua" w:hAnsi="Book Antiqua" w:hint="eastAsia"/>
          <w:bCs/>
          <w:lang w:eastAsia="ja-JP"/>
        </w:rPr>
        <w:t xml:space="preserve"> </w:t>
      </w:r>
      <w:r w:rsidR="00C604DD" w:rsidRPr="00B9333B">
        <w:rPr>
          <w:rFonts w:ascii="Book Antiqua" w:hAnsi="Book Antiqua"/>
          <w:bCs/>
          <w:lang w:eastAsia="ja-JP"/>
        </w:rPr>
        <w:t>test for all other variables.</w:t>
      </w:r>
      <w:r w:rsidR="00167689" w:rsidRPr="00B9333B">
        <w:rPr>
          <w:rFonts w:ascii="Book Antiqua" w:eastAsia="SimSun" w:hAnsi="Book Antiqua" w:hint="eastAsia"/>
          <w:bCs/>
          <w:lang w:eastAsia="zh-CN"/>
        </w:rPr>
        <w:t xml:space="preserve"> </w:t>
      </w:r>
      <w:r w:rsidR="00193D3D" w:rsidRPr="00B9333B">
        <w:rPr>
          <w:rFonts w:ascii="Book Antiqua" w:hAnsi="Book Antiqua"/>
          <w:i/>
          <w:lang w:val="en-GB" w:eastAsia="ja-JP"/>
        </w:rPr>
        <w:t xml:space="preserve">F. </w:t>
      </w:r>
      <w:proofErr w:type="spellStart"/>
      <w:r w:rsidR="00193D3D" w:rsidRPr="00B9333B">
        <w:rPr>
          <w:rFonts w:ascii="Book Antiqua" w:hAnsi="Book Antiqua"/>
          <w:i/>
          <w:lang w:val="en-GB" w:eastAsia="ja-JP"/>
        </w:rPr>
        <w:t>nucleatum</w:t>
      </w:r>
      <w:proofErr w:type="spellEnd"/>
      <w:r w:rsidR="00167689" w:rsidRPr="00B9333B">
        <w:rPr>
          <w:rFonts w:ascii="Book Antiqua" w:eastAsia="SimSun" w:hAnsi="Book Antiqua" w:hint="eastAsia"/>
          <w:lang w:val="en-GB" w:eastAsia="zh-CN"/>
        </w:rPr>
        <w:t>:</w:t>
      </w:r>
      <w:r w:rsidR="00193D3D" w:rsidRPr="00B9333B">
        <w:rPr>
          <w:rFonts w:ascii="Book Antiqua" w:hAnsi="Book Antiqua"/>
          <w:lang w:val="en-GB" w:eastAsia="ja-JP"/>
        </w:rPr>
        <w:t xml:space="preserve"> </w:t>
      </w:r>
      <w:r w:rsidR="00193D3D" w:rsidRPr="00B9333B">
        <w:rPr>
          <w:rFonts w:ascii="Book Antiqua" w:hAnsi="Book Antiqua"/>
          <w:i/>
          <w:lang w:val="en-GB" w:eastAsia="ja-JP"/>
        </w:rPr>
        <w:t xml:space="preserve">Fusobacterium </w:t>
      </w:r>
      <w:proofErr w:type="spellStart"/>
      <w:r w:rsidR="00193D3D" w:rsidRPr="00B9333B">
        <w:rPr>
          <w:rFonts w:ascii="Book Antiqua" w:hAnsi="Book Antiqua"/>
          <w:i/>
          <w:lang w:val="en-GB" w:eastAsia="ja-JP"/>
        </w:rPr>
        <w:t>nucleatum</w:t>
      </w:r>
      <w:proofErr w:type="spellEnd"/>
      <w:r w:rsidR="00193D3D" w:rsidRPr="00B9333B">
        <w:rPr>
          <w:rFonts w:ascii="Book Antiqua" w:hAnsi="Book Antiqua"/>
          <w:bCs/>
          <w:lang w:eastAsia="ja-JP"/>
        </w:rPr>
        <w:t>; MSI</w:t>
      </w:r>
      <w:r w:rsidR="00167689" w:rsidRPr="00B9333B">
        <w:rPr>
          <w:rFonts w:ascii="Book Antiqua" w:eastAsia="SimSun" w:hAnsi="Book Antiqua" w:hint="eastAsia"/>
          <w:bCs/>
          <w:lang w:eastAsia="zh-CN"/>
        </w:rPr>
        <w:t>:</w:t>
      </w:r>
      <w:r w:rsidR="00193D3D" w:rsidRPr="00B9333B">
        <w:rPr>
          <w:rFonts w:ascii="Book Antiqua" w:hAnsi="Book Antiqua"/>
          <w:bCs/>
          <w:lang w:eastAsia="ja-JP"/>
        </w:rPr>
        <w:t xml:space="preserve"> </w:t>
      </w:r>
      <w:r w:rsidR="00167689" w:rsidRPr="00B9333B">
        <w:rPr>
          <w:rFonts w:ascii="Book Antiqua" w:hAnsi="Book Antiqua"/>
          <w:bCs/>
          <w:lang w:eastAsia="ja-JP"/>
        </w:rPr>
        <w:t xml:space="preserve">Microsatellite </w:t>
      </w:r>
      <w:r w:rsidR="00193D3D" w:rsidRPr="00B9333B">
        <w:rPr>
          <w:rFonts w:ascii="Book Antiqua" w:hAnsi="Book Antiqua"/>
          <w:bCs/>
          <w:lang w:eastAsia="ja-JP"/>
        </w:rPr>
        <w:t>instability; MSS</w:t>
      </w:r>
      <w:r w:rsidR="00167689" w:rsidRPr="00B9333B">
        <w:rPr>
          <w:rFonts w:ascii="Book Antiqua" w:eastAsia="SimSun" w:hAnsi="Book Antiqua" w:hint="eastAsia"/>
          <w:bCs/>
          <w:lang w:eastAsia="zh-CN"/>
        </w:rPr>
        <w:t>:</w:t>
      </w:r>
      <w:r w:rsidR="00193D3D" w:rsidRPr="00B9333B">
        <w:rPr>
          <w:rFonts w:ascii="Book Antiqua" w:hAnsi="Book Antiqua"/>
          <w:bCs/>
          <w:lang w:eastAsia="ja-JP"/>
        </w:rPr>
        <w:t xml:space="preserve"> </w:t>
      </w:r>
      <w:r w:rsidR="00167689" w:rsidRPr="00B9333B">
        <w:rPr>
          <w:rFonts w:ascii="Book Antiqua" w:hAnsi="Book Antiqua"/>
          <w:bCs/>
          <w:lang w:eastAsia="ja-JP"/>
        </w:rPr>
        <w:t xml:space="preserve">Microsatellite </w:t>
      </w:r>
      <w:r w:rsidR="00193D3D" w:rsidRPr="00B9333B">
        <w:rPr>
          <w:rFonts w:ascii="Book Antiqua" w:hAnsi="Book Antiqua"/>
          <w:bCs/>
          <w:lang w:eastAsia="ja-JP"/>
        </w:rPr>
        <w:t>stabl</w:t>
      </w:r>
      <w:r w:rsidR="00FA65C4" w:rsidRPr="00B9333B">
        <w:rPr>
          <w:rFonts w:ascii="Book Antiqua" w:hAnsi="Book Antiqua"/>
          <w:bCs/>
          <w:lang w:eastAsia="ja-JP"/>
        </w:rPr>
        <w:t>e</w:t>
      </w:r>
      <w:r w:rsidR="00167689" w:rsidRPr="00B9333B">
        <w:rPr>
          <w:rFonts w:ascii="Book Antiqua" w:eastAsia="SimSun" w:hAnsi="Book Antiqua" w:hint="eastAsia"/>
          <w:bCs/>
          <w:lang w:eastAsia="zh-CN"/>
        </w:rPr>
        <w:t>.</w:t>
      </w:r>
    </w:p>
    <w:p w14:paraId="0ADF2AB5" w14:textId="77777777" w:rsid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sz w:val="21"/>
          <w:szCs w:val="21"/>
          <w:lang w:eastAsia="zh-CN"/>
        </w:rPr>
      </w:pPr>
    </w:p>
    <w:p w14:paraId="00D4A43C" w14:textId="77777777" w:rsidR="00167689" w:rsidRPr="00167689" w:rsidRDefault="00167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Cs/>
          <w:sz w:val="21"/>
          <w:szCs w:val="21"/>
          <w:lang w:eastAsia="zh-CN"/>
        </w:rPr>
        <w:sectPr w:rsidR="00167689" w:rsidRPr="00167689" w:rsidSect="00167689">
          <w:pgSz w:w="14175" w:h="15842" w:code="1"/>
          <w:pgMar w:top="1134" w:right="760" w:bottom="567" w:left="709" w:header="284" w:footer="720" w:gutter="0"/>
          <w:cols w:space="720"/>
          <w:docGrid w:linePitch="360"/>
        </w:sectPr>
      </w:pPr>
    </w:p>
    <w:p w14:paraId="6F58FD76" w14:textId="318FA7AC" w:rsidR="00831186" w:rsidRPr="00193D3D" w:rsidRDefault="00315BD5" w:rsidP="00B9333B">
      <w:pPr>
        <w:adjustRightInd w:val="0"/>
        <w:snapToGrid w:val="0"/>
        <w:spacing w:line="360" w:lineRule="auto"/>
        <w:jc w:val="both"/>
        <w:rPr>
          <w:rFonts w:ascii="Book Antiqua" w:hAnsi="Book Antiqua"/>
          <w:noProof/>
          <w:lang w:val="en-GB" w:eastAsia="ja-JP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F204900" wp14:editId="449D64D5">
            <wp:extent cx="6543040" cy="3680460"/>
            <wp:effectExtent l="19050" t="19050" r="10160" b="15240"/>
            <wp:docPr id="1" name="図 1" descr="C:\Users\NOSHO\AppData\Local\Microsoft\Windows\INetCache\Content.Word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NOSHO\AppData\Local\Microsoft\Windows\INetCache\Content.Word\Figure 1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6458" cy="368238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24EDFB2" w14:textId="77777777" w:rsidR="00C16689" w:rsidRDefault="00C16689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noProof/>
          <w:lang w:val="en-GB" w:eastAsia="zh-CN"/>
        </w:rPr>
      </w:pPr>
    </w:p>
    <w:p w14:paraId="286A65EF" w14:textId="5D7A18AB" w:rsidR="00315BD5" w:rsidRPr="00315BD5" w:rsidRDefault="00315BD5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noProof/>
          <w:lang w:val="en-GB" w:eastAsia="zh-CN"/>
        </w:rPr>
      </w:pPr>
      <w:r w:rsidRPr="00C16689">
        <w:rPr>
          <w:rFonts w:ascii="Book Antiqua" w:hAnsi="Book Antiqua"/>
          <w:b/>
          <w:noProof/>
          <w:lang w:val="en-GB" w:eastAsia="ja-JP"/>
        </w:rPr>
        <w:t xml:space="preserve">Figure 1 Hypothesis of potential mechanism about the association of </w:t>
      </w:r>
      <w:r w:rsidRPr="00CE003C">
        <w:rPr>
          <w:rFonts w:ascii="Book Antiqua" w:hAnsi="Book Antiqua"/>
          <w:b/>
          <w:i/>
          <w:noProof/>
          <w:lang w:val="en-GB" w:eastAsia="ja-JP"/>
        </w:rPr>
        <w:t>Fusobacterium nucleatum</w:t>
      </w:r>
      <w:r w:rsidRPr="00CE003C">
        <w:rPr>
          <w:rFonts w:ascii="Book Antiqua" w:hAnsi="Book Antiqua"/>
          <w:b/>
          <w:noProof/>
          <w:lang w:val="en-GB" w:eastAsia="ja-JP"/>
        </w:rPr>
        <w:t xml:space="preserve"> </w:t>
      </w:r>
      <w:r w:rsidRPr="00C16689">
        <w:rPr>
          <w:rFonts w:ascii="Book Antiqua" w:hAnsi="Book Antiqua"/>
          <w:b/>
          <w:noProof/>
          <w:lang w:val="en-GB" w:eastAsia="ja-JP"/>
        </w:rPr>
        <w:t>in colorectal cancer with immune cells and molecular alterations.</w:t>
      </w:r>
      <w:r>
        <w:rPr>
          <w:rFonts w:ascii="Book Antiqua" w:eastAsia="SimSun" w:hAnsi="Book Antiqua" w:hint="eastAsia"/>
          <w:b/>
          <w:noProof/>
          <w:lang w:val="en-GB" w:eastAsia="zh-CN"/>
        </w:rPr>
        <w:t xml:space="preserve"> </w:t>
      </w:r>
      <w:r w:rsidRPr="00193D3D">
        <w:rPr>
          <w:rFonts w:ascii="Book Antiqua" w:hAnsi="Book Antiqua"/>
          <w:i/>
          <w:noProof/>
          <w:lang w:val="en-GB" w:eastAsia="ja-JP"/>
        </w:rPr>
        <w:t>F. nucleatum</w:t>
      </w:r>
      <w:r w:rsidRPr="00193D3D">
        <w:rPr>
          <w:rFonts w:ascii="Book Antiqua" w:hAnsi="Book Antiqua" w:hint="eastAsi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noProof/>
          <w:lang w:val="en-GB" w:eastAsia="ja-JP"/>
        </w:rPr>
        <w:t xml:space="preserve">increases the production of </w:t>
      </w:r>
      <w:r>
        <w:rPr>
          <w:rFonts w:ascii="Book Antiqua" w:hAnsi="Book Antiqua"/>
          <w:noProof/>
          <w:lang w:val="en-GB" w:eastAsia="ja-JP"/>
        </w:rPr>
        <w:t>ROS and inflammatory cytokines</w:t>
      </w:r>
      <w:r w:rsidRPr="00193D3D">
        <w:rPr>
          <w:rFonts w:ascii="Book Antiqua" w:hAnsi="Book Antiqua"/>
          <w:noProof/>
          <w:lang w:val="en-GB" w:eastAsia="ja-JP"/>
        </w:rPr>
        <w:t xml:space="preserve"> in colorectal cancer.</w:t>
      </w:r>
      <w:r>
        <w:rPr>
          <w:rFonts w:ascii="Book Antiqua" w:hAnsi="Book Antiqu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noProof/>
          <w:lang w:val="en-GB" w:eastAsia="ja-JP"/>
        </w:rPr>
        <w:t xml:space="preserve">Inflammation and ROS can cause epigenetic silencing of the mismatch repair protein MLH1 </w:t>
      </w:r>
      <w:r w:rsidRPr="00193D3D">
        <w:rPr>
          <w:rFonts w:ascii="Book Antiqua" w:hAnsi="Book Antiqua"/>
          <w:lang w:val="en-GB" w:eastAsia="ja-JP"/>
        </w:rPr>
        <w:t xml:space="preserve">leading to </w:t>
      </w:r>
      <w:r>
        <w:rPr>
          <w:rFonts w:ascii="Book Antiqua" w:hAnsi="Book Antiqua"/>
          <w:lang w:val="en-GB" w:eastAsia="ja-JP"/>
        </w:rPr>
        <w:t>MSI</w:t>
      </w:r>
      <w:r w:rsidRPr="00193D3D">
        <w:rPr>
          <w:rFonts w:ascii="Book Antiqua" w:hAnsi="Book Antiqua"/>
          <w:noProof/>
          <w:lang w:val="en-GB" w:eastAsia="ja-JP"/>
        </w:rPr>
        <w:t>.</w:t>
      </w:r>
      <w:r>
        <w:rPr>
          <w:rFonts w:ascii="Book Antiqua" w:hAnsi="Book Antiqu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i/>
          <w:noProof/>
          <w:lang w:val="en-GB" w:eastAsia="ja-JP"/>
        </w:rPr>
        <w:t>F. nucleatum</w:t>
      </w:r>
      <w:r w:rsidRPr="00193D3D">
        <w:rPr>
          <w:rFonts w:ascii="Book Antiqua" w:hAnsi="Book Antiqua"/>
          <w:noProof/>
          <w:lang w:val="en-GB" w:eastAsia="ja-JP"/>
        </w:rPr>
        <w:t xml:space="preserve"> possesses immunosuppressive activities by inhibiting human T-cell responses and modulates tumor-immune microenvironment suppressively.</w:t>
      </w:r>
      <w:r>
        <w:rPr>
          <w:rFonts w:ascii="Book Antiqua" w:hAnsi="Book Antiqu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noProof/>
          <w:lang w:val="en-GB" w:eastAsia="ja-JP"/>
        </w:rPr>
        <w:t xml:space="preserve">MicroRNA-21 increases the levels of IL-10 and </w:t>
      </w:r>
      <w:r>
        <w:rPr>
          <w:rFonts w:ascii="Book Antiqua" w:hAnsi="Book Antiqua"/>
          <w:noProof/>
          <w:lang w:val="en-GB" w:eastAsia="ja-JP"/>
        </w:rPr>
        <w:t>PGE2</w:t>
      </w:r>
      <w:r w:rsidRPr="00193D3D">
        <w:rPr>
          <w:rFonts w:ascii="Book Antiqua" w:hAnsi="Book Antiqua"/>
          <w:noProof/>
          <w:lang w:val="en-GB" w:eastAsia="ja-JP"/>
        </w:rPr>
        <w:t>, which suppress antitumor T-cell-mediated adaptive immunity in the tumor microenvironment.</w:t>
      </w:r>
      <w:r>
        <w:rPr>
          <w:rFonts w:ascii="Book Antiqua" w:hAnsi="Book Antiqu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i/>
          <w:noProof/>
          <w:lang w:val="en-GB" w:eastAsia="ja-JP"/>
        </w:rPr>
        <w:t>F. nucleatum</w:t>
      </w:r>
      <w:r>
        <w:rPr>
          <w:rFonts w:ascii="Book Antiqua" w:eastAsia="SimSun" w:hAnsi="Book Antiqua" w:hint="eastAsia"/>
          <w:noProof/>
          <w:lang w:val="en-GB" w:eastAsia="zh-CN"/>
        </w:rPr>
        <w:t>:</w:t>
      </w:r>
      <w:r w:rsidRPr="00193D3D">
        <w:rPr>
          <w:rFonts w:ascii="Book Antiqua" w:hAnsi="Book Antiqu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i/>
          <w:noProof/>
          <w:lang w:val="en-GB" w:eastAsia="ja-JP"/>
        </w:rPr>
        <w:t>Fusobacterium nucleatum</w:t>
      </w:r>
      <w:r w:rsidRPr="00193D3D">
        <w:rPr>
          <w:rFonts w:ascii="Book Antiqua" w:hAnsi="Book Antiqua"/>
          <w:noProof/>
          <w:lang w:val="en-GB" w:eastAsia="ja-JP"/>
        </w:rPr>
        <w:t>; MSI</w:t>
      </w:r>
      <w:r>
        <w:rPr>
          <w:rFonts w:ascii="Book Antiqua" w:eastAsia="SimSun" w:hAnsi="Book Antiqua" w:hint="eastAsia"/>
          <w:noProof/>
          <w:lang w:val="en-GB" w:eastAsia="zh-CN"/>
        </w:rPr>
        <w:t>:</w:t>
      </w:r>
      <w:r w:rsidRPr="00193D3D">
        <w:rPr>
          <w:rFonts w:ascii="Book Antiqua" w:hAnsi="Book Antiqua"/>
          <w:noProof/>
          <w:lang w:val="en-GB" w:eastAsia="ja-JP"/>
        </w:rPr>
        <w:t xml:space="preserve"> Microsatellite instability;</w:t>
      </w:r>
      <w:r w:rsidRPr="00193D3D">
        <w:rPr>
          <w:rFonts w:ascii="Book Antiqua" w:hAnsi="Book Antiqua" w:hint="eastAsia"/>
          <w:noProof/>
          <w:lang w:val="en-GB" w:eastAsia="ja-JP"/>
        </w:rPr>
        <w:t xml:space="preserve"> PGE2</w:t>
      </w:r>
      <w:r>
        <w:rPr>
          <w:rFonts w:ascii="Book Antiqua" w:eastAsia="SimSun" w:hAnsi="Book Antiqua" w:hint="eastAsia"/>
          <w:noProof/>
          <w:lang w:val="en-GB" w:eastAsia="zh-CN"/>
        </w:rPr>
        <w:t>:</w:t>
      </w:r>
      <w:r w:rsidRPr="00193D3D">
        <w:rPr>
          <w:rFonts w:ascii="Book Antiqua" w:hAnsi="Book Antiqua"/>
          <w:noProof/>
          <w:lang w:val="en-GB" w:eastAsia="ja-JP"/>
        </w:rPr>
        <w:t xml:space="preserve"> Prostaglandin E2</w:t>
      </w:r>
      <w:r w:rsidRPr="00193D3D">
        <w:rPr>
          <w:rFonts w:ascii="Book Antiqua" w:hAnsi="Book Antiqua" w:hint="eastAsia"/>
          <w:noProof/>
          <w:lang w:val="en-GB" w:eastAsia="ja-JP"/>
        </w:rPr>
        <w:t>; ROS</w:t>
      </w:r>
      <w:r>
        <w:rPr>
          <w:rFonts w:ascii="Book Antiqua" w:eastAsia="SimSun" w:hAnsi="Book Antiqua" w:hint="eastAsia"/>
          <w:noProof/>
          <w:lang w:val="en-GB" w:eastAsia="zh-CN"/>
        </w:rPr>
        <w:t>:</w:t>
      </w:r>
      <w:r w:rsidRPr="00193D3D">
        <w:rPr>
          <w:rFonts w:ascii="Book Antiqua" w:hAnsi="Book Antiqua" w:hint="eastAsia"/>
          <w:noProof/>
          <w:lang w:val="en-GB" w:eastAsia="ja-JP"/>
        </w:rPr>
        <w:t xml:space="preserve"> </w:t>
      </w:r>
      <w:r w:rsidRPr="00193D3D">
        <w:rPr>
          <w:rFonts w:ascii="Book Antiqua" w:hAnsi="Book Antiqua"/>
          <w:noProof/>
          <w:lang w:val="en-GB" w:eastAsia="ja-JP"/>
        </w:rPr>
        <w:t>Reactive oxygen species</w:t>
      </w:r>
      <w:r>
        <w:rPr>
          <w:rFonts w:ascii="Book Antiqua" w:eastAsia="SimSun" w:hAnsi="Book Antiqua" w:hint="eastAsia"/>
          <w:noProof/>
          <w:lang w:val="en-GB" w:eastAsia="zh-CN"/>
        </w:rPr>
        <w:t>.</w:t>
      </w:r>
    </w:p>
    <w:p w14:paraId="3A1DC14B" w14:textId="1A9E1F7C" w:rsidR="008120D6" w:rsidRPr="00315BD5" w:rsidRDefault="008120D6" w:rsidP="00B9333B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noProof/>
          <w:sz w:val="20"/>
          <w:szCs w:val="20"/>
          <w:lang w:val="en-GB" w:eastAsia="zh-CN"/>
        </w:rPr>
      </w:pPr>
    </w:p>
    <w:sectPr w:rsidR="008120D6" w:rsidRPr="00315BD5" w:rsidSect="00831186">
      <w:pgSz w:w="12240" w:h="15840" w:code="1"/>
      <w:pgMar w:top="1560" w:right="1325" w:bottom="567" w:left="1276" w:header="284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933648C" w14:textId="77777777" w:rsidR="0077139A" w:rsidRDefault="0077139A" w:rsidP="006B74ED">
      <w:pPr>
        <w:pStyle w:val="BodyText3"/>
      </w:pPr>
      <w:r>
        <w:separator/>
      </w:r>
    </w:p>
  </w:endnote>
  <w:endnote w:type="continuationSeparator" w:id="0">
    <w:p w14:paraId="259DC418" w14:textId="77777777" w:rsidR="0077139A" w:rsidRDefault="0077139A" w:rsidP="006B74ED">
      <w:pPr>
        <w:pStyle w:val="BodyText3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PMincho">
    <w:panose1 w:val="02020600040205080304"/>
    <w:charset w:val="80"/>
    <w:family w:val="roman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D04404" w14:textId="77777777" w:rsidR="007B30F6" w:rsidRDefault="007B30F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6</w:t>
    </w:r>
    <w:r>
      <w:rPr>
        <w:rStyle w:val="PageNumber"/>
      </w:rPr>
      <w:fldChar w:fldCharType="end"/>
    </w:r>
  </w:p>
  <w:p w14:paraId="21CE050D" w14:textId="77777777" w:rsidR="007B30F6" w:rsidRDefault="007B30F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F5BDB9" w14:textId="77777777" w:rsidR="007B30F6" w:rsidRDefault="007B30F6" w:rsidP="009C75B2">
    <w:pPr>
      <w:pStyle w:val="Footer"/>
      <w:framePr w:h="360" w:hRule="exact" w:wrap="around" w:vAnchor="text" w:hAnchor="margin" w:xAlign="center" w:y="225"/>
      <w:rPr>
        <w:rStyle w:val="PageNumber"/>
      </w:rPr>
    </w:pPr>
  </w:p>
  <w:p w14:paraId="117C6B67" w14:textId="77777777" w:rsidR="007B30F6" w:rsidRDefault="007B30F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52EC33E" w14:textId="77777777" w:rsidR="007B30F6" w:rsidRDefault="007B30F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6</w:t>
    </w:r>
    <w:r>
      <w:rPr>
        <w:rStyle w:val="PageNumber"/>
      </w:rPr>
      <w:fldChar w:fldCharType="end"/>
    </w:r>
  </w:p>
  <w:p w14:paraId="5E04ECD3" w14:textId="77777777" w:rsidR="007B30F6" w:rsidRDefault="007B30F6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F58531B" w14:textId="77777777" w:rsidR="007B30F6" w:rsidRDefault="007B30F6" w:rsidP="009C75B2">
    <w:pPr>
      <w:pStyle w:val="Footer"/>
      <w:framePr w:h="360" w:hRule="exact" w:wrap="around" w:vAnchor="text" w:hAnchor="margin" w:xAlign="center" w:y="225"/>
      <w:rPr>
        <w:rStyle w:val="PageNumber"/>
      </w:rPr>
    </w:pPr>
  </w:p>
  <w:p w14:paraId="1A790528" w14:textId="77777777" w:rsidR="007B30F6" w:rsidRDefault="007B30F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A4932B" w14:textId="77777777" w:rsidR="0077139A" w:rsidRDefault="0077139A" w:rsidP="006B74ED">
      <w:pPr>
        <w:pStyle w:val="BodyText3"/>
      </w:pPr>
      <w:r>
        <w:separator/>
      </w:r>
    </w:p>
  </w:footnote>
  <w:footnote w:type="continuationSeparator" w:id="0">
    <w:p w14:paraId="6080A9E8" w14:textId="77777777" w:rsidR="0077139A" w:rsidRDefault="0077139A" w:rsidP="006B74ED">
      <w:pPr>
        <w:pStyle w:val="BodyText3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01544A8" w14:textId="50CFD396" w:rsidR="007B30F6" w:rsidRDefault="007B30F6" w:rsidP="00C96E11">
    <w:pPr>
      <w:pStyle w:val="Header"/>
      <w:wordWrap w:val="0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singleLevel"/>
    <w:tmpl w:val="00000000"/>
    <w:lvl w:ilvl="0">
      <w:start w:val="2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" w15:restartNumberingAfterBreak="0">
    <w:nsid w:val="00000005"/>
    <w:multiLevelType w:val="singleLevel"/>
    <w:tmpl w:val="00000000"/>
    <w:lvl w:ilvl="0">
      <w:start w:val="4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" w15:restartNumberingAfterBreak="0">
    <w:nsid w:val="00000006"/>
    <w:multiLevelType w:val="singleLevel"/>
    <w:tmpl w:val="000F0409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00000007"/>
    <w:multiLevelType w:val="singleLevel"/>
    <w:tmpl w:val="000F040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 w15:restartNumberingAfterBreak="0">
    <w:nsid w:val="057503FF"/>
    <w:multiLevelType w:val="hybridMultilevel"/>
    <w:tmpl w:val="5C48A46C"/>
    <w:lvl w:ilvl="0" w:tplc="64440BD6">
      <w:start w:val="60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MS Mincho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35654E"/>
    <w:multiLevelType w:val="singleLevel"/>
    <w:tmpl w:val="04090015"/>
    <w:lvl w:ilvl="0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12416C10"/>
    <w:multiLevelType w:val="hybridMultilevel"/>
    <w:tmpl w:val="FFAC377A"/>
    <w:lvl w:ilvl="0" w:tplc="04090003">
      <w:start w:val="1"/>
      <w:numFmt w:val="bullet"/>
      <w:lvlText w:val="o"/>
      <w:lvlJc w:val="left"/>
      <w:pPr>
        <w:tabs>
          <w:tab w:val="num" w:pos="783"/>
        </w:tabs>
        <w:ind w:left="783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503"/>
        </w:tabs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223"/>
        </w:tabs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943"/>
        </w:tabs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63"/>
        </w:tabs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83"/>
        </w:tabs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103"/>
        </w:tabs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823"/>
        </w:tabs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543"/>
        </w:tabs>
        <w:ind w:left="6543" w:hanging="360"/>
      </w:pPr>
      <w:rPr>
        <w:rFonts w:ascii="Wingdings" w:hAnsi="Wingdings" w:hint="default"/>
      </w:rPr>
    </w:lvl>
  </w:abstractNum>
  <w:abstractNum w:abstractNumId="7" w15:restartNumberingAfterBreak="0">
    <w:nsid w:val="162F2F56"/>
    <w:multiLevelType w:val="hybridMultilevel"/>
    <w:tmpl w:val="5ACC9C28"/>
    <w:lvl w:ilvl="0" w:tplc="EA36D462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 w15:restartNumberingAfterBreak="0">
    <w:nsid w:val="1E81602E"/>
    <w:multiLevelType w:val="hybridMultilevel"/>
    <w:tmpl w:val="0A7A5816"/>
    <w:lvl w:ilvl="0" w:tplc="B73AC3FA">
      <w:start w:val="1"/>
      <w:numFmt w:val="upperLetter"/>
      <w:lvlText w:val="(%1)"/>
      <w:lvlJc w:val="left"/>
      <w:pPr>
        <w:ind w:left="390" w:hanging="39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22455EDD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0" w15:restartNumberingAfterBreak="0">
    <w:nsid w:val="23344278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28B30B01"/>
    <w:multiLevelType w:val="multilevel"/>
    <w:tmpl w:val="BDF60F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2" w15:restartNumberingAfterBreak="0">
    <w:nsid w:val="30FB381C"/>
    <w:multiLevelType w:val="hybridMultilevel"/>
    <w:tmpl w:val="A1D29632"/>
    <w:lvl w:ilvl="0" w:tplc="289EB6C2">
      <w:start w:val="1"/>
      <w:numFmt w:val="upperLetter"/>
      <w:lvlText w:val="(%1)"/>
      <w:lvlJc w:val="left"/>
      <w:pPr>
        <w:ind w:left="390" w:hanging="39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3" w15:restartNumberingAfterBreak="0">
    <w:nsid w:val="325C2538"/>
    <w:multiLevelType w:val="hybridMultilevel"/>
    <w:tmpl w:val="0F768BE6"/>
    <w:lvl w:ilvl="0" w:tplc="14009532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 w15:restartNumberingAfterBreak="0">
    <w:nsid w:val="3BC4103B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5" w15:restartNumberingAfterBreak="0">
    <w:nsid w:val="3DEA07A7"/>
    <w:multiLevelType w:val="hybridMultilevel"/>
    <w:tmpl w:val="6A6C0EC0"/>
    <w:lvl w:ilvl="0" w:tplc="41B8BD5E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3E78512E"/>
    <w:multiLevelType w:val="hybridMultilevel"/>
    <w:tmpl w:val="4800784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3486EF0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8" w15:restartNumberingAfterBreak="0">
    <w:nsid w:val="478E4EF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9" w15:restartNumberingAfterBreak="0">
    <w:nsid w:val="51201020"/>
    <w:multiLevelType w:val="hybridMultilevel"/>
    <w:tmpl w:val="9CD8AB58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519C11FF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1" w15:restartNumberingAfterBreak="0">
    <w:nsid w:val="588D6FCE"/>
    <w:multiLevelType w:val="singleLevel"/>
    <w:tmpl w:val="04090001"/>
    <w:lvl w:ilvl="0">
      <w:start w:val="6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2" w15:restartNumberingAfterBreak="0">
    <w:nsid w:val="60A97A92"/>
    <w:multiLevelType w:val="hybridMultilevel"/>
    <w:tmpl w:val="F3A001DA"/>
    <w:lvl w:ilvl="0" w:tplc="EC5E7294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3" w15:restartNumberingAfterBreak="0">
    <w:nsid w:val="701A5DFA"/>
    <w:multiLevelType w:val="singleLevel"/>
    <w:tmpl w:val="178E141C"/>
    <w:lvl w:ilvl="0">
      <w:start w:val="9"/>
      <w:numFmt w:val="decimal"/>
      <w:lvlText w:val="%1"/>
      <w:lvlJc w:val="left"/>
      <w:pPr>
        <w:tabs>
          <w:tab w:val="num" w:pos="2880"/>
        </w:tabs>
        <w:ind w:left="2880" w:hanging="1440"/>
      </w:pPr>
      <w:rPr>
        <w:rFonts w:hint="default"/>
      </w:rPr>
    </w:lvl>
  </w:abstractNum>
  <w:abstractNum w:abstractNumId="24" w15:restartNumberingAfterBreak="0">
    <w:nsid w:val="718C62A2"/>
    <w:multiLevelType w:val="hybridMultilevel"/>
    <w:tmpl w:val="1E980B7E"/>
    <w:lvl w:ilvl="0" w:tplc="789A0D5E">
      <w:start w:val="1"/>
      <w:numFmt w:val="upperLetter"/>
      <w:lvlText w:val="%1."/>
      <w:lvlJc w:val="left"/>
      <w:pPr>
        <w:ind w:left="360" w:hanging="360"/>
      </w:pPr>
      <w:rPr>
        <w:rFonts w:eastAsia="MS PMincho"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5" w15:restartNumberingAfterBreak="0">
    <w:nsid w:val="75E471D0"/>
    <w:multiLevelType w:val="hybridMultilevel"/>
    <w:tmpl w:val="2DD0E48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9964D38"/>
    <w:multiLevelType w:val="hybridMultilevel"/>
    <w:tmpl w:val="23BE9DB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7AEB5B4A"/>
    <w:multiLevelType w:val="hybridMultilevel"/>
    <w:tmpl w:val="10E6AE1C"/>
    <w:lvl w:ilvl="0" w:tplc="C8865C7A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num w:numId="1">
    <w:abstractNumId w:val="14"/>
  </w:num>
  <w:num w:numId="2">
    <w:abstractNumId w:val="20"/>
  </w:num>
  <w:num w:numId="3">
    <w:abstractNumId w:val="10"/>
  </w:num>
  <w:num w:numId="4">
    <w:abstractNumId w:val="17"/>
  </w:num>
  <w:num w:numId="5">
    <w:abstractNumId w:val="1"/>
  </w:num>
  <w:num w:numId="6">
    <w:abstractNumId w:val="2"/>
  </w:num>
  <w:num w:numId="7">
    <w:abstractNumId w:val="3"/>
  </w:num>
  <w:num w:numId="8">
    <w:abstractNumId w:val="23"/>
  </w:num>
  <w:num w:numId="9">
    <w:abstractNumId w:val="18"/>
  </w:num>
  <w:num w:numId="10">
    <w:abstractNumId w:val="0"/>
  </w:num>
  <w:num w:numId="11">
    <w:abstractNumId w:val="9"/>
  </w:num>
  <w:num w:numId="12">
    <w:abstractNumId w:val="21"/>
  </w:num>
  <w:num w:numId="13">
    <w:abstractNumId w:val="5"/>
  </w:num>
  <w:num w:numId="14">
    <w:abstractNumId w:val="27"/>
  </w:num>
  <w:num w:numId="15">
    <w:abstractNumId w:val="4"/>
  </w:num>
  <w:num w:numId="16">
    <w:abstractNumId w:val="26"/>
  </w:num>
  <w:num w:numId="17">
    <w:abstractNumId w:val="6"/>
  </w:num>
  <w:num w:numId="18">
    <w:abstractNumId w:val="24"/>
  </w:num>
  <w:num w:numId="19">
    <w:abstractNumId w:val="12"/>
  </w:num>
  <w:num w:numId="20">
    <w:abstractNumId w:val="8"/>
  </w:num>
  <w:num w:numId="21">
    <w:abstractNumId w:val="25"/>
  </w:num>
  <w:num w:numId="22">
    <w:abstractNumId w:val="15"/>
  </w:num>
  <w:num w:numId="23">
    <w:abstractNumId w:val="19"/>
  </w:num>
  <w:num w:numId="24">
    <w:abstractNumId w:val="13"/>
  </w:num>
  <w:num w:numId="25">
    <w:abstractNumId w:val="22"/>
  </w:num>
  <w:num w:numId="26">
    <w:abstractNumId w:val="7"/>
  </w:num>
  <w:num w:numId="27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7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d0a2rtdsmtsfsnexts3xata8eda5ax2fzvzr&quot;&gt;My EndNote Library WJG&lt;record-ids&gt;&lt;item&gt;1&lt;/item&gt;&lt;item&gt;3&lt;/item&gt;&lt;item&gt;5&lt;/item&gt;&lt;item&gt;8&lt;/item&gt;&lt;item&gt;9&lt;/item&gt;&lt;item&gt;12&lt;/item&gt;&lt;item&gt;14&lt;/item&gt;&lt;item&gt;22&lt;/item&gt;&lt;item&gt;33&lt;/item&gt;&lt;item&gt;34&lt;/item&gt;&lt;item&gt;35&lt;/item&gt;&lt;item&gt;36&lt;/item&gt;&lt;item&gt;44&lt;/item&gt;&lt;item&gt;45&lt;/item&gt;&lt;item&gt;46&lt;/item&gt;&lt;item&gt;64&lt;/item&gt;&lt;item&gt;65&lt;/item&gt;&lt;item&gt;66&lt;/item&gt;&lt;item&gt;68&lt;/item&gt;&lt;item&gt;75&lt;/item&gt;&lt;item&gt;92&lt;/item&gt;&lt;item&gt;167&lt;/item&gt;&lt;item&gt;193&lt;/item&gt;&lt;item&gt;200&lt;/item&gt;&lt;item&gt;233&lt;/item&gt;&lt;item&gt;245&lt;/item&gt;&lt;item&gt;313&lt;/item&gt;&lt;item&gt;314&lt;/item&gt;&lt;item&gt;315&lt;/item&gt;&lt;item&gt;316&lt;/item&gt;&lt;item&gt;317&lt;/item&gt;&lt;item&gt;319&lt;/item&gt;&lt;item&gt;320&lt;/item&gt;&lt;item&gt;321&lt;/item&gt;&lt;item&gt;358&lt;/item&gt;&lt;item&gt;370&lt;/item&gt;&lt;item&gt;371&lt;/item&gt;&lt;item&gt;372&lt;/item&gt;&lt;item&gt;373&lt;/item&gt;&lt;item&gt;375&lt;/item&gt;&lt;item&gt;376&lt;/item&gt;&lt;item&gt;378&lt;/item&gt;&lt;item&gt;379&lt;/item&gt;&lt;item&gt;380&lt;/item&gt;&lt;item&gt;381&lt;/item&gt;&lt;item&gt;382&lt;/item&gt;&lt;item&gt;383&lt;/item&gt;&lt;item&gt;384&lt;/item&gt;&lt;item&gt;394&lt;/item&gt;&lt;item&gt;425&lt;/item&gt;&lt;item&gt;426&lt;/item&gt;&lt;item&gt;430&lt;/item&gt;&lt;item&gt;431&lt;/item&gt;&lt;item&gt;433&lt;/item&gt;&lt;item&gt;434&lt;/item&gt;&lt;item&gt;435&lt;/item&gt;&lt;item&gt;436&lt;/item&gt;&lt;item&gt;437&lt;/item&gt;&lt;item&gt;441&lt;/item&gt;&lt;item&gt;442&lt;/item&gt;&lt;item&gt;443&lt;/item&gt;&lt;item&gt;444&lt;/item&gt;&lt;item&gt;445&lt;/item&gt;&lt;item&gt;446&lt;/item&gt;&lt;item&gt;448&lt;/item&gt;&lt;item&gt;449&lt;/item&gt;&lt;item&gt;459&lt;/item&gt;&lt;item&gt;470&lt;/item&gt;&lt;item&gt;486&lt;/item&gt;&lt;item&gt;487&lt;/item&gt;&lt;item&gt;488&lt;/item&gt;&lt;item&gt;494&lt;/item&gt;&lt;item&gt;495&lt;/item&gt;&lt;item&gt;496&lt;/item&gt;&lt;item&gt;501&lt;/item&gt;&lt;item&gt;730&lt;/item&gt;&lt;item&gt;731&lt;/item&gt;&lt;item&gt;732&lt;/item&gt;&lt;item&gt;758&lt;/item&gt;&lt;item&gt;766&lt;/item&gt;&lt;item&gt;770&lt;/item&gt;&lt;item&gt;818&lt;/item&gt;&lt;item&gt;819&lt;/item&gt;&lt;item&gt;820&lt;/item&gt;&lt;item&gt;822&lt;/item&gt;&lt;item&gt;823&lt;/item&gt;&lt;item&gt;824&lt;/item&gt;&lt;item&gt;826&lt;/item&gt;&lt;item&gt;836&lt;/item&gt;&lt;item&gt;872&lt;/item&gt;&lt;item&gt;888&lt;/item&gt;&lt;item&gt;905&lt;/item&gt;&lt;item&gt;920&lt;/item&gt;&lt;item&gt;936&lt;/item&gt;&lt;item&gt;979&lt;/item&gt;&lt;item&gt;1134&lt;/item&gt;&lt;/record-ids&gt;&lt;/item&gt;&lt;/Libraries&gt;"/>
  </w:docVars>
  <w:rsids>
    <w:rsidRoot w:val="001A3C06"/>
    <w:rsid w:val="000009FF"/>
    <w:rsid w:val="00000BFB"/>
    <w:rsid w:val="00000F83"/>
    <w:rsid w:val="00001574"/>
    <w:rsid w:val="000019FA"/>
    <w:rsid w:val="00001BC9"/>
    <w:rsid w:val="000028F8"/>
    <w:rsid w:val="0000296E"/>
    <w:rsid w:val="00002B8F"/>
    <w:rsid w:val="00002C50"/>
    <w:rsid w:val="00003C58"/>
    <w:rsid w:val="0000456E"/>
    <w:rsid w:val="000051E8"/>
    <w:rsid w:val="00005536"/>
    <w:rsid w:val="000055A6"/>
    <w:rsid w:val="00005976"/>
    <w:rsid w:val="00005FD0"/>
    <w:rsid w:val="000070D6"/>
    <w:rsid w:val="000071AC"/>
    <w:rsid w:val="00007B3A"/>
    <w:rsid w:val="0001024F"/>
    <w:rsid w:val="00010323"/>
    <w:rsid w:val="00010879"/>
    <w:rsid w:val="00011B04"/>
    <w:rsid w:val="00011B13"/>
    <w:rsid w:val="00011F45"/>
    <w:rsid w:val="000121AA"/>
    <w:rsid w:val="000125CD"/>
    <w:rsid w:val="0001273B"/>
    <w:rsid w:val="000128C3"/>
    <w:rsid w:val="000138BE"/>
    <w:rsid w:val="0001395E"/>
    <w:rsid w:val="00014D23"/>
    <w:rsid w:val="00015295"/>
    <w:rsid w:val="000156DB"/>
    <w:rsid w:val="00016659"/>
    <w:rsid w:val="00016D07"/>
    <w:rsid w:val="000172AE"/>
    <w:rsid w:val="0001755D"/>
    <w:rsid w:val="00020028"/>
    <w:rsid w:val="00020319"/>
    <w:rsid w:val="00020A05"/>
    <w:rsid w:val="0002207E"/>
    <w:rsid w:val="0002354B"/>
    <w:rsid w:val="000237AA"/>
    <w:rsid w:val="000237E8"/>
    <w:rsid w:val="00023DC0"/>
    <w:rsid w:val="00024129"/>
    <w:rsid w:val="00025331"/>
    <w:rsid w:val="000254E4"/>
    <w:rsid w:val="00025E12"/>
    <w:rsid w:val="000262EF"/>
    <w:rsid w:val="00026D4E"/>
    <w:rsid w:val="00027491"/>
    <w:rsid w:val="000304A0"/>
    <w:rsid w:val="00031133"/>
    <w:rsid w:val="000314FA"/>
    <w:rsid w:val="0003255F"/>
    <w:rsid w:val="000326D7"/>
    <w:rsid w:val="0003319A"/>
    <w:rsid w:val="00033D59"/>
    <w:rsid w:val="00033DD8"/>
    <w:rsid w:val="000341A3"/>
    <w:rsid w:val="000346ED"/>
    <w:rsid w:val="00034B5B"/>
    <w:rsid w:val="00035721"/>
    <w:rsid w:val="00036096"/>
    <w:rsid w:val="00036E03"/>
    <w:rsid w:val="0003712B"/>
    <w:rsid w:val="000375F6"/>
    <w:rsid w:val="000379A8"/>
    <w:rsid w:val="00037BE3"/>
    <w:rsid w:val="00037D24"/>
    <w:rsid w:val="00037E29"/>
    <w:rsid w:val="00040F9C"/>
    <w:rsid w:val="00041D1F"/>
    <w:rsid w:val="00041F87"/>
    <w:rsid w:val="00042591"/>
    <w:rsid w:val="00042684"/>
    <w:rsid w:val="00042A19"/>
    <w:rsid w:val="00042FD0"/>
    <w:rsid w:val="000434FF"/>
    <w:rsid w:val="00045673"/>
    <w:rsid w:val="00046226"/>
    <w:rsid w:val="000473B6"/>
    <w:rsid w:val="00047436"/>
    <w:rsid w:val="000475BC"/>
    <w:rsid w:val="00047BEB"/>
    <w:rsid w:val="00047DF2"/>
    <w:rsid w:val="0005007E"/>
    <w:rsid w:val="00050197"/>
    <w:rsid w:val="0005167A"/>
    <w:rsid w:val="00051F33"/>
    <w:rsid w:val="00053A3A"/>
    <w:rsid w:val="00053CD8"/>
    <w:rsid w:val="000549C4"/>
    <w:rsid w:val="00054A07"/>
    <w:rsid w:val="00054C2D"/>
    <w:rsid w:val="000557A1"/>
    <w:rsid w:val="00055915"/>
    <w:rsid w:val="00056A08"/>
    <w:rsid w:val="00057094"/>
    <w:rsid w:val="00057950"/>
    <w:rsid w:val="00057A56"/>
    <w:rsid w:val="000600E3"/>
    <w:rsid w:val="00060880"/>
    <w:rsid w:val="0006092A"/>
    <w:rsid w:val="00060B01"/>
    <w:rsid w:val="00060D81"/>
    <w:rsid w:val="00060EC2"/>
    <w:rsid w:val="000611E0"/>
    <w:rsid w:val="00061754"/>
    <w:rsid w:val="00061795"/>
    <w:rsid w:val="000618E2"/>
    <w:rsid w:val="00061BA5"/>
    <w:rsid w:val="00061C42"/>
    <w:rsid w:val="000634E4"/>
    <w:rsid w:val="00063C4C"/>
    <w:rsid w:val="00063F1D"/>
    <w:rsid w:val="00064333"/>
    <w:rsid w:val="00064C3C"/>
    <w:rsid w:val="000652F0"/>
    <w:rsid w:val="000659BE"/>
    <w:rsid w:val="000667A4"/>
    <w:rsid w:val="000675D0"/>
    <w:rsid w:val="00067EB0"/>
    <w:rsid w:val="00070669"/>
    <w:rsid w:val="00070E14"/>
    <w:rsid w:val="000718F1"/>
    <w:rsid w:val="00071D32"/>
    <w:rsid w:val="000720E9"/>
    <w:rsid w:val="0007234B"/>
    <w:rsid w:val="00072CF8"/>
    <w:rsid w:val="000736E0"/>
    <w:rsid w:val="000742D0"/>
    <w:rsid w:val="000743AB"/>
    <w:rsid w:val="00074496"/>
    <w:rsid w:val="00074497"/>
    <w:rsid w:val="000753CE"/>
    <w:rsid w:val="00075863"/>
    <w:rsid w:val="00076572"/>
    <w:rsid w:val="00076828"/>
    <w:rsid w:val="000768AF"/>
    <w:rsid w:val="00077254"/>
    <w:rsid w:val="00077D3E"/>
    <w:rsid w:val="000805FB"/>
    <w:rsid w:val="000809DE"/>
    <w:rsid w:val="000812F6"/>
    <w:rsid w:val="0008176C"/>
    <w:rsid w:val="00081E75"/>
    <w:rsid w:val="000827F5"/>
    <w:rsid w:val="0008280E"/>
    <w:rsid w:val="00082ADE"/>
    <w:rsid w:val="00082E5E"/>
    <w:rsid w:val="000833C1"/>
    <w:rsid w:val="0008393A"/>
    <w:rsid w:val="0008433E"/>
    <w:rsid w:val="000844D5"/>
    <w:rsid w:val="00084594"/>
    <w:rsid w:val="00084D3C"/>
    <w:rsid w:val="00085B49"/>
    <w:rsid w:val="0008669B"/>
    <w:rsid w:val="00086948"/>
    <w:rsid w:val="00087B50"/>
    <w:rsid w:val="00087FA6"/>
    <w:rsid w:val="000917B1"/>
    <w:rsid w:val="00092690"/>
    <w:rsid w:val="00093036"/>
    <w:rsid w:val="0009305C"/>
    <w:rsid w:val="0009385C"/>
    <w:rsid w:val="00094783"/>
    <w:rsid w:val="00094A3D"/>
    <w:rsid w:val="00094A8D"/>
    <w:rsid w:val="0009580A"/>
    <w:rsid w:val="00095948"/>
    <w:rsid w:val="000959D9"/>
    <w:rsid w:val="000961F1"/>
    <w:rsid w:val="000978EA"/>
    <w:rsid w:val="00097C23"/>
    <w:rsid w:val="000A0103"/>
    <w:rsid w:val="000A0560"/>
    <w:rsid w:val="000A0D8E"/>
    <w:rsid w:val="000A24B7"/>
    <w:rsid w:val="000A2768"/>
    <w:rsid w:val="000A292A"/>
    <w:rsid w:val="000A2B89"/>
    <w:rsid w:val="000A2E8B"/>
    <w:rsid w:val="000A3097"/>
    <w:rsid w:val="000A32F7"/>
    <w:rsid w:val="000A3B5F"/>
    <w:rsid w:val="000A46F9"/>
    <w:rsid w:val="000A6047"/>
    <w:rsid w:val="000A669F"/>
    <w:rsid w:val="000A6CBE"/>
    <w:rsid w:val="000A6F18"/>
    <w:rsid w:val="000A7611"/>
    <w:rsid w:val="000A78AD"/>
    <w:rsid w:val="000B07AF"/>
    <w:rsid w:val="000B08B6"/>
    <w:rsid w:val="000B0CF0"/>
    <w:rsid w:val="000B152B"/>
    <w:rsid w:val="000B16B4"/>
    <w:rsid w:val="000B172E"/>
    <w:rsid w:val="000B1912"/>
    <w:rsid w:val="000B2287"/>
    <w:rsid w:val="000B2442"/>
    <w:rsid w:val="000B27BA"/>
    <w:rsid w:val="000B3037"/>
    <w:rsid w:val="000B3990"/>
    <w:rsid w:val="000B3BD7"/>
    <w:rsid w:val="000B4451"/>
    <w:rsid w:val="000B4A51"/>
    <w:rsid w:val="000B4D91"/>
    <w:rsid w:val="000B57D2"/>
    <w:rsid w:val="000B5E0A"/>
    <w:rsid w:val="000B610F"/>
    <w:rsid w:val="000B6675"/>
    <w:rsid w:val="000B66AC"/>
    <w:rsid w:val="000B66E1"/>
    <w:rsid w:val="000B7164"/>
    <w:rsid w:val="000B7575"/>
    <w:rsid w:val="000B79D4"/>
    <w:rsid w:val="000B7D90"/>
    <w:rsid w:val="000B7E2B"/>
    <w:rsid w:val="000C0573"/>
    <w:rsid w:val="000C155B"/>
    <w:rsid w:val="000C1C07"/>
    <w:rsid w:val="000C2175"/>
    <w:rsid w:val="000C24CB"/>
    <w:rsid w:val="000C2B24"/>
    <w:rsid w:val="000C326F"/>
    <w:rsid w:val="000C3618"/>
    <w:rsid w:val="000C401B"/>
    <w:rsid w:val="000C4D45"/>
    <w:rsid w:val="000C561F"/>
    <w:rsid w:val="000C6122"/>
    <w:rsid w:val="000C628A"/>
    <w:rsid w:val="000C686B"/>
    <w:rsid w:val="000C6D38"/>
    <w:rsid w:val="000C74C8"/>
    <w:rsid w:val="000C7524"/>
    <w:rsid w:val="000C77A5"/>
    <w:rsid w:val="000C791A"/>
    <w:rsid w:val="000D0000"/>
    <w:rsid w:val="000D06C0"/>
    <w:rsid w:val="000D07F8"/>
    <w:rsid w:val="000D2CEF"/>
    <w:rsid w:val="000D31DA"/>
    <w:rsid w:val="000D36F0"/>
    <w:rsid w:val="000D40EA"/>
    <w:rsid w:val="000D41D4"/>
    <w:rsid w:val="000D4329"/>
    <w:rsid w:val="000D5790"/>
    <w:rsid w:val="000D64CF"/>
    <w:rsid w:val="000D64D1"/>
    <w:rsid w:val="000D67FA"/>
    <w:rsid w:val="000D7662"/>
    <w:rsid w:val="000D76E4"/>
    <w:rsid w:val="000D7DF7"/>
    <w:rsid w:val="000D7FD9"/>
    <w:rsid w:val="000E026D"/>
    <w:rsid w:val="000E0926"/>
    <w:rsid w:val="000E0D8F"/>
    <w:rsid w:val="000E1668"/>
    <w:rsid w:val="000E1797"/>
    <w:rsid w:val="000E2102"/>
    <w:rsid w:val="000E2535"/>
    <w:rsid w:val="000E331B"/>
    <w:rsid w:val="000E4432"/>
    <w:rsid w:val="000E4B67"/>
    <w:rsid w:val="000E600A"/>
    <w:rsid w:val="000F0229"/>
    <w:rsid w:val="000F159F"/>
    <w:rsid w:val="000F198D"/>
    <w:rsid w:val="000F1D85"/>
    <w:rsid w:val="000F1F1A"/>
    <w:rsid w:val="000F25AC"/>
    <w:rsid w:val="000F3103"/>
    <w:rsid w:val="000F3A9A"/>
    <w:rsid w:val="000F3EE7"/>
    <w:rsid w:val="000F46AA"/>
    <w:rsid w:val="000F490E"/>
    <w:rsid w:val="000F4C5B"/>
    <w:rsid w:val="000F5F03"/>
    <w:rsid w:val="000F656B"/>
    <w:rsid w:val="000F6779"/>
    <w:rsid w:val="000F72C3"/>
    <w:rsid w:val="000F7684"/>
    <w:rsid w:val="000F7AEE"/>
    <w:rsid w:val="001000BF"/>
    <w:rsid w:val="001007D0"/>
    <w:rsid w:val="0010084B"/>
    <w:rsid w:val="00100884"/>
    <w:rsid w:val="00100C4E"/>
    <w:rsid w:val="001024A4"/>
    <w:rsid w:val="00102B74"/>
    <w:rsid w:val="00103978"/>
    <w:rsid w:val="00103B18"/>
    <w:rsid w:val="001041F3"/>
    <w:rsid w:val="00105A32"/>
    <w:rsid w:val="00106A53"/>
    <w:rsid w:val="001071AF"/>
    <w:rsid w:val="00107726"/>
    <w:rsid w:val="001115BF"/>
    <w:rsid w:val="001130AE"/>
    <w:rsid w:val="0011386A"/>
    <w:rsid w:val="00113AA1"/>
    <w:rsid w:val="0011438E"/>
    <w:rsid w:val="001146D7"/>
    <w:rsid w:val="00114793"/>
    <w:rsid w:val="00114A2F"/>
    <w:rsid w:val="0011558B"/>
    <w:rsid w:val="00115A09"/>
    <w:rsid w:val="00116164"/>
    <w:rsid w:val="0011617A"/>
    <w:rsid w:val="0011623F"/>
    <w:rsid w:val="00116571"/>
    <w:rsid w:val="00116623"/>
    <w:rsid w:val="00116F68"/>
    <w:rsid w:val="001171CC"/>
    <w:rsid w:val="001178BA"/>
    <w:rsid w:val="001202EE"/>
    <w:rsid w:val="001204E0"/>
    <w:rsid w:val="001204F8"/>
    <w:rsid w:val="001205CF"/>
    <w:rsid w:val="001209CE"/>
    <w:rsid w:val="001209FA"/>
    <w:rsid w:val="00121400"/>
    <w:rsid w:val="00122476"/>
    <w:rsid w:val="00122EAC"/>
    <w:rsid w:val="0012347F"/>
    <w:rsid w:val="001235F9"/>
    <w:rsid w:val="00124870"/>
    <w:rsid w:val="001277B0"/>
    <w:rsid w:val="001277C8"/>
    <w:rsid w:val="001279BF"/>
    <w:rsid w:val="00127F47"/>
    <w:rsid w:val="00130199"/>
    <w:rsid w:val="00130C20"/>
    <w:rsid w:val="00131423"/>
    <w:rsid w:val="001315BF"/>
    <w:rsid w:val="00131BCB"/>
    <w:rsid w:val="00131C87"/>
    <w:rsid w:val="00132B14"/>
    <w:rsid w:val="001335B3"/>
    <w:rsid w:val="001337DD"/>
    <w:rsid w:val="00133FF0"/>
    <w:rsid w:val="00134451"/>
    <w:rsid w:val="00134BFA"/>
    <w:rsid w:val="00134E2E"/>
    <w:rsid w:val="00134E7B"/>
    <w:rsid w:val="00134FF8"/>
    <w:rsid w:val="00135444"/>
    <w:rsid w:val="0013554F"/>
    <w:rsid w:val="00135609"/>
    <w:rsid w:val="00135893"/>
    <w:rsid w:val="00135C07"/>
    <w:rsid w:val="00135ED0"/>
    <w:rsid w:val="0013618C"/>
    <w:rsid w:val="00137E29"/>
    <w:rsid w:val="00137FAB"/>
    <w:rsid w:val="001400DC"/>
    <w:rsid w:val="00140113"/>
    <w:rsid w:val="00140349"/>
    <w:rsid w:val="001409CC"/>
    <w:rsid w:val="00141A67"/>
    <w:rsid w:val="0014282C"/>
    <w:rsid w:val="00142A88"/>
    <w:rsid w:val="00142B68"/>
    <w:rsid w:val="0014363E"/>
    <w:rsid w:val="001444EC"/>
    <w:rsid w:val="0014457F"/>
    <w:rsid w:val="00145411"/>
    <w:rsid w:val="00145C12"/>
    <w:rsid w:val="00146242"/>
    <w:rsid w:val="001468C5"/>
    <w:rsid w:val="00146BB1"/>
    <w:rsid w:val="00146C8C"/>
    <w:rsid w:val="00147506"/>
    <w:rsid w:val="00150D45"/>
    <w:rsid w:val="001514FB"/>
    <w:rsid w:val="00152AB8"/>
    <w:rsid w:val="0015475E"/>
    <w:rsid w:val="00154B62"/>
    <w:rsid w:val="00155497"/>
    <w:rsid w:val="001554C7"/>
    <w:rsid w:val="00156085"/>
    <w:rsid w:val="0015611A"/>
    <w:rsid w:val="00156143"/>
    <w:rsid w:val="001565F3"/>
    <w:rsid w:val="00157FA5"/>
    <w:rsid w:val="00160519"/>
    <w:rsid w:val="0016110B"/>
    <w:rsid w:val="00161475"/>
    <w:rsid w:val="00161614"/>
    <w:rsid w:val="0016192D"/>
    <w:rsid w:val="00162169"/>
    <w:rsid w:val="001624F1"/>
    <w:rsid w:val="00162AAB"/>
    <w:rsid w:val="0016313A"/>
    <w:rsid w:val="00163B45"/>
    <w:rsid w:val="00163D8E"/>
    <w:rsid w:val="0016463F"/>
    <w:rsid w:val="00164D78"/>
    <w:rsid w:val="00165C3C"/>
    <w:rsid w:val="00165F0B"/>
    <w:rsid w:val="001675C4"/>
    <w:rsid w:val="00167689"/>
    <w:rsid w:val="00171B35"/>
    <w:rsid w:val="00172339"/>
    <w:rsid w:val="0017291B"/>
    <w:rsid w:val="00172F11"/>
    <w:rsid w:val="0017313E"/>
    <w:rsid w:val="001732DA"/>
    <w:rsid w:val="00174614"/>
    <w:rsid w:val="00174A3E"/>
    <w:rsid w:val="00174EC5"/>
    <w:rsid w:val="00175AAB"/>
    <w:rsid w:val="0017632D"/>
    <w:rsid w:val="0017672E"/>
    <w:rsid w:val="00176FC5"/>
    <w:rsid w:val="00177A6C"/>
    <w:rsid w:val="00177E94"/>
    <w:rsid w:val="00177F76"/>
    <w:rsid w:val="00181700"/>
    <w:rsid w:val="00181CD1"/>
    <w:rsid w:val="00181FB2"/>
    <w:rsid w:val="00182AFF"/>
    <w:rsid w:val="00182BC7"/>
    <w:rsid w:val="00182D56"/>
    <w:rsid w:val="00182FD2"/>
    <w:rsid w:val="00183502"/>
    <w:rsid w:val="00183904"/>
    <w:rsid w:val="0018447D"/>
    <w:rsid w:val="001853FB"/>
    <w:rsid w:val="001859F4"/>
    <w:rsid w:val="00185ED4"/>
    <w:rsid w:val="00185FA9"/>
    <w:rsid w:val="00187119"/>
    <w:rsid w:val="001873A0"/>
    <w:rsid w:val="00190257"/>
    <w:rsid w:val="001905A7"/>
    <w:rsid w:val="00190DF2"/>
    <w:rsid w:val="00191512"/>
    <w:rsid w:val="0019308F"/>
    <w:rsid w:val="001936D2"/>
    <w:rsid w:val="00193C90"/>
    <w:rsid w:val="00193D3D"/>
    <w:rsid w:val="00193DC7"/>
    <w:rsid w:val="00194071"/>
    <w:rsid w:val="00194254"/>
    <w:rsid w:val="0019478D"/>
    <w:rsid w:val="00197638"/>
    <w:rsid w:val="00197CAB"/>
    <w:rsid w:val="001A0783"/>
    <w:rsid w:val="001A0C42"/>
    <w:rsid w:val="001A0E47"/>
    <w:rsid w:val="001A1075"/>
    <w:rsid w:val="001A114D"/>
    <w:rsid w:val="001A1656"/>
    <w:rsid w:val="001A1B2B"/>
    <w:rsid w:val="001A1CF3"/>
    <w:rsid w:val="001A2364"/>
    <w:rsid w:val="001A254B"/>
    <w:rsid w:val="001A2BE2"/>
    <w:rsid w:val="001A32A1"/>
    <w:rsid w:val="001A33AC"/>
    <w:rsid w:val="001A3908"/>
    <w:rsid w:val="001A3C06"/>
    <w:rsid w:val="001A3D5E"/>
    <w:rsid w:val="001A4287"/>
    <w:rsid w:val="001A6410"/>
    <w:rsid w:val="001A6DF4"/>
    <w:rsid w:val="001A6F97"/>
    <w:rsid w:val="001A7F88"/>
    <w:rsid w:val="001B0BF1"/>
    <w:rsid w:val="001B10CA"/>
    <w:rsid w:val="001B11AB"/>
    <w:rsid w:val="001B1648"/>
    <w:rsid w:val="001B1A21"/>
    <w:rsid w:val="001B1E57"/>
    <w:rsid w:val="001B21C2"/>
    <w:rsid w:val="001B26F2"/>
    <w:rsid w:val="001B2799"/>
    <w:rsid w:val="001B27C7"/>
    <w:rsid w:val="001B2AD4"/>
    <w:rsid w:val="001B2C9D"/>
    <w:rsid w:val="001B34F7"/>
    <w:rsid w:val="001B377A"/>
    <w:rsid w:val="001B3B3A"/>
    <w:rsid w:val="001B3E83"/>
    <w:rsid w:val="001B6219"/>
    <w:rsid w:val="001B6773"/>
    <w:rsid w:val="001C1ACE"/>
    <w:rsid w:val="001C1BDD"/>
    <w:rsid w:val="001C1DEC"/>
    <w:rsid w:val="001C1E77"/>
    <w:rsid w:val="001C2C08"/>
    <w:rsid w:val="001C2D48"/>
    <w:rsid w:val="001C3673"/>
    <w:rsid w:val="001C3FD9"/>
    <w:rsid w:val="001C5AFE"/>
    <w:rsid w:val="001C624A"/>
    <w:rsid w:val="001C7C0A"/>
    <w:rsid w:val="001D05EA"/>
    <w:rsid w:val="001D07EA"/>
    <w:rsid w:val="001D0922"/>
    <w:rsid w:val="001D0C4B"/>
    <w:rsid w:val="001D0CDD"/>
    <w:rsid w:val="001D1D2B"/>
    <w:rsid w:val="001D22E7"/>
    <w:rsid w:val="001D31FC"/>
    <w:rsid w:val="001D3282"/>
    <w:rsid w:val="001D3526"/>
    <w:rsid w:val="001D3A3A"/>
    <w:rsid w:val="001D4DD9"/>
    <w:rsid w:val="001D5A1A"/>
    <w:rsid w:val="001D6642"/>
    <w:rsid w:val="001D6E0A"/>
    <w:rsid w:val="001E0B58"/>
    <w:rsid w:val="001E125D"/>
    <w:rsid w:val="001E2134"/>
    <w:rsid w:val="001E2BCB"/>
    <w:rsid w:val="001E35B3"/>
    <w:rsid w:val="001E35E3"/>
    <w:rsid w:val="001E3C98"/>
    <w:rsid w:val="001E432B"/>
    <w:rsid w:val="001E441C"/>
    <w:rsid w:val="001E44D5"/>
    <w:rsid w:val="001E504B"/>
    <w:rsid w:val="001E56EA"/>
    <w:rsid w:val="001E57EA"/>
    <w:rsid w:val="001E5E66"/>
    <w:rsid w:val="001E5F78"/>
    <w:rsid w:val="001E5FCD"/>
    <w:rsid w:val="001E6B61"/>
    <w:rsid w:val="001E71DD"/>
    <w:rsid w:val="001E7758"/>
    <w:rsid w:val="001E7F1A"/>
    <w:rsid w:val="001F024C"/>
    <w:rsid w:val="001F0280"/>
    <w:rsid w:val="001F083E"/>
    <w:rsid w:val="001F127B"/>
    <w:rsid w:val="001F136B"/>
    <w:rsid w:val="001F139A"/>
    <w:rsid w:val="001F1818"/>
    <w:rsid w:val="001F1BE1"/>
    <w:rsid w:val="001F2AB0"/>
    <w:rsid w:val="001F2FE8"/>
    <w:rsid w:val="001F3662"/>
    <w:rsid w:val="001F445C"/>
    <w:rsid w:val="001F4E74"/>
    <w:rsid w:val="001F4EFF"/>
    <w:rsid w:val="001F5064"/>
    <w:rsid w:val="001F567F"/>
    <w:rsid w:val="001F5DB7"/>
    <w:rsid w:val="001F60AC"/>
    <w:rsid w:val="001F6B0C"/>
    <w:rsid w:val="001F6C56"/>
    <w:rsid w:val="001F74D6"/>
    <w:rsid w:val="001F7521"/>
    <w:rsid w:val="001F7E14"/>
    <w:rsid w:val="001F7EF1"/>
    <w:rsid w:val="00200C70"/>
    <w:rsid w:val="00201375"/>
    <w:rsid w:val="00201D4B"/>
    <w:rsid w:val="002022D7"/>
    <w:rsid w:val="00202A40"/>
    <w:rsid w:val="00203150"/>
    <w:rsid w:val="002038C3"/>
    <w:rsid w:val="0020390F"/>
    <w:rsid w:val="00203D38"/>
    <w:rsid w:val="00204722"/>
    <w:rsid w:val="00204F47"/>
    <w:rsid w:val="0020557F"/>
    <w:rsid w:val="00205E51"/>
    <w:rsid w:val="002066CC"/>
    <w:rsid w:val="002068F3"/>
    <w:rsid w:val="0020732E"/>
    <w:rsid w:val="0020765A"/>
    <w:rsid w:val="00207A4D"/>
    <w:rsid w:val="00207C6D"/>
    <w:rsid w:val="00210171"/>
    <w:rsid w:val="0021048D"/>
    <w:rsid w:val="00210AD5"/>
    <w:rsid w:val="00210F3D"/>
    <w:rsid w:val="00211648"/>
    <w:rsid w:val="00212E78"/>
    <w:rsid w:val="00213585"/>
    <w:rsid w:val="002135C2"/>
    <w:rsid w:val="002138CD"/>
    <w:rsid w:val="00213C20"/>
    <w:rsid w:val="00214814"/>
    <w:rsid w:val="00214974"/>
    <w:rsid w:val="00215091"/>
    <w:rsid w:val="00215736"/>
    <w:rsid w:val="002157AB"/>
    <w:rsid w:val="00215A89"/>
    <w:rsid w:val="00215B87"/>
    <w:rsid w:val="0021747B"/>
    <w:rsid w:val="0021762A"/>
    <w:rsid w:val="00220345"/>
    <w:rsid w:val="00220678"/>
    <w:rsid w:val="00221447"/>
    <w:rsid w:val="0022186B"/>
    <w:rsid w:val="00222FC2"/>
    <w:rsid w:val="0022328B"/>
    <w:rsid w:val="0022384E"/>
    <w:rsid w:val="00223D2D"/>
    <w:rsid w:val="00226C6D"/>
    <w:rsid w:val="00226E0A"/>
    <w:rsid w:val="0022709D"/>
    <w:rsid w:val="002277B5"/>
    <w:rsid w:val="00227D09"/>
    <w:rsid w:val="00230914"/>
    <w:rsid w:val="00230F98"/>
    <w:rsid w:val="00231F9D"/>
    <w:rsid w:val="00232316"/>
    <w:rsid w:val="00232912"/>
    <w:rsid w:val="00232952"/>
    <w:rsid w:val="00232CD4"/>
    <w:rsid w:val="0023358F"/>
    <w:rsid w:val="00233C01"/>
    <w:rsid w:val="0023439B"/>
    <w:rsid w:val="002344D8"/>
    <w:rsid w:val="00235717"/>
    <w:rsid w:val="00236804"/>
    <w:rsid w:val="00237C2F"/>
    <w:rsid w:val="00237D19"/>
    <w:rsid w:val="00240A0E"/>
    <w:rsid w:val="00241083"/>
    <w:rsid w:val="00243007"/>
    <w:rsid w:val="0024629D"/>
    <w:rsid w:val="00247B11"/>
    <w:rsid w:val="00251595"/>
    <w:rsid w:val="00251AD4"/>
    <w:rsid w:val="00252787"/>
    <w:rsid w:val="00252930"/>
    <w:rsid w:val="00252F2D"/>
    <w:rsid w:val="002531CD"/>
    <w:rsid w:val="002538EA"/>
    <w:rsid w:val="00253CE1"/>
    <w:rsid w:val="00253EB8"/>
    <w:rsid w:val="00254068"/>
    <w:rsid w:val="00254129"/>
    <w:rsid w:val="002545F4"/>
    <w:rsid w:val="00254A94"/>
    <w:rsid w:val="00255C99"/>
    <w:rsid w:val="00256017"/>
    <w:rsid w:val="00256958"/>
    <w:rsid w:val="0026019D"/>
    <w:rsid w:val="002607AF"/>
    <w:rsid w:val="0026107E"/>
    <w:rsid w:val="002613CD"/>
    <w:rsid w:val="00261432"/>
    <w:rsid w:val="00261771"/>
    <w:rsid w:val="002618FF"/>
    <w:rsid w:val="002619E2"/>
    <w:rsid w:val="002624DD"/>
    <w:rsid w:val="00262595"/>
    <w:rsid w:val="00262E65"/>
    <w:rsid w:val="0026332A"/>
    <w:rsid w:val="002634DA"/>
    <w:rsid w:val="002635D9"/>
    <w:rsid w:val="002639F7"/>
    <w:rsid w:val="002645FD"/>
    <w:rsid w:val="00264C22"/>
    <w:rsid w:val="00265173"/>
    <w:rsid w:val="002655F4"/>
    <w:rsid w:val="00266025"/>
    <w:rsid w:val="00266193"/>
    <w:rsid w:val="002662C5"/>
    <w:rsid w:val="00266768"/>
    <w:rsid w:val="00267018"/>
    <w:rsid w:val="00267B54"/>
    <w:rsid w:val="00267CD0"/>
    <w:rsid w:val="00270849"/>
    <w:rsid w:val="0027112F"/>
    <w:rsid w:val="002715B7"/>
    <w:rsid w:val="0027260F"/>
    <w:rsid w:val="002726CD"/>
    <w:rsid w:val="002727D7"/>
    <w:rsid w:val="00272D37"/>
    <w:rsid w:val="00273B3D"/>
    <w:rsid w:val="00273E16"/>
    <w:rsid w:val="00274678"/>
    <w:rsid w:val="00275234"/>
    <w:rsid w:val="002752EA"/>
    <w:rsid w:val="002758C0"/>
    <w:rsid w:val="00275F4D"/>
    <w:rsid w:val="0027612D"/>
    <w:rsid w:val="00276219"/>
    <w:rsid w:val="002762AF"/>
    <w:rsid w:val="002768A8"/>
    <w:rsid w:val="00276CFF"/>
    <w:rsid w:val="00276E82"/>
    <w:rsid w:val="00276E9A"/>
    <w:rsid w:val="00277353"/>
    <w:rsid w:val="0027765F"/>
    <w:rsid w:val="00280BAD"/>
    <w:rsid w:val="00281D5F"/>
    <w:rsid w:val="0028262B"/>
    <w:rsid w:val="002834AA"/>
    <w:rsid w:val="00283C79"/>
    <w:rsid w:val="00284262"/>
    <w:rsid w:val="002854A3"/>
    <w:rsid w:val="002865BA"/>
    <w:rsid w:val="0028667D"/>
    <w:rsid w:val="0028686A"/>
    <w:rsid w:val="00287166"/>
    <w:rsid w:val="00290022"/>
    <w:rsid w:val="00290493"/>
    <w:rsid w:val="0029076A"/>
    <w:rsid w:val="0029115E"/>
    <w:rsid w:val="002924D8"/>
    <w:rsid w:val="002935AF"/>
    <w:rsid w:val="00293C15"/>
    <w:rsid w:val="002942CB"/>
    <w:rsid w:val="00294DB1"/>
    <w:rsid w:val="002951C9"/>
    <w:rsid w:val="00295312"/>
    <w:rsid w:val="00295679"/>
    <w:rsid w:val="00296A77"/>
    <w:rsid w:val="002979DD"/>
    <w:rsid w:val="00297E1D"/>
    <w:rsid w:val="002A00EF"/>
    <w:rsid w:val="002A0426"/>
    <w:rsid w:val="002A04F3"/>
    <w:rsid w:val="002A076E"/>
    <w:rsid w:val="002A0C9A"/>
    <w:rsid w:val="002A25C6"/>
    <w:rsid w:val="002A25FE"/>
    <w:rsid w:val="002A2981"/>
    <w:rsid w:val="002A3510"/>
    <w:rsid w:val="002A3A2A"/>
    <w:rsid w:val="002A4066"/>
    <w:rsid w:val="002A50D0"/>
    <w:rsid w:val="002A537E"/>
    <w:rsid w:val="002A56DA"/>
    <w:rsid w:val="002A5B2C"/>
    <w:rsid w:val="002A65DF"/>
    <w:rsid w:val="002A73B1"/>
    <w:rsid w:val="002A7DE0"/>
    <w:rsid w:val="002B095F"/>
    <w:rsid w:val="002B0E1B"/>
    <w:rsid w:val="002B0F21"/>
    <w:rsid w:val="002B27BB"/>
    <w:rsid w:val="002B2A45"/>
    <w:rsid w:val="002B2C16"/>
    <w:rsid w:val="002B2C30"/>
    <w:rsid w:val="002B4563"/>
    <w:rsid w:val="002B4640"/>
    <w:rsid w:val="002B4CB7"/>
    <w:rsid w:val="002B67AA"/>
    <w:rsid w:val="002B6C62"/>
    <w:rsid w:val="002B6C73"/>
    <w:rsid w:val="002B6ED5"/>
    <w:rsid w:val="002B6EDC"/>
    <w:rsid w:val="002B7E8F"/>
    <w:rsid w:val="002C0455"/>
    <w:rsid w:val="002C0E76"/>
    <w:rsid w:val="002C1014"/>
    <w:rsid w:val="002C1E25"/>
    <w:rsid w:val="002C2CCC"/>
    <w:rsid w:val="002C3844"/>
    <w:rsid w:val="002C3946"/>
    <w:rsid w:val="002C43AD"/>
    <w:rsid w:val="002C43CB"/>
    <w:rsid w:val="002C4761"/>
    <w:rsid w:val="002C49F3"/>
    <w:rsid w:val="002C51AB"/>
    <w:rsid w:val="002C528D"/>
    <w:rsid w:val="002C53E2"/>
    <w:rsid w:val="002C5D57"/>
    <w:rsid w:val="002C6677"/>
    <w:rsid w:val="002C6E0A"/>
    <w:rsid w:val="002C6FC4"/>
    <w:rsid w:val="002C72CC"/>
    <w:rsid w:val="002C7C0F"/>
    <w:rsid w:val="002C7C8E"/>
    <w:rsid w:val="002C7E68"/>
    <w:rsid w:val="002D05AF"/>
    <w:rsid w:val="002D1360"/>
    <w:rsid w:val="002D1831"/>
    <w:rsid w:val="002D19D5"/>
    <w:rsid w:val="002D1AE1"/>
    <w:rsid w:val="002D23EC"/>
    <w:rsid w:val="002D261E"/>
    <w:rsid w:val="002D3053"/>
    <w:rsid w:val="002D3DC7"/>
    <w:rsid w:val="002D3ECB"/>
    <w:rsid w:val="002D41CF"/>
    <w:rsid w:val="002D44B4"/>
    <w:rsid w:val="002D48B8"/>
    <w:rsid w:val="002D5B45"/>
    <w:rsid w:val="002D65B1"/>
    <w:rsid w:val="002D6C0F"/>
    <w:rsid w:val="002D726D"/>
    <w:rsid w:val="002D7D1C"/>
    <w:rsid w:val="002D7EA4"/>
    <w:rsid w:val="002E0898"/>
    <w:rsid w:val="002E0995"/>
    <w:rsid w:val="002E10C7"/>
    <w:rsid w:val="002E13D9"/>
    <w:rsid w:val="002E1646"/>
    <w:rsid w:val="002E18AA"/>
    <w:rsid w:val="002E1AF1"/>
    <w:rsid w:val="002E1BB5"/>
    <w:rsid w:val="002E1E57"/>
    <w:rsid w:val="002E1EC8"/>
    <w:rsid w:val="002E1F9B"/>
    <w:rsid w:val="002E21A4"/>
    <w:rsid w:val="002E2911"/>
    <w:rsid w:val="002E365E"/>
    <w:rsid w:val="002E3DA7"/>
    <w:rsid w:val="002E405D"/>
    <w:rsid w:val="002E45C0"/>
    <w:rsid w:val="002E4CC2"/>
    <w:rsid w:val="002E4EC8"/>
    <w:rsid w:val="002E5EE2"/>
    <w:rsid w:val="002E6B28"/>
    <w:rsid w:val="002E78E8"/>
    <w:rsid w:val="002F05AB"/>
    <w:rsid w:val="002F0737"/>
    <w:rsid w:val="002F09B6"/>
    <w:rsid w:val="002F1577"/>
    <w:rsid w:val="002F1AF1"/>
    <w:rsid w:val="002F1ED4"/>
    <w:rsid w:val="002F2263"/>
    <w:rsid w:val="002F2456"/>
    <w:rsid w:val="002F2583"/>
    <w:rsid w:val="002F37D5"/>
    <w:rsid w:val="002F3E1E"/>
    <w:rsid w:val="002F4332"/>
    <w:rsid w:val="002F46C6"/>
    <w:rsid w:val="002F502C"/>
    <w:rsid w:val="002F6986"/>
    <w:rsid w:val="002F6B2C"/>
    <w:rsid w:val="00301166"/>
    <w:rsid w:val="00302174"/>
    <w:rsid w:val="003021B4"/>
    <w:rsid w:val="00303411"/>
    <w:rsid w:val="003034F0"/>
    <w:rsid w:val="00303E45"/>
    <w:rsid w:val="003049D0"/>
    <w:rsid w:val="00304A43"/>
    <w:rsid w:val="0030528D"/>
    <w:rsid w:val="00305347"/>
    <w:rsid w:val="00305A7F"/>
    <w:rsid w:val="0030616A"/>
    <w:rsid w:val="003062A2"/>
    <w:rsid w:val="00307AAF"/>
    <w:rsid w:val="00307E59"/>
    <w:rsid w:val="00310156"/>
    <w:rsid w:val="00310454"/>
    <w:rsid w:val="003106A1"/>
    <w:rsid w:val="00310DD7"/>
    <w:rsid w:val="003111F5"/>
    <w:rsid w:val="00312532"/>
    <w:rsid w:val="0031257D"/>
    <w:rsid w:val="00312F8B"/>
    <w:rsid w:val="00313360"/>
    <w:rsid w:val="00313CBC"/>
    <w:rsid w:val="003143ED"/>
    <w:rsid w:val="00315A82"/>
    <w:rsid w:val="00315BD5"/>
    <w:rsid w:val="00315EF9"/>
    <w:rsid w:val="00315FDB"/>
    <w:rsid w:val="00316216"/>
    <w:rsid w:val="0031722A"/>
    <w:rsid w:val="003177BF"/>
    <w:rsid w:val="003178A9"/>
    <w:rsid w:val="00317DB5"/>
    <w:rsid w:val="003201A8"/>
    <w:rsid w:val="00320CF7"/>
    <w:rsid w:val="0032193A"/>
    <w:rsid w:val="00322598"/>
    <w:rsid w:val="00322699"/>
    <w:rsid w:val="00322B87"/>
    <w:rsid w:val="003237D7"/>
    <w:rsid w:val="00323AC5"/>
    <w:rsid w:val="00324032"/>
    <w:rsid w:val="003240E5"/>
    <w:rsid w:val="003251F9"/>
    <w:rsid w:val="00325565"/>
    <w:rsid w:val="00325B2E"/>
    <w:rsid w:val="00326581"/>
    <w:rsid w:val="00326CE9"/>
    <w:rsid w:val="00330EEE"/>
    <w:rsid w:val="003315E6"/>
    <w:rsid w:val="0033173A"/>
    <w:rsid w:val="00334546"/>
    <w:rsid w:val="003345D4"/>
    <w:rsid w:val="003355F8"/>
    <w:rsid w:val="00336108"/>
    <w:rsid w:val="0033750A"/>
    <w:rsid w:val="00337A96"/>
    <w:rsid w:val="0034027C"/>
    <w:rsid w:val="00340768"/>
    <w:rsid w:val="00340EA6"/>
    <w:rsid w:val="00340F7F"/>
    <w:rsid w:val="00340FEA"/>
    <w:rsid w:val="003412B3"/>
    <w:rsid w:val="00341562"/>
    <w:rsid w:val="00341D8C"/>
    <w:rsid w:val="003423FE"/>
    <w:rsid w:val="003429FE"/>
    <w:rsid w:val="0034364D"/>
    <w:rsid w:val="0034398C"/>
    <w:rsid w:val="00343E03"/>
    <w:rsid w:val="00343E3C"/>
    <w:rsid w:val="00343FD9"/>
    <w:rsid w:val="00344369"/>
    <w:rsid w:val="00345218"/>
    <w:rsid w:val="00345759"/>
    <w:rsid w:val="003502DF"/>
    <w:rsid w:val="00350A2D"/>
    <w:rsid w:val="00350EFA"/>
    <w:rsid w:val="003525CB"/>
    <w:rsid w:val="00352B12"/>
    <w:rsid w:val="00354E89"/>
    <w:rsid w:val="00355087"/>
    <w:rsid w:val="003550EB"/>
    <w:rsid w:val="003558A1"/>
    <w:rsid w:val="00355D1C"/>
    <w:rsid w:val="0035647C"/>
    <w:rsid w:val="0035661B"/>
    <w:rsid w:val="00356A0D"/>
    <w:rsid w:val="00356C6F"/>
    <w:rsid w:val="00357855"/>
    <w:rsid w:val="00357C8B"/>
    <w:rsid w:val="00360725"/>
    <w:rsid w:val="00360B9C"/>
    <w:rsid w:val="00361007"/>
    <w:rsid w:val="00361A38"/>
    <w:rsid w:val="00361E48"/>
    <w:rsid w:val="00362946"/>
    <w:rsid w:val="003638DB"/>
    <w:rsid w:val="00363E49"/>
    <w:rsid w:val="003645C1"/>
    <w:rsid w:val="003655CA"/>
    <w:rsid w:val="00365D21"/>
    <w:rsid w:val="003704D1"/>
    <w:rsid w:val="00370F32"/>
    <w:rsid w:val="003712C4"/>
    <w:rsid w:val="00371694"/>
    <w:rsid w:val="0037243C"/>
    <w:rsid w:val="0037250C"/>
    <w:rsid w:val="00372DCA"/>
    <w:rsid w:val="003754E5"/>
    <w:rsid w:val="003763B9"/>
    <w:rsid w:val="003765A2"/>
    <w:rsid w:val="00376A1D"/>
    <w:rsid w:val="0037702B"/>
    <w:rsid w:val="0037741C"/>
    <w:rsid w:val="003778E0"/>
    <w:rsid w:val="003803AE"/>
    <w:rsid w:val="0038059D"/>
    <w:rsid w:val="003808FF"/>
    <w:rsid w:val="00380978"/>
    <w:rsid w:val="003817AA"/>
    <w:rsid w:val="00383A17"/>
    <w:rsid w:val="0038523E"/>
    <w:rsid w:val="00385599"/>
    <w:rsid w:val="00385C50"/>
    <w:rsid w:val="00386E48"/>
    <w:rsid w:val="00386FD8"/>
    <w:rsid w:val="00387318"/>
    <w:rsid w:val="003874B7"/>
    <w:rsid w:val="003903E6"/>
    <w:rsid w:val="00390DB9"/>
    <w:rsid w:val="00390E24"/>
    <w:rsid w:val="00391AF3"/>
    <w:rsid w:val="00392288"/>
    <w:rsid w:val="00392873"/>
    <w:rsid w:val="00392ACE"/>
    <w:rsid w:val="00392B84"/>
    <w:rsid w:val="0039470D"/>
    <w:rsid w:val="0039488B"/>
    <w:rsid w:val="00394A95"/>
    <w:rsid w:val="003951D6"/>
    <w:rsid w:val="00395E96"/>
    <w:rsid w:val="00396362"/>
    <w:rsid w:val="00396364"/>
    <w:rsid w:val="0039706C"/>
    <w:rsid w:val="0039793E"/>
    <w:rsid w:val="003A104D"/>
    <w:rsid w:val="003A121A"/>
    <w:rsid w:val="003A158B"/>
    <w:rsid w:val="003A1D2B"/>
    <w:rsid w:val="003A239A"/>
    <w:rsid w:val="003A25E1"/>
    <w:rsid w:val="003A3258"/>
    <w:rsid w:val="003A4083"/>
    <w:rsid w:val="003A410F"/>
    <w:rsid w:val="003A4A14"/>
    <w:rsid w:val="003A4E9E"/>
    <w:rsid w:val="003A5D86"/>
    <w:rsid w:val="003A6324"/>
    <w:rsid w:val="003A69D1"/>
    <w:rsid w:val="003A6D66"/>
    <w:rsid w:val="003A6E51"/>
    <w:rsid w:val="003A7448"/>
    <w:rsid w:val="003A77ED"/>
    <w:rsid w:val="003B068C"/>
    <w:rsid w:val="003B070A"/>
    <w:rsid w:val="003B0AF2"/>
    <w:rsid w:val="003B0C6A"/>
    <w:rsid w:val="003B1395"/>
    <w:rsid w:val="003B156A"/>
    <w:rsid w:val="003B1EF8"/>
    <w:rsid w:val="003B224B"/>
    <w:rsid w:val="003B2E53"/>
    <w:rsid w:val="003B3003"/>
    <w:rsid w:val="003B3271"/>
    <w:rsid w:val="003B3EA9"/>
    <w:rsid w:val="003B42D0"/>
    <w:rsid w:val="003B4BBE"/>
    <w:rsid w:val="003B6A62"/>
    <w:rsid w:val="003B6C4E"/>
    <w:rsid w:val="003B7911"/>
    <w:rsid w:val="003B7A3E"/>
    <w:rsid w:val="003C0ABB"/>
    <w:rsid w:val="003C10F7"/>
    <w:rsid w:val="003C1CF6"/>
    <w:rsid w:val="003C1FD4"/>
    <w:rsid w:val="003C2A2A"/>
    <w:rsid w:val="003C3462"/>
    <w:rsid w:val="003C412B"/>
    <w:rsid w:val="003C4A27"/>
    <w:rsid w:val="003C4AE9"/>
    <w:rsid w:val="003C5377"/>
    <w:rsid w:val="003C5506"/>
    <w:rsid w:val="003C6A15"/>
    <w:rsid w:val="003C73D4"/>
    <w:rsid w:val="003C7622"/>
    <w:rsid w:val="003C7CEF"/>
    <w:rsid w:val="003C7D3A"/>
    <w:rsid w:val="003C7E3A"/>
    <w:rsid w:val="003C7F55"/>
    <w:rsid w:val="003D04D2"/>
    <w:rsid w:val="003D1388"/>
    <w:rsid w:val="003D1876"/>
    <w:rsid w:val="003D1DE7"/>
    <w:rsid w:val="003D1F44"/>
    <w:rsid w:val="003D217E"/>
    <w:rsid w:val="003D26E1"/>
    <w:rsid w:val="003D2D06"/>
    <w:rsid w:val="003D3797"/>
    <w:rsid w:val="003D38DE"/>
    <w:rsid w:val="003D3E20"/>
    <w:rsid w:val="003D4F52"/>
    <w:rsid w:val="003D5321"/>
    <w:rsid w:val="003D54AC"/>
    <w:rsid w:val="003D5D72"/>
    <w:rsid w:val="003D61C9"/>
    <w:rsid w:val="003D6928"/>
    <w:rsid w:val="003D7987"/>
    <w:rsid w:val="003E030C"/>
    <w:rsid w:val="003E0418"/>
    <w:rsid w:val="003E0A5B"/>
    <w:rsid w:val="003E1226"/>
    <w:rsid w:val="003E164C"/>
    <w:rsid w:val="003E1922"/>
    <w:rsid w:val="003E2E46"/>
    <w:rsid w:val="003E2F65"/>
    <w:rsid w:val="003E37D3"/>
    <w:rsid w:val="003E3871"/>
    <w:rsid w:val="003E3960"/>
    <w:rsid w:val="003E4420"/>
    <w:rsid w:val="003E450C"/>
    <w:rsid w:val="003E45CD"/>
    <w:rsid w:val="003E5057"/>
    <w:rsid w:val="003E52C4"/>
    <w:rsid w:val="003E562D"/>
    <w:rsid w:val="003E5D99"/>
    <w:rsid w:val="003E6905"/>
    <w:rsid w:val="003E6DF2"/>
    <w:rsid w:val="003E71CD"/>
    <w:rsid w:val="003E7249"/>
    <w:rsid w:val="003E7280"/>
    <w:rsid w:val="003E799C"/>
    <w:rsid w:val="003E7E96"/>
    <w:rsid w:val="003F1761"/>
    <w:rsid w:val="003F1F79"/>
    <w:rsid w:val="003F2468"/>
    <w:rsid w:val="003F2FCA"/>
    <w:rsid w:val="003F3F2F"/>
    <w:rsid w:val="003F44A1"/>
    <w:rsid w:val="003F4B3B"/>
    <w:rsid w:val="003F4CBB"/>
    <w:rsid w:val="003F4EBB"/>
    <w:rsid w:val="003F5020"/>
    <w:rsid w:val="003F58E4"/>
    <w:rsid w:val="003F5B08"/>
    <w:rsid w:val="003F644D"/>
    <w:rsid w:val="003F64EA"/>
    <w:rsid w:val="003F6835"/>
    <w:rsid w:val="003F6B8B"/>
    <w:rsid w:val="003F7637"/>
    <w:rsid w:val="003F7804"/>
    <w:rsid w:val="00400BF4"/>
    <w:rsid w:val="00400CA0"/>
    <w:rsid w:val="00400EC5"/>
    <w:rsid w:val="00401303"/>
    <w:rsid w:val="00402002"/>
    <w:rsid w:val="004022E5"/>
    <w:rsid w:val="004027FE"/>
    <w:rsid w:val="00402B8A"/>
    <w:rsid w:val="00402ED9"/>
    <w:rsid w:val="00403084"/>
    <w:rsid w:val="0040425D"/>
    <w:rsid w:val="004045E4"/>
    <w:rsid w:val="004047F5"/>
    <w:rsid w:val="00404EAA"/>
    <w:rsid w:val="00405F3D"/>
    <w:rsid w:val="00406069"/>
    <w:rsid w:val="0040624B"/>
    <w:rsid w:val="004072D7"/>
    <w:rsid w:val="00407C4D"/>
    <w:rsid w:val="00407FD9"/>
    <w:rsid w:val="004107BF"/>
    <w:rsid w:val="00410AC7"/>
    <w:rsid w:val="00410B4F"/>
    <w:rsid w:val="00410D8B"/>
    <w:rsid w:val="004110E8"/>
    <w:rsid w:val="00411150"/>
    <w:rsid w:val="00411443"/>
    <w:rsid w:val="00411565"/>
    <w:rsid w:val="004116AD"/>
    <w:rsid w:val="0041196B"/>
    <w:rsid w:val="00411E01"/>
    <w:rsid w:val="00412A07"/>
    <w:rsid w:val="0041507D"/>
    <w:rsid w:val="0041552D"/>
    <w:rsid w:val="00415B93"/>
    <w:rsid w:val="00415D9F"/>
    <w:rsid w:val="004162A4"/>
    <w:rsid w:val="0041670A"/>
    <w:rsid w:val="004169F1"/>
    <w:rsid w:val="004200ED"/>
    <w:rsid w:val="0042095E"/>
    <w:rsid w:val="00420D2F"/>
    <w:rsid w:val="004214F4"/>
    <w:rsid w:val="004218E0"/>
    <w:rsid w:val="00421B7E"/>
    <w:rsid w:val="00422163"/>
    <w:rsid w:val="00422F61"/>
    <w:rsid w:val="004231D0"/>
    <w:rsid w:val="0042369A"/>
    <w:rsid w:val="00423A53"/>
    <w:rsid w:val="00423E5A"/>
    <w:rsid w:val="004243A6"/>
    <w:rsid w:val="004243BD"/>
    <w:rsid w:val="004244A6"/>
    <w:rsid w:val="00424B05"/>
    <w:rsid w:val="0042502E"/>
    <w:rsid w:val="00425D93"/>
    <w:rsid w:val="004275D7"/>
    <w:rsid w:val="00430ABB"/>
    <w:rsid w:val="00430D91"/>
    <w:rsid w:val="004310A5"/>
    <w:rsid w:val="0043111E"/>
    <w:rsid w:val="004314D4"/>
    <w:rsid w:val="00431E76"/>
    <w:rsid w:val="004323CE"/>
    <w:rsid w:val="0043246E"/>
    <w:rsid w:val="004325C6"/>
    <w:rsid w:val="0043271D"/>
    <w:rsid w:val="004328BE"/>
    <w:rsid w:val="00433D19"/>
    <w:rsid w:val="00435088"/>
    <w:rsid w:val="004350EC"/>
    <w:rsid w:val="004355F2"/>
    <w:rsid w:val="00435AF9"/>
    <w:rsid w:val="0043674B"/>
    <w:rsid w:val="00440030"/>
    <w:rsid w:val="004407D9"/>
    <w:rsid w:val="0044331D"/>
    <w:rsid w:val="00443FAC"/>
    <w:rsid w:val="004443D4"/>
    <w:rsid w:val="00444679"/>
    <w:rsid w:val="00445BFB"/>
    <w:rsid w:val="00445FF8"/>
    <w:rsid w:val="004468B1"/>
    <w:rsid w:val="00446A81"/>
    <w:rsid w:val="00446EA6"/>
    <w:rsid w:val="00447013"/>
    <w:rsid w:val="004476BC"/>
    <w:rsid w:val="00447BAA"/>
    <w:rsid w:val="00447D86"/>
    <w:rsid w:val="00450EE4"/>
    <w:rsid w:val="00451F7D"/>
    <w:rsid w:val="0045329B"/>
    <w:rsid w:val="0045335C"/>
    <w:rsid w:val="004536B8"/>
    <w:rsid w:val="00453721"/>
    <w:rsid w:val="004537E1"/>
    <w:rsid w:val="00453C49"/>
    <w:rsid w:val="00453DDE"/>
    <w:rsid w:val="00454BAE"/>
    <w:rsid w:val="00455056"/>
    <w:rsid w:val="004554F2"/>
    <w:rsid w:val="004562F5"/>
    <w:rsid w:val="0045697A"/>
    <w:rsid w:val="00457C5E"/>
    <w:rsid w:val="00457CFC"/>
    <w:rsid w:val="00457D69"/>
    <w:rsid w:val="004605BE"/>
    <w:rsid w:val="00460790"/>
    <w:rsid w:val="004612A8"/>
    <w:rsid w:val="004628FA"/>
    <w:rsid w:val="0046322B"/>
    <w:rsid w:val="004632B5"/>
    <w:rsid w:val="00464B84"/>
    <w:rsid w:val="0046515B"/>
    <w:rsid w:val="00465467"/>
    <w:rsid w:val="0046571A"/>
    <w:rsid w:val="0046651E"/>
    <w:rsid w:val="00466C4B"/>
    <w:rsid w:val="00466CB0"/>
    <w:rsid w:val="004679EA"/>
    <w:rsid w:val="004708D9"/>
    <w:rsid w:val="00471550"/>
    <w:rsid w:val="00471783"/>
    <w:rsid w:val="00471970"/>
    <w:rsid w:val="00471AAB"/>
    <w:rsid w:val="0047257E"/>
    <w:rsid w:val="004730F8"/>
    <w:rsid w:val="0047311A"/>
    <w:rsid w:val="004731AE"/>
    <w:rsid w:val="004739D8"/>
    <w:rsid w:val="00474290"/>
    <w:rsid w:val="00474B03"/>
    <w:rsid w:val="004762FD"/>
    <w:rsid w:val="00477D78"/>
    <w:rsid w:val="00480566"/>
    <w:rsid w:val="00480BB0"/>
    <w:rsid w:val="00480E9B"/>
    <w:rsid w:val="00480F77"/>
    <w:rsid w:val="00481453"/>
    <w:rsid w:val="00481934"/>
    <w:rsid w:val="00481DF2"/>
    <w:rsid w:val="00483064"/>
    <w:rsid w:val="004834EE"/>
    <w:rsid w:val="0048366C"/>
    <w:rsid w:val="004838BE"/>
    <w:rsid w:val="00483A61"/>
    <w:rsid w:val="00483C25"/>
    <w:rsid w:val="00483EF5"/>
    <w:rsid w:val="004848E6"/>
    <w:rsid w:val="004849C6"/>
    <w:rsid w:val="00484C26"/>
    <w:rsid w:val="00485D77"/>
    <w:rsid w:val="00486191"/>
    <w:rsid w:val="00486275"/>
    <w:rsid w:val="00487FF5"/>
    <w:rsid w:val="00490DD1"/>
    <w:rsid w:val="00491FF0"/>
    <w:rsid w:val="00492D5A"/>
    <w:rsid w:val="00493519"/>
    <w:rsid w:val="0049357E"/>
    <w:rsid w:val="00493858"/>
    <w:rsid w:val="00493E38"/>
    <w:rsid w:val="00494273"/>
    <w:rsid w:val="004953DA"/>
    <w:rsid w:val="00495A85"/>
    <w:rsid w:val="00497695"/>
    <w:rsid w:val="00497BD4"/>
    <w:rsid w:val="004A00FA"/>
    <w:rsid w:val="004A0ADD"/>
    <w:rsid w:val="004A1595"/>
    <w:rsid w:val="004A1D96"/>
    <w:rsid w:val="004A1DDE"/>
    <w:rsid w:val="004A25B8"/>
    <w:rsid w:val="004A30A7"/>
    <w:rsid w:val="004A54D6"/>
    <w:rsid w:val="004A5A5B"/>
    <w:rsid w:val="004A5CB5"/>
    <w:rsid w:val="004A6AF8"/>
    <w:rsid w:val="004A6D2B"/>
    <w:rsid w:val="004A7CBB"/>
    <w:rsid w:val="004B063B"/>
    <w:rsid w:val="004B0B86"/>
    <w:rsid w:val="004B0E90"/>
    <w:rsid w:val="004B228C"/>
    <w:rsid w:val="004B2418"/>
    <w:rsid w:val="004B2A4E"/>
    <w:rsid w:val="004B32C7"/>
    <w:rsid w:val="004B3B91"/>
    <w:rsid w:val="004B3B92"/>
    <w:rsid w:val="004B4C1C"/>
    <w:rsid w:val="004B56B5"/>
    <w:rsid w:val="004B5F31"/>
    <w:rsid w:val="004B7435"/>
    <w:rsid w:val="004B7D20"/>
    <w:rsid w:val="004B7E61"/>
    <w:rsid w:val="004C0ABC"/>
    <w:rsid w:val="004C0F3C"/>
    <w:rsid w:val="004C1036"/>
    <w:rsid w:val="004C1E6B"/>
    <w:rsid w:val="004C21BE"/>
    <w:rsid w:val="004C22A8"/>
    <w:rsid w:val="004C2590"/>
    <w:rsid w:val="004C32B3"/>
    <w:rsid w:val="004C381C"/>
    <w:rsid w:val="004C4FBA"/>
    <w:rsid w:val="004C5435"/>
    <w:rsid w:val="004C5682"/>
    <w:rsid w:val="004D0541"/>
    <w:rsid w:val="004D09A4"/>
    <w:rsid w:val="004D0A65"/>
    <w:rsid w:val="004D0B88"/>
    <w:rsid w:val="004D0D80"/>
    <w:rsid w:val="004D247A"/>
    <w:rsid w:val="004D2C79"/>
    <w:rsid w:val="004D323B"/>
    <w:rsid w:val="004D35DE"/>
    <w:rsid w:val="004D3F65"/>
    <w:rsid w:val="004D4875"/>
    <w:rsid w:val="004D48F3"/>
    <w:rsid w:val="004D4FD1"/>
    <w:rsid w:val="004D6004"/>
    <w:rsid w:val="004D6198"/>
    <w:rsid w:val="004D6789"/>
    <w:rsid w:val="004D6C5B"/>
    <w:rsid w:val="004E07B7"/>
    <w:rsid w:val="004E42AD"/>
    <w:rsid w:val="004E4515"/>
    <w:rsid w:val="004E4D2C"/>
    <w:rsid w:val="004E5343"/>
    <w:rsid w:val="004E5373"/>
    <w:rsid w:val="004E5E34"/>
    <w:rsid w:val="004E6237"/>
    <w:rsid w:val="004E66C7"/>
    <w:rsid w:val="004E71F6"/>
    <w:rsid w:val="004E726E"/>
    <w:rsid w:val="004E7400"/>
    <w:rsid w:val="004E7C5E"/>
    <w:rsid w:val="004E7F8D"/>
    <w:rsid w:val="004F041B"/>
    <w:rsid w:val="004F071A"/>
    <w:rsid w:val="004F075E"/>
    <w:rsid w:val="004F1BDF"/>
    <w:rsid w:val="004F2BD9"/>
    <w:rsid w:val="004F2F85"/>
    <w:rsid w:val="004F2FD5"/>
    <w:rsid w:val="004F37ED"/>
    <w:rsid w:val="004F4250"/>
    <w:rsid w:val="004F464C"/>
    <w:rsid w:val="004F5020"/>
    <w:rsid w:val="004F5428"/>
    <w:rsid w:val="004F60BC"/>
    <w:rsid w:val="004F68B2"/>
    <w:rsid w:val="004F6E04"/>
    <w:rsid w:val="004F78AA"/>
    <w:rsid w:val="00500581"/>
    <w:rsid w:val="005011A4"/>
    <w:rsid w:val="00501A70"/>
    <w:rsid w:val="00501B9F"/>
    <w:rsid w:val="005028EE"/>
    <w:rsid w:val="00503D47"/>
    <w:rsid w:val="00503E48"/>
    <w:rsid w:val="00503E9A"/>
    <w:rsid w:val="00504042"/>
    <w:rsid w:val="0050468C"/>
    <w:rsid w:val="005049F1"/>
    <w:rsid w:val="00504E59"/>
    <w:rsid w:val="005052C8"/>
    <w:rsid w:val="005060A1"/>
    <w:rsid w:val="00506297"/>
    <w:rsid w:val="00506CF6"/>
    <w:rsid w:val="00506F05"/>
    <w:rsid w:val="005077D6"/>
    <w:rsid w:val="00507814"/>
    <w:rsid w:val="00507D2A"/>
    <w:rsid w:val="00507D81"/>
    <w:rsid w:val="00510101"/>
    <w:rsid w:val="005115B9"/>
    <w:rsid w:val="00511925"/>
    <w:rsid w:val="00513207"/>
    <w:rsid w:val="00514993"/>
    <w:rsid w:val="00514DCC"/>
    <w:rsid w:val="005156D7"/>
    <w:rsid w:val="00515BA8"/>
    <w:rsid w:val="00515E0D"/>
    <w:rsid w:val="00516695"/>
    <w:rsid w:val="00516E0D"/>
    <w:rsid w:val="00517DB7"/>
    <w:rsid w:val="005210DD"/>
    <w:rsid w:val="00521340"/>
    <w:rsid w:val="00521A2C"/>
    <w:rsid w:val="00521F85"/>
    <w:rsid w:val="00521FEA"/>
    <w:rsid w:val="0052233E"/>
    <w:rsid w:val="00522693"/>
    <w:rsid w:val="0052329C"/>
    <w:rsid w:val="00523BA2"/>
    <w:rsid w:val="00524DA8"/>
    <w:rsid w:val="00524EB5"/>
    <w:rsid w:val="00525950"/>
    <w:rsid w:val="0052599D"/>
    <w:rsid w:val="00525B71"/>
    <w:rsid w:val="0052609D"/>
    <w:rsid w:val="005261F3"/>
    <w:rsid w:val="00527D3B"/>
    <w:rsid w:val="00527F95"/>
    <w:rsid w:val="00530163"/>
    <w:rsid w:val="00530207"/>
    <w:rsid w:val="00530A75"/>
    <w:rsid w:val="00531563"/>
    <w:rsid w:val="00531EE7"/>
    <w:rsid w:val="0053229C"/>
    <w:rsid w:val="0053230D"/>
    <w:rsid w:val="0053239A"/>
    <w:rsid w:val="00532982"/>
    <w:rsid w:val="00532BE0"/>
    <w:rsid w:val="00533B52"/>
    <w:rsid w:val="00533D32"/>
    <w:rsid w:val="0053463F"/>
    <w:rsid w:val="0053488F"/>
    <w:rsid w:val="00534BF9"/>
    <w:rsid w:val="00534DAD"/>
    <w:rsid w:val="005351D5"/>
    <w:rsid w:val="00535B17"/>
    <w:rsid w:val="0053610C"/>
    <w:rsid w:val="005364CB"/>
    <w:rsid w:val="0053669D"/>
    <w:rsid w:val="00536EE3"/>
    <w:rsid w:val="00537136"/>
    <w:rsid w:val="005375C5"/>
    <w:rsid w:val="005376AE"/>
    <w:rsid w:val="00537F07"/>
    <w:rsid w:val="0054035F"/>
    <w:rsid w:val="00540EA1"/>
    <w:rsid w:val="00541DB2"/>
    <w:rsid w:val="005426D6"/>
    <w:rsid w:val="00542C9B"/>
    <w:rsid w:val="00543CE2"/>
    <w:rsid w:val="00544647"/>
    <w:rsid w:val="00544899"/>
    <w:rsid w:val="00544D41"/>
    <w:rsid w:val="00545082"/>
    <w:rsid w:val="0054532E"/>
    <w:rsid w:val="005453E9"/>
    <w:rsid w:val="00545D9E"/>
    <w:rsid w:val="00545E1D"/>
    <w:rsid w:val="005462BA"/>
    <w:rsid w:val="005465B2"/>
    <w:rsid w:val="00546A1B"/>
    <w:rsid w:val="005474EB"/>
    <w:rsid w:val="005501EF"/>
    <w:rsid w:val="00550885"/>
    <w:rsid w:val="00550D78"/>
    <w:rsid w:val="00550FB4"/>
    <w:rsid w:val="0055165C"/>
    <w:rsid w:val="005517E0"/>
    <w:rsid w:val="00551ADC"/>
    <w:rsid w:val="00551D25"/>
    <w:rsid w:val="00552E32"/>
    <w:rsid w:val="0055332F"/>
    <w:rsid w:val="0055415C"/>
    <w:rsid w:val="00554DEF"/>
    <w:rsid w:val="0055597B"/>
    <w:rsid w:val="00555BDD"/>
    <w:rsid w:val="005567F5"/>
    <w:rsid w:val="00556F17"/>
    <w:rsid w:val="00557959"/>
    <w:rsid w:val="00557980"/>
    <w:rsid w:val="00561371"/>
    <w:rsid w:val="00561A20"/>
    <w:rsid w:val="00561CF2"/>
    <w:rsid w:val="0056347D"/>
    <w:rsid w:val="005636EA"/>
    <w:rsid w:val="005638FF"/>
    <w:rsid w:val="00563CFC"/>
    <w:rsid w:val="00563E4D"/>
    <w:rsid w:val="0056572C"/>
    <w:rsid w:val="005658F8"/>
    <w:rsid w:val="00565B40"/>
    <w:rsid w:val="00565E73"/>
    <w:rsid w:val="0056601C"/>
    <w:rsid w:val="005662E1"/>
    <w:rsid w:val="005665BC"/>
    <w:rsid w:val="00567D7B"/>
    <w:rsid w:val="00570297"/>
    <w:rsid w:val="005704FB"/>
    <w:rsid w:val="00570640"/>
    <w:rsid w:val="00570FCA"/>
    <w:rsid w:val="00571785"/>
    <w:rsid w:val="00571FB9"/>
    <w:rsid w:val="005729D5"/>
    <w:rsid w:val="00572E07"/>
    <w:rsid w:val="00572FEF"/>
    <w:rsid w:val="0057322F"/>
    <w:rsid w:val="00573793"/>
    <w:rsid w:val="00573E60"/>
    <w:rsid w:val="0057461F"/>
    <w:rsid w:val="00574E60"/>
    <w:rsid w:val="005750F5"/>
    <w:rsid w:val="00575ADE"/>
    <w:rsid w:val="005765AC"/>
    <w:rsid w:val="00576F9B"/>
    <w:rsid w:val="00580852"/>
    <w:rsid w:val="00581F17"/>
    <w:rsid w:val="00582157"/>
    <w:rsid w:val="0058240A"/>
    <w:rsid w:val="00582643"/>
    <w:rsid w:val="00583414"/>
    <w:rsid w:val="0058367C"/>
    <w:rsid w:val="00584968"/>
    <w:rsid w:val="00584FBE"/>
    <w:rsid w:val="00585089"/>
    <w:rsid w:val="005876A1"/>
    <w:rsid w:val="005902C3"/>
    <w:rsid w:val="00591051"/>
    <w:rsid w:val="00591273"/>
    <w:rsid w:val="00592A08"/>
    <w:rsid w:val="005931C5"/>
    <w:rsid w:val="00593570"/>
    <w:rsid w:val="005941B8"/>
    <w:rsid w:val="00595227"/>
    <w:rsid w:val="00596B47"/>
    <w:rsid w:val="00596BF3"/>
    <w:rsid w:val="0059735B"/>
    <w:rsid w:val="005A01D1"/>
    <w:rsid w:val="005A024C"/>
    <w:rsid w:val="005A033A"/>
    <w:rsid w:val="005A0564"/>
    <w:rsid w:val="005A164F"/>
    <w:rsid w:val="005A16A2"/>
    <w:rsid w:val="005A1F09"/>
    <w:rsid w:val="005A2053"/>
    <w:rsid w:val="005A2640"/>
    <w:rsid w:val="005A2AC4"/>
    <w:rsid w:val="005A2F52"/>
    <w:rsid w:val="005A31D9"/>
    <w:rsid w:val="005A3C5C"/>
    <w:rsid w:val="005A4326"/>
    <w:rsid w:val="005A4487"/>
    <w:rsid w:val="005A4716"/>
    <w:rsid w:val="005A5A7D"/>
    <w:rsid w:val="005A5B07"/>
    <w:rsid w:val="005A5CE0"/>
    <w:rsid w:val="005A619D"/>
    <w:rsid w:val="005A6491"/>
    <w:rsid w:val="005A6925"/>
    <w:rsid w:val="005A7307"/>
    <w:rsid w:val="005B0022"/>
    <w:rsid w:val="005B0FAE"/>
    <w:rsid w:val="005B1F76"/>
    <w:rsid w:val="005B30C3"/>
    <w:rsid w:val="005B36DC"/>
    <w:rsid w:val="005B609C"/>
    <w:rsid w:val="005B649E"/>
    <w:rsid w:val="005B67CA"/>
    <w:rsid w:val="005B6D58"/>
    <w:rsid w:val="005B6E5B"/>
    <w:rsid w:val="005B7895"/>
    <w:rsid w:val="005B7D6E"/>
    <w:rsid w:val="005C062F"/>
    <w:rsid w:val="005C0C50"/>
    <w:rsid w:val="005C25D9"/>
    <w:rsid w:val="005C3FDE"/>
    <w:rsid w:val="005C4149"/>
    <w:rsid w:val="005C41C9"/>
    <w:rsid w:val="005C5441"/>
    <w:rsid w:val="005C59DA"/>
    <w:rsid w:val="005C6DAF"/>
    <w:rsid w:val="005C74F6"/>
    <w:rsid w:val="005C7773"/>
    <w:rsid w:val="005C77B3"/>
    <w:rsid w:val="005D2005"/>
    <w:rsid w:val="005D21D2"/>
    <w:rsid w:val="005D2352"/>
    <w:rsid w:val="005D2E8E"/>
    <w:rsid w:val="005D311C"/>
    <w:rsid w:val="005D3D64"/>
    <w:rsid w:val="005D4980"/>
    <w:rsid w:val="005D60C8"/>
    <w:rsid w:val="005D651F"/>
    <w:rsid w:val="005D76EF"/>
    <w:rsid w:val="005E134D"/>
    <w:rsid w:val="005E173D"/>
    <w:rsid w:val="005E180E"/>
    <w:rsid w:val="005E2977"/>
    <w:rsid w:val="005E2C2D"/>
    <w:rsid w:val="005E3116"/>
    <w:rsid w:val="005E352F"/>
    <w:rsid w:val="005E4B1E"/>
    <w:rsid w:val="005E4E1D"/>
    <w:rsid w:val="005E54B7"/>
    <w:rsid w:val="005E5751"/>
    <w:rsid w:val="005E5E15"/>
    <w:rsid w:val="005E65CA"/>
    <w:rsid w:val="005E6AFC"/>
    <w:rsid w:val="005E7871"/>
    <w:rsid w:val="005E78A2"/>
    <w:rsid w:val="005F1D18"/>
    <w:rsid w:val="005F1F87"/>
    <w:rsid w:val="005F2734"/>
    <w:rsid w:val="005F27B1"/>
    <w:rsid w:val="005F2A3A"/>
    <w:rsid w:val="005F31EE"/>
    <w:rsid w:val="005F5904"/>
    <w:rsid w:val="005F650E"/>
    <w:rsid w:val="005F71E0"/>
    <w:rsid w:val="005F733C"/>
    <w:rsid w:val="005F774E"/>
    <w:rsid w:val="005F7C9B"/>
    <w:rsid w:val="00600CD3"/>
    <w:rsid w:val="00601B3A"/>
    <w:rsid w:val="00601E42"/>
    <w:rsid w:val="00602EC8"/>
    <w:rsid w:val="0060418D"/>
    <w:rsid w:val="00604EAE"/>
    <w:rsid w:val="00605EC2"/>
    <w:rsid w:val="00605EDC"/>
    <w:rsid w:val="00606491"/>
    <w:rsid w:val="006069C3"/>
    <w:rsid w:val="00606BBE"/>
    <w:rsid w:val="0060792F"/>
    <w:rsid w:val="00607E72"/>
    <w:rsid w:val="006102F0"/>
    <w:rsid w:val="00610D10"/>
    <w:rsid w:val="00611492"/>
    <w:rsid w:val="00611AD4"/>
    <w:rsid w:val="00611C23"/>
    <w:rsid w:val="00611EC7"/>
    <w:rsid w:val="00612400"/>
    <w:rsid w:val="00612AED"/>
    <w:rsid w:val="00612FE4"/>
    <w:rsid w:val="006136E9"/>
    <w:rsid w:val="00613715"/>
    <w:rsid w:val="00613F24"/>
    <w:rsid w:val="006140E4"/>
    <w:rsid w:val="00614615"/>
    <w:rsid w:val="0061491E"/>
    <w:rsid w:val="006153D4"/>
    <w:rsid w:val="00615602"/>
    <w:rsid w:val="0061575C"/>
    <w:rsid w:val="00615921"/>
    <w:rsid w:val="00615A6A"/>
    <w:rsid w:val="0061611D"/>
    <w:rsid w:val="006170CE"/>
    <w:rsid w:val="00617633"/>
    <w:rsid w:val="00622899"/>
    <w:rsid w:val="00622DCC"/>
    <w:rsid w:val="00623A46"/>
    <w:rsid w:val="00623C72"/>
    <w:rsid w:val="00624347"/>
    <w:rsid w:val="006244F6"/>
    <w:rsid w:val="006254D7"/>
    <w:rsid w:val="0062566A"/>
    <w:rsid w:val="00626284"/>
    <w:rsid w:val="006263E6"/>
    <w:rsid w:val="0062711C"/>
    <w:rsid w:val="00627131"/>
    <w:rsid w:val="0062762E"/>
    <w:rsid w:val="00627C64"/>
    <w:rsid w:val="00627CFC"/>
    <w:rsid w:val="00627F04"/>
    <w:rsid w:val="006300DF"/>
    <w:rsid w:val="006303C5"/>
    <w:rsid w:val="00630BBA"/>
    <w:rsid w:val="00630DDA"/>
    <w:rsid w:val="00630FFE"/>
    <w:rsid w:val="00631247"/>
    <w:rsid w:val="00631986"/>
    <w:rsid w:val="00631B44"/>
    <w:rsid w:val="00632BDB"/>
    <w:rsid w:val="00632D63"/>
    <w:rsid w:val="00633F1B"/>
    <w:rsid w:val="006351D8"/>
    <w:rsid w:val="00635D63"/>
    <w:rsid w:val="00636D26"/>
    <w:rsid w:val="0063793E"/>
    <w:rsid w:val="00637E7A"/>
    <w:rsid w:val="00640433"/>
    <w:rsid w:val="00640844"/>
    <w:rsid w:val="006409BD"/>
    <w:rsid w:val="0064182E"/>
    <w:rsid w:val="006419AD"/>
    <w:rsid w:val="0064223E"/>
    <w:rsid w:val="00642585"/>
    <w:rsid w:val="00642FDA"/>
    <w:rsid w:val="0064315F"/>
    <w:rsid w:val="006434F6"/>
    <w:rsid w:val="00643C4C"/>
    <w:rsid w:val="00644015"/>
    <w:rsid w:val="0064401A"/>
    <w:rsid w:val="0064405B"/>
    <w:rsid w:val="00644FEC"/>
    <w:rsid w:val="006451FB"/>
    <w:rsid w:val="006452FF"/>
    <w:rsid w:val="00645F01"/>
    <w:rsid w:val="00646BDE"/>
    <w:rsid w:val="00646DF2"/>
    <w:rsid w:val="006477C4"/>
    <w:rsid w:val="00651443"/>
    <w:rsid w:val="00651F5F"/>
    <w:rsid w:val="00652FF8"/>
    <w:rsid w:val="00653AAF"/>
    <w:rsid w:val="00655558"/>
    <w:rsid w:val="00655A36"/>
    <w:rsid w:val="00656CDD"/>
    <w:rsid w:val="006605DE"/>
    <w:rsid w:val="006607C8"/>
    <w:rsid w:val="00660F6E"/>
    <w:rsid w:val="00661FEA"/>
    <w:rsid w:val="006621C8"/>
    <w:rsid w:val="00662282"/>
    <w:rsid w:val="006626A3"/>
    <w:rsid w:val="00662C30"/>
    <w:rsid w:val="0066336D"/>
    <w:rsid w:val="0066373D"/>
    <w:rsid w:val="00663876"/>
    <w:rsid w:val="00663A5D"/>
    <w:rsid w:val="0066484C"/>
    <w:rsid w:val="006648DD"/>
    <w:rsid w:val="006650A7"/>
    <w:rsid w:val="006655F0"/>
    <w:rsid w:val="00665661"/>
    <w:rsid w:val="00665939"/>
    <w:rsid w:val="00665A2F"/>
    <w:rsid w:val="00665FED"/>
    <w:rsid w:val="006661A3"/>
    <w:rsid w:val="006664AC"/>
    <w:rsid w:val="00666D47"/>
    <w:rsid w:val="006674F4"/>
    <w:rsid w:val="0066770E"/>
    <w:rsid w:val="00667869"/>
    <w:rsid w:val="00667904"/>
    <w:rsid w:val="00670302"/>
    <w:rsid w:val="0067061C"/>
    <w:rsid w:val="00670E7D"/>
    <w:rsid w:val="00671A41"/>
    <w:rsid w:val="0067361D"/>
    <w:rsid w:val="00673BD1"/>
    <w:rsid w:val="00675D29"/>
    <w:rsid w:val="00676380"/>
    <w:rsid w:val="00676660"/>
    <w:rsid w:val="00676B6C"/>
    <w:rsid w:val="00676F03"/>
    <w:rsid w:val="00677335"/>
    <w:rsid w:val="0067798F"/>
    <w:rsid w:val="006803E7"/>
    <w:rsid w:val="006810D8"/>
    <w:rsid w:val="00682C6E"/>
    <w:rsid w:val="00683014"/>
    <w:rsid w:val="006847A3"/>
    <w:rsid w:val="00685B6F"/>
    <w:rsid w:val="006910E6"/>
    <w:rsid w:val="0069123D"/>
    <w:rsid w:val="00691B56"/>
    <w:rsid w:val="00691CD8"/>
    <w:rsid w:val="0069202C"/>
    <w:rsid w:val="00692577"/>
    <w:rsid w:val="00692FB7"/>
    <w:rsid w:val="006934FA"/>
    <w:rsid w:val="0069355B"/>
    <w:rsid w:val="00693D7B"/>
    <w:rsid w:val="00697261"/>
    <w:rsid w:val="00697615"/>
    <w:rsid w:val="0069785B"/>
    <w:rsid w:val="00697F12"/>
    <w:rsid w:val="006A03ED"/>
    <w:rsid w:val="006A07E0"/>
    <w:rsid w:val="006A15DD"/>
    <w:rsid w:val="006A193F"/>
    <w:rsid w:val="006A20AA"/>
    <w:rsid w:val="006A2E6A"/>
    <w:rsid w:val="006A4812"/>
    <w:rsid w:val="006A559B"/>
    <w:rsid w:val="006A5BA8"/>
    <w:rsid w:val="006A61D3"/>
    <w:rsid w:val="006A625E"/>
    <w:rsid w:val="006A6DF5"/>
    <w:rsid w:val="006A770D"/>
    <w:rsid w:val="006A7B3C"/>
    <w:rsid w:val="006B0402"/>
    <w:rsid w:val="006B099F"/>
    <w:rsid w:val="006B10CF"/>
    <w:rsid w:val="006B11C4"/>
    <w:rsid w:val="006B1516"/>
    <w:rsid w:val="006B194A"/>
    <w:rsid w:val="006B2308"/>
    <w:rsid w:val="006B24A4"/>
    <w:rsid w:val="006B2F13"/>
    <w:rsid w:val="006B332E"/>
    <w:rsid w:val="006B390C"/>
    <w:rsid w:val="006B3AED"/>
    <w:rsid w:val="006B3DE7"/>
    <w:rsid w:val="006B479E"/>
    <w:rsid w:val="006B51EF"/>
    <w:rsid w:val="006B56DE"/>
    <w:rsid w:val="006B5BCB"/>
    <w:rsid w:val="006B5F01"/>
    <w:rsid w:val="006B6071"/>
    <w:rsid w:val="006B661D"/>
    <w:rsid w:val="006B6819"/>
    <w:rsid w:val="006B69ED"/>
    <w:rsid w:val="006B6EEC"/>
    <w:rsid w:val="006B6F18"/>
    <w:rsid w:val="006B706E"/>
    <w:rsid w:val="006B74ED"/>
    <w:rsid w:val="006B7A74"/>
    <w:rsid w:val="006B7AE9"/>
    <w:rsid w:val="006B7B2F"/>
    <w:rsid w:val="006B7FA2"/>
    <w:rsid w:val="006C0300"/>
    <w:rsid w:val="006C0D35"/>
    <w:rsid w:val="006C15D4"/>
    <w:rsid w:val="006C22B4"/>
    <w:rsid w:val="006C2B64"/>
    <w:rsid w:val="006C3475"/>
    <w:rsid w:val="006C3C13"/>
    <w:rsid w:val="006C48D5"/>
    <w:rsid w:val="006C49FD"/>
    <w:rsid w:val="006C4AE9"/>
    <w:rsid w:val="006C4C73"/>
    <w:rsid w:val="006C4EEA"/>
    <w:rsid w:val="006C4FB3"/>
    <w:rsid w:val="006C53E6"/>
    <w:rsid w:val="006C5490"/>
    <w:rsid w:val="006C60C6"/>
    <w:rsid w:val="006C64A3"/>
    <w:rsid w:val="006C7118"/>
    <w:rsid w:val="006C7E2D"/>
    <w:rsid w:val="006D0141"/>
    <w:rsid w:val="006D05C9"/>
    <w:rsid w:val="006D0B90"/>
    <w:rsid w:val="006D0CED"/>
    <w:rsid w:val="006D149D"/>
    <w:rsid w:val="006D1603"/>
    <w:rsid w:val="006D27A9"/>
    <w:rsid w:val="006D3968"/>
    <w:rsid w:val="006D40DE"/>
    <w:rsid w:val="006D40E8"/>
    <w:rsid w:val="006D47A6"/>
    <w:rsid w:val="006D5585"/>
    <w:rsid w:val="006D661D"/>
    <w:rsid w:val="006D67CB"/>
    <w:rsid w:val="006D6E90"/>
    <w:rsid w:val="006D705C"/>
    <w:rsid w:val="006D70E0"/>
    <w:rsid w:val="006D7DE6"/>
    <w:rsid w:val="006E0526"/>
    <w:rsid w:val="006E0BED"/>
    <w:rsid w:val="006E1406"/>
    <w:rsid w:val="006E1B83"/>
    <w:rsid w:val="006E1C74"/>
    <w:rsid w:val="006E23A2"/>
    <w:rsid w:val="006E2A00"/>
    <w:rsid w:val="006E38FE"/>
    <w:rsid w:val="006E3C61"/>
    <w:rsid w:val="006E3E95"/>
    <w:rsid w:val="006E522F"/>
    <w:rsid w:val="006E54E4"/>
    <w:rsid w:val="006E5527"/>
    <w:rsid w:val="006E5678"/>
    <w:rsid w:val="006E5BCD"/>
    <w:rsid w:val="006E5F19"/>
    <w:rsid w:val="006E5F78"/>
    <w:rsid w:val="006E6456"/>
    <w:rsid w:val="006E6944"/>
    <w:rsid w:val="006E696C"/>
    <w:rsid w:val="006E6B25"/>
    <w:rsid w:val="006E72A3"/>
    <w:rsid w:val="006E7868"/>
    <w:rsid w:val="006F0417"/>
    <w:rsid w:val="006F0485"/>
    <w:rsid w:val="006F0C55"/>
    <w:rsid w:val="006F1A4D"/>
    <w:rsid w:val="006F2460"/>
    <w:rsid w:val="006F28F4"/>
    <w:rsid w:val="006F38F9"/>
    <w:rsid w:val="006F447A"/>
    <w:rsid w:val="006F4650"/>
    <w:rsid w:val="006F480B"/>
    <w:rsid w:val="006F5E75"/>
    <w:rsid w:val="006F6166"/>
    <w:rsid w:val="006F62E9"/>
    <w:rsid w:val="006F665A"/>
    <w:rsid w:val="006F6775"/>
    <w:rsid w:val="006F76E3"/>
    <w:rsid w:val="006F78B8"/>
    <w:rsid w:val="006F79DE"/>
    <w:rsid w:val="006F7A74"/>
    <w:rsid w:val="006F7E7A"/>
    <w:rsid w:val="00701128"/>
    <w:rsid w:val="0070256B"/>
    <w:rsid w:val="00702EC3"/>
    <w:rsid w:val="00704149"/>
    <w:rsid w:val="00704B41"/>
    <w:rsid w:val="007061C2"/>
    <w:rsid w:val="007066E3"/>
    <w:rsid w:val="00707B45"/>
    <w:rsid w:val="00710274"/>
    <w:rsid w:val="007103A8"/>
    <w:rsid w:val="00710B2B"/>
    <w:rsid w:val="00710FA5"/>
    <w:rsid w:val="00711036"/>
    <w:rsid w:val="007110AF"/>
    <w:rsid w:val="00711EDD"/>
    <w:rsid w:val="0071252C"/>
    <w:rsid w:val="00712792"/>
    <w:rsid w:val="00712BAB"/>
    <w:rsid w:val="00712E23"/>
    <w:rsid w:val="007131DA"/>
    <w:rsid w:val="00713651"/>
    <w:rsid w:val="00713C0F"/>
    <w:rsid w:val="00713C63"/>
    <w:rsid w:val="0071492F"/>
    <w:rsid w:val="00714CED"/>
    <w:rsid w:val="007152B0"/>
    <w:rsid w:val="0071548F"/>
    <w:rsid w:val="00715CDF"/>
    <w:rsid w:val="00715DB1"/>
    <w:rsid w:val="00715F78"/>
    <w:rsid w:val="00716364"/>
    <w:rsid w:val="00716394"/>
    <w:rsid w:val="00716631"/>
    <w:rsid w:val="00716828"/>
    <w:rsid w:val="00716F3B"/>
    <w:rsid w:val="0071775C"/>
    <w:rsid w:val="00717BE6"/>
    <w:rsid w:val="00720F6F"/>
    <w:rsid w:val="00721E2C"/>
    <w:rsid w:val="007220E6"/>
    <w:rsid w:val="00722D5D"/>
    <w:rsid w:val="00724C68"/>
    <w:rsid w:val="007253A7"/>
    <w:rsid w:val="00725542"/>
    <w:rsid w:val="00725855"/>
    <w:rsid w:val="007269B4"/>
    <w:rsid w:val="00730428"/>
    <w:rsid w:val="00730613"/>
    <w:rsid w:val="00730EE1"/>
    <w:rsid w:val="00731F27"/>
    <w:rsid w:val="007320F1"/>
    <w:rsid w:val="00732953"/>
    <w:rsid w:val="00732A52"/>
    <w:rsid w:val="00732A98"/>
    <w:rsid w:val="00734059"/>
    <w:rsid w:val="007341EA"/>
    <w:rsid w:val="0073457D"/>
    <w:rsid w:val="00735955"/>
    <w:rsid w:val="00735992"/>
    <w:rsid w:val="007359B5"/>
    <w:rsid w:val="00735C1E"/>
    <w:rsid w:val="00735EF3"/>
    <w:rsid w:val="00736247"/>
    <w:rsid w:val="00736807"/>
    <w:rsid w:val="007379E9"/>
    <w:rsid w:val="00737CA6"/>
    <w:rsid w:val="00740B37"/>
    <w:rsid w:val="00740C0E"/>
    <w:rsid w:val="00742298"/>
    <w:rsid w:val="00743188"/>
    <w:rsid w:val="00744117"/>
    <w:rsid w:val="00744336"/>
    <w:rsid w:val="00744567"/>
    <w:rsid w:val="00744EE7"/>
    <w:rsid w:val="00744F6E"/>
    <w:rsid w:val="00745014"/>
    <w:rsid w:val="0074517D"/>
    <w:rsid w:val="007456EB"/>
    <w:rsid w:val="0074572B"/>
    <w:rsid w:val="00745D20"/>
    <w:rsid w:val="00745F99"/>
    <w:rsid w:val="007461FE"/>
    <w:rsid w:val="007465C4"/>
    <w:rsid w:val="007466B0"/>
    <w:rsid w:val="00746B72"/>
    <w:rsid w:val="0074706C"/>
    <w:rsid w:val="007473FE"/>
    <w:rsid w:val="00747523"/>
    <w:rsid w:val="007504E8"/>
    <w:rsid w:val="0075089E"/>
    <w:rsid w:val="00750939"/>
    <w:rsid w:val="00751970"/>
    <w:rsid w:val="00751A9E"/>
    <w:rsid w:val="007526EB"/>
    <w:rsid w:val="00752F3A"/>
    <w:rsid w:val="00752F7F"/>
    <w:rsid w:val="0075355E"/>
    <w:rsid w:val="00754169"/>
    <w:rsid w:val="00754A45"/>
    <w:rsid w:val="00755256"/>
    <w:rsid w:val="00755E76"/>
    <w:rsid w:val="00756409"/>
    <w:rsid w:val="0075652A"/>
    <w:rsid w:val="00757242"/>
    <w:rsid w:val="0075736A"/>
    <w:rsid w:val="00760313"/>
    <w:rsid w:val="0076074E"/>
    <w:rsid w:val="00760893"/>
    <w:rsid w:val="00760C0A"/>
    <w:rsid w:val="0076146D"/>
    <w:rsid w:val="007617C3"/>
    <w:rsid w:val="00761AF6"/>
    <w:rsid w:val="00761C9A"/>
    <w:rsid w:val="00761DC3"/>
    <w:rsid w:val="007620FD"/>
    <w:rsid w:val="00762EF5"/>
    <w:rsid w:val="007640D7"/>
    <w:rsid w:val="00764978"/>
    <w:rsid w:val="00764CAD"/>
    <w:rsid w:val="0076522A"/>
    <w:rsid w:val="0076622A"/>
    <w:rsid w:val="0076640C"/>
    <w:rsid w:val="007669EC"/>
    <w:rsid w:val="0076735E"/>
    <w:rsid w:val="00767587"/>
    <w:rsid w:val="00767B05"/>
    <w:rsid w:val="00770085"/>
    <w:rsid w:val="007701D6"/>
    <w:rsid w:val="00770291"/>
    <w:rsid w:val="00770A0D"/>
    <w:rsid w:val="00770CD7"/>
    <w:rsid w:val="0077139A"/>
    <w:rsid w:val="00771D23"/>
    <w:rsid w:val="00771E38"/>
    <w:rsid w:val="00771FA1"/>
    <w:rsid w:val="007721CF"/>
    <w:rsid w:val="00773B8C"/>
    <w:rsid w:val="00773C6C"/>
    <w:rsid w:val="00774889"/>
    <w:rsid w:val="00774B91"/>
    <w:rsid w:val="00774BAE"/>
    <w:rsid w:val="00774DAA"/>
    <w:rsid w:val="00775E06"/>
    <w:rsid w:val="00776BBA"/>
    <w:rsid w:val="00776E68"/>
    <w:rsid w:val="0077703D"/>
    <w:rsid w:val="00777751"/>
    <w:rsid w:val="00777D45"/>
    <w:rsid w:val="00777D7E"/>
    <w:rsid w:val="007800BB"/>
    <w:rsid w:val="0078093F"/>
    <w:rsid w:val="00780E6C"/>
    <w:rsid w:val="0078196B"/>
    <w:rsid w:val="00781FC5"/>
    <w:rsid w:val="007826EA"/>
    <w:rsid w:val="0078273A"/>
    <w:rsid w:val="00782948"/>
    <w:rsid w:val="00782A65"/>
    <w:rsid w:val="007831BF"/>
    <w:rsid w:val="0078321B"/>
    <w:rsid w:val="00783900"/>
    <w:rsid w:val="00783E40"/>
    <w:rsid w:val="00785132"/>
    <w:rsid w:val="00786437"/>
    <w:rsid w:val="007868E0"/>
    <w:rsid w:val="007870A1"/>
    <w:rsid w:val="0078743F"/>
    <w:rsid w:val="0079007D"/>
    <w:rsid w:val="00790E83"/>
    <w:rsid w:val="00791449"/>
    <w:rsid w:val="00791735"/>
    <w:rsid w:val="00791A56"/>
    <w:rsid w:val="00792287"/>
    <w:rsid w:val="007924F5"/>
    <w:rsid w:val="00792F09"/>
    <w:rsid w:val="007931ED"/>
    <w:rsid w:val="007937AF"/>
    <w:rsid w:val="00793C28"/>
    <w:rsid w:val="00793CE5"/>
    <w:rsid w:val="0079441D"/>
    <w:rsid w:val="00794981"/>
    <w:rsid w:val="00795105"/>
    <w:rsid w:val="0079521C"/>
    <w:rsid w:val="00795322"/>
    <w:rsid w:val="00797A42"/>
    <w:rsid w:val="00797DF8"/>
    <w:rsid w:val="00797DFC"/>
    <w:rsid w:val="00797E14"/>
    <w:rsid w:val="007A05F0"/>
    <w:rsid w:val="007A122D"/>
    <w:rsid w:val="007A1455"/>
    <w:rsid w:val="007A1E44"/>
    <w:rsid w:val="007A1EBC"/>
    <w:rsid w:val="007A283B"/>
    <w:rsid w:val="007A2B27"/>
    <w:rsid w:val="007A2F2E"/>
    <w:rsid w:val="007A30BF"/>
    <w:rsid w:val="007A3EA4"/>
    <w:rsid w:val="007A4944"/>
    <w:rsid w:val="007A5055"/>
    <w:rsid w:val="007A51E4"/>
    <w:rsid w:val="007A5911"/>
    <w:rsid w:val="007A6816"/>
    <w:rsid w:val="007A774D"/>
    <w:rsid w:val="007A7D8C"/>
    <w:rsid w:val="007B038E"/>
    <w:rsid w:val="007B0756"/>
    <w:rsid w:val="007B159E"/>
    <w:rsid w:val="007B1B90"/>
    <w:rsid w:val="007B30F6"/>
    <w:rsid w:val="007B33A0"/>
    <w:rsid w:val="007B3848"/>
    <w:rsid w:val="007B39D1"/>
    <w:rsid w:val="007B4246"/>
    <w:rsid w:val="007B44F3"/>
    <w:rsid w:val="007B453B"/>
    <w:rsid w:val="007B4844"/>
    <w:rsid w:val="007B49B1"/>
    <w:rsid w:val="007B4C44"/>
    <w:rsid w:val="007B511B"/>
    <w:rsid w:val="007B5BF2"/>
    <w:rsid w:val="007B5F06"/>
    <w:rsid w:val="007B6AEC"/>
    <w:rsid w:val="007B6EC3"/>
    <w:rsid w:val="007C072E"/>
    <w:rsid w:val="007C0916"/>
    <w:rsid w:val="007C1A82"/>
    <w:rsid w:val="007C31D1"/>
    <w:rsid w:val="007C32AD"/>
    <w:rsid w:val="007C32F1"/>
    <w:rsid w:val="007C347F"/>
    <w:rsid w:val="007C3816"/>
    <w:rsid w:val="007C3888"/>
    <w:rsid w:val="007C3E75"/>
    <w:rsid w:val="007C4842"/>
    <w:rsid w:val="007C4A82"/>
    <w:rsid w:val="007C523F"/>
    <w:rsid w:val="007C5948"/>
    <w:rsid w:val="007C69D4"/>
    <w:rsid w:val="007C7043"/>
    <w:rsid w:val="007C7D7A"/>
    <w:rsid w:val="007D013C"/>
    <w:rsid w:val="007D0A3E"/>
    <w:rsid w:val="007D0AFD"/>
    <w:rsid w:val="007D108E"/>
    <w:rsid w:val="007D12AB"/>
    <w:rsid w:val="007D12CD"/>
    <w:rsid w:val="007D13E0"/>
    <w:rsid w:val="007D14BB"/>
    <w:rsid w:val="007D162A"/>
    <w:rsid w:val="007D1CD1"/>
    <w:rsid w:val="007D2410"/>
    <w:rsid w:val="007D24AA"/>
    <w:rsid w:val="007D38BD"/>
    <w:rsid w:val="007D3930"/>
    <w:rsid w:val="007D3B4D"/>
    <w:rsid w:val="007D45E3"/>
    <w:rsid w:val="007D53A0"/>
    <w:rsid w:val="007D541E"/>
    <w:rsid w:val="007D54E3"/>
    <w:rsid w:val="007D5F26"/>
    <w:rsid w:val="007D63DC"/>
    <w:rsid w:val="007E00A8"/>
    <w:rsid w:val="007E2C83"/>
    <w:rsid w:val="007E3766"/>
    <w:rsid w:val="007E3C74"/>
    <w:rsid w:val="007E3FDB"/>
    <w:rsid w:val="007E48AD"/>
    <w:rsid w:val="007E49C4"/>
    <w:rsid w:val="007E4ED6"/>
    <w:rsid w:val="007E5419"/>
    <w:rsid w:val="007E556F"/>
    <w:rsid w:val="007E5D3C"/>
    <w:rsid w:val="007E5EDA"/>
    <w:rsid w:val="007E6779"/>
    <w:rsid w:val="007E6947"/>
    <w:rsid w:val="007E6F70"/>
    <w:rsid w:val="007E72AF"/>
    <w:rsid w:val="007F02A1"/>
    <w:rsid w:val="007F089E"/>
    <w:rsid w:val="007F0FCC"/>
    <w:rsid w:val="007F144F"/>
    <w:rsid w:val="007F14FE"/>
    <w:rsid w:val="007F3689"/>
    <w:rsid w:val="007F3AA4"/>
    <w:rsid w:val="007F42F3"/>
    <w:rsid w:val="007F4483"/>
    <w:rsid w:val="007F4C79"/>
    <w:rsid w:val="007F4E81"/>
    <w:rsid w:val="007F565D"/>
    <w:rsid w:val="007F6029"/>
    <w:rsid w:val="007F6226"/>
    <w:rsid w:val="007F62B9"/>
    <w:rsid w:val="007F6A67"/>
    <w:rsid w:val="007F6B8F"/>
    <w:rsid w:val="007F6C7E"/>
    <w:rsid w:val="007F7D09"/>
    <w:rsid w:val="0080198D"/>
    <w:rsid w:val="00802347"/>
    <w:rsid w:val="00802ECA"/>
    <w:rsid w:val="00803450"/>
    <w:rsid w:val="008036BB"/>
    <w:rsid w:val="00803B19"/>
    <w:rsid w:val="00803EE8"/>
    <w:rsid w:val="00804114"/>
    <w:rsid w:val="0080471F"/>
    <w:rsid w:val="00804866"/>
    <w:rsid w:val="00804C45"/>
    <w:rsid w:val="00805A61"/>
    <w:rsid w:val="00805D4F"/>
    <w:rsid w:val="00807111"/>
    <w:rsid w:val="00807E76"/>
    <w:rsid w:val="00810170"/>
    <w:rsid w:val="00810448"/>
    <w:rsid w:val="008105A2"/>
    <w:rsid w:val="00810E46"/>
    <w:rsid w:val="00810ED0"/>
    <w:rsid w:val="008113D6"/>
    <w:rsid w:val="008120D6"/>
    <w:rsid w:val="00812B97"/>
    <w:rsid w:val="00812E54"/>
    <w:rsid w:val="008165F5"/>
    <w:rsid w:val="008167B9"/>
    <w:rsid w:val="0081714F"/>
    <w:rsid w:val="00817D79"/>
    <w:rsid w:val="008201FC"/>
    <w:rsid w:val="0082076D"/>
    <w:rsid w:val="00820A03"/>
    <w:rsid w:val="00820D73"/>
    <w:rsid w:val="00821A73"/>
    <w:rsid w:val="00821E60"/>
    <w:rsid w:val="0082204C"/>
    <w:rsid w:val="00822762"/>
    <w:rsid w:val="00822A90"/>
    <w:rsid w:val="00823448"/>
    <w:rsid w:val="00823535"/>
    <w:rsid w:val="00823761"/>
    <w:rsid w:val="00824140"/>
    <w:rsid w:val="00824239"/>
    <w:rsid w:val="00824E1B"/>
    <w:rsid w:val="00825CC2"/>
    <w:rsid w:val="00826BF6"/>
    <w:rsid w:val="00826C53"/>
    <w:rsid w:val="00827A32"/>
    <w:rsid w:val="00827F69"/>
    <w:rsid w:val="008305D5"/>
    <w:rsid w:val="00831186"/>
    <w:rsid w:val="008313F1"/>
    <w:rsid w:val="008315EA"/>
    <w:rsid w:val="00833505"/>
    <w:rsid w:val="008341B1"/>
    <w:rsid w:val="008341C9"/>
    <w:rsid w:val="00834B14"/>
    <w:rsid w:val="00834E6D"/>
    <w:rsid w:val="00834FF2"/>
    <w:rsid w:val="0083563F"/>
    <w:rsid w:val="00835EDC"/>
    <w:rsid w:val="00837401"/>
    <w:rsid w:val="008413A2"/>
    <w:rsid w:val="00843839"/>
    <w:rsid w:val="008438A8"/>
    <w:rsid w:val="00843C3F"/>
    <w:rsid w:val="00843FB1"/>
    <w:rsid w:val="00844623"/>
    <w:rsid w:val="00844807"/>
    <w:rsid w:val="00844B7D"/>
    <w:rsid w:val="00845A47"/>
    <w:rsid w:val="00845EFA"/>
    <w:rsid w:val="00846F32"/>
    <w:rsid w:val="00847389"/>
    <w:rsid w:val="0085011A"/>
    <w:rsid w:val="008508E4"/>
    <w:rsid w:val="00850A6D"/>
    <w:rsid w:val="00850ECA"/>
    <w:rsid w:val="00851258"/>
    <w:rsid w:val="00852104"/>
    <w:rsid w:val="0085238B"/>
    <w:rsid w:val="008528E0"/>
    <w:rsid w:val="00852DA5"/>
    <w:rsid w:val="00853706"/>
    <w:rsid w:val="008537D2"/>
    <w:rsid w:val="00853C00"/>
    <w:rsid w:val="00853DEB"/>
    <w:rsid w:val="0085422F"/>
    <w:rsid w:val="008558EF"/>
    <w:rsid w:val="00856B7D"/>
    <w:rsid w:val="00857E3A"/>
    <w:rsid w:val="00857F51"/>
    <w:rsid w:val="0086083E"/>
    <w:rsid w:val="0086115E"/>
    <w:rsid w:val="0086171F"/>
    <w:rsid w:val="008620FF"/>
    <w:rsid w:val="008624B5"/>
    <w:rsid w:val="008626D6"/>
    <w:rsid w:val="00862DC2"/>
    <w:rsid w:val="00862E27"/>
    <w:rsid w:val="00862FC0"/>
    <w:rsid w:val="00863FB1"/>
    <w:rsid w:val="008641A5"/>
    <w:rsid w:val="008651DE"/>
    <w:rsid w:val="008652EF"/>
    <w:rsid w:val="00865692"/>
    <w:rsid w:val="00865DBD"/>
    <w:rsid w:val="008669D0"/>
    <w:rsid w:val="00866A82"/>
    <w:rsid w:val="0086741B"/>
    <w:rsid w:val="008679A5"/>
    <w:rsid w:val="008710FA"/>
    <w:rsid w:val="0087146C"/>
    <w:rsid w:val="00871A16"/>
    <w:rsid w:val="008723B1"/>
    <w:rsid w:val="008734D7"/>
    <w:rsid w:val="0087358D"/>
    <w:rsid w:val="00873AEB"/>
    <w:rsid w:val="00873B4B"/>
    <w:rsid w:val="008743CB"/>
    <w:rsid w:val="00874549"/>
    <w:rsid w:val="0087519D"/>
    <w:rsid w:val="00875928"/>
    <w:rsid w:val="00876BD7"/>
    <w:rsid w:val="00876BFA"/>
    <w:rsid w:val="00877A8A"/>
    <w:rsid w:val="00880709"/>
    <w:rsid w:val="00881161"/>
    <w:rsid w:val="00881B56"/>
    <w:rsid w:val="00881B84"/>
    <w:rsid w:val="008826E5"/>
    <w:rsid w:val="00882913"/>
    <w:rsid w:val="00882F12"/>
    <w:rsid w:val="00883770"/>
    <w:rsid w:val="00884585"/>
    <w:rsid w:val="008846B6"/>
    <w:rsid w:val="0088478A"/>
    <w:rsid w:val="00884925"/>
    <w:rsid w:val="00884BCD"/>
    <w:rsid w:val="008852FF"/>
    <w:rsid w:val="008854D2"/>
    <w:rsid w:val="00885553"/>
    <w:rsid w:val="00885CF0"/>
    <w:rsid w:val="00887327"/>
    <w:rsid w:val="008874EE"/>
    <w:rsid w:val="00890738"/>
    <w:rsid w:val="00890FB8"/>
    <w:rsid w:val="00891236"/>
    <w:rsid w:val="0089128D"/>
    <w:rsid w:val="00893955"/>
    <w:rsid w:val="00893CE2"/>
    <w:rsid w:val="008940D8"/>
    <w:rsid w:val="0089481B"/>
    <w:rsid w:val="00894DEE"/>
    <w:rsid w:val="00895228"/>
    <w:rsid w:val="00896041"/>
    <w:rsid w:val="00896FD5"/>
    <w:rsid w:val="0089742D"/>
    <w:rsid w:val="00897636"/>
    <w:rsid w:val="0089769E"/>
    <w:rsid w:val="008978D6"/>
    <w:rsid w:val="008978E3"/>
    <w:rsid w:val="00897A98"/>
    <w:rsid w:val="008A24D4"/>
    <w:rsid w:val="008A2B94"/>
    <w:rsid w:val="008A2D10"/>
    <w:rsid w:val="008A46E8"/>
    <w:rsid w:val="008A46F2"/>
    <w:rsid w:val="008A4FF0"/>
    <w:rsid w:val="008A5AC5"/>
    <w:rsid w:val="008A5D71"/>
    <w:rsid w:val="008A6094"/>
    <w:rsid w:val="008A6418"/>
    <w:rsid w:val="008A76F8"/>
    <w:rsid w:val="008A789E"/>
    <w:rsid w:val="008B1F6C"/>
    <w:rsid w:val="008B1FB5"/>
    <w:rsid w:val="008B302B"/>
    <w:rsid w:val="008B341F"/>
    <w:rsid w:val="008B36F1"/>
    <w:rsid w:val="008B39EC"/>
    <w:rsid w:val="008B3A71"/>
    <w:rsid w:val="008B3C80"/>
    <w:rsid w:val="008B3D9E"/>
    <w:rsid w:val="008B45EC"/>
    <w:rsid w:val="008B48CB"/>
    <w:rsid w:val="008B4B8E"/>
    <w:rsid w:val="008B4C53"/>
    <w:rsid w:val="008B51DB"/>
    <w:rsid w:val="008B52BB"/>
    <w:rsid w:val="008B534B"/>
    <w:rsid w:val="008B53D1"/>
    <w:rsid w:val="008B5704"/>
    <w:rsid w:val="008B5B2A"/>
    <w:rsid w:val="008B6717"/>
    <w:rsid w:val="008B7EC2"/>
    <w:rsid w:val="008C0AC6"/>
    <w:rsid w:val="008C0C81"/>
    <w:rsid w:val="008C1417"/>
    <w:rsid w:val="008C161C"/>
    <w:rsid w:val="008C1FFF"/>
    <w:rsid w:val="008C204D"/>
    <w:rsid w:val="008C2320"/>
    <w:rsid w:val="008C2FDD"/>
    <w:rsid w:val="008C34D7"/>
    <w:rsid w:val="008C3CE3"/>
    <w:rsid w:val="008C3D51"/>
    <w:rsid w:val="008C44BE"/>
    <w:rsid w:val="008C4668"/>
    <w:rsid w:val="008C4923"/>
    <w:rsid w:val="008C643F"/>
    <w:rsid w:val="008C7C3B"/>
    <w:rsid w:val="008D0987"/>
    <w:rsid w:val="008D0AE6"/>
    <w:rsid w:val="008D1380"/>
    <w:rsid w:val="008D20A6"/>
    <w:rsid w:val="008D2439"/>
    <w:rsid w:val="008D32EB"/>
    <w:rsid w:val="008D374F"/>
    <w:rsid w:val="008D3B2A"/>
    <w:rsid w:val="008D3F41"/>
    <w:rsid w:val="008D56D1"/>
    <w:rsid w:val="008D6395"/>
    <w:rsid w:val="008D6C2C"/>
    <w:rsid w:val="008D70E6"/>
    <w:rsid w:val="008D7A7B"/>
    <w:rsid w:val="008D7E3E"/>
    <w:rsid w:val="008D7EED"/>
    <w:rsid w:val="008E0048"/>
    <w:rsid w:val="008E028A"/>
    <w:rsid w:val="008E0A85"/>
    <w:rsid w:val="008E1E26"/>
    <w:rsid w:val="008E2C51"/>
    <w:rsid w:val="008E2E18"/>
    <w:rsid w:val="008E38A8"/>
    <w:rsid w:val="008E4259"/>
    <w:rsid w:val="008E4DEE"/>
    <w:rsid w:val="008E5F44"/>
    <w:rsid w:val="008F021D"/>
    <w:rsid w:val="008F1985"/>
    <w:rsid w:val="008F40C7"/>
    <w:rsid w:val="008F4584"/>
    <w:rsid w:val="008F4E31"/>
    <w:rsid w:val="008F53CF"/>
    <w:rsid w:val="008F59B6"/>
    <w:rsid w:val="008F60DD"/>
    <w:rsid w:val="008F628C"/>
    <w:rsid w:val="008F62F7"/>
    <w:rsid w:val="008F728A"/>
    <w:rsid w:val="008F7A02"/>
    <w:rsid w:val="008F7BBA"/>
    <w:rsid w:val="008F7C6A"/>
    <w:rsid w:val="009002C9"/>
    <w:rsid w:val="009014C8"/>
    <w:rsid w:val="009018DA"/>
    <w:rsid w:val="00901B04"/>
    <w:rsid w:val="009026C1"/>
    <w:rsid w:val="009027E7"/>
    <w:rsid w:val="00902B62"/>
    <w:rsid w:val="00903097"/>
    <w:rsid w:val="00903542"/>
    <w:rsid w:val="00903C5A"/>
    <w:rsid w:val="00905FA6"/>
    <w:rsid w:val="00906243"/>
    <w:rsid w:val="009063E6"/>
    <w:rsid w:val="009064CB"/>
    <w:rsid w:val="00907604"/>
    <w:rsid w:val="009079F6"/>
    <w:rsid w:val="0091137E"/>
    <w:rsid w:val="00912339"/>
    <w:rsid w:val="00913B82"/>
    <w:rsid w:val="00914621"/>
    <w:rsid w:val="00914EBE"/>
    <w:rsid w:val="00915A78"/>
    <w:rsid w:val="00915BB1"/>
    <w:rsid w:val="00916D7A"/>
    <w:rsid w:val="009172CA"/>
    <w:rsid w:val="00917B08"/>
    <w:rsid w:val="00920BDE"/>
    <w:rsid w:val="00921416"/>
    <w:rsid w:val="0092159E"/>
    <w:rsid w:val="0092222B"/>
    <w:rsid w:val="009228A1"/>
    <w:rsid w:val="0092411B"/>
    <w:rsid w:val="0092426B"/>
    <w:rsid w:val="0092467A"/>
    <w:rsid w:val="009249A0"/>
    <w:rsid w:val="0092573B"/>
    <w:rsid w:val="00925954"/>
    <w:rsid w:val="00925D83"/>
    <w:rsid w:val="009265E8"/>
    <w:rsid w:val="009266B8"/>
    <w:rsid w:val="009269C3"/>
    <w:rsid w:val="00926CA1"/>
    <w:rsid w:val="00927273"/>
    <w:rsid w:val="00927849"/>
    <w:rsid w:val="009278EC"/>
    <w:rsid w:val="00927EE1"/>
    <w:rsid w:val="009300B3"/>
    <w:rsid w:val="00931AA5"/>
    <w:rsid w:val="00931BA2"/>
    <w:rsid w:val="00931CDE"/>
    <w:rsid w:val="00931E92"/>
    <w:rsid w:val="00932AC1"/>
    <w:rsid w:val="00932E22"/>
    <w:rsid w:val="00933211"/>
    <w:rsid w:val="00933612"/>
    <w:rsid w:val="00933BE4"/>
    <w:rsid w:val="00933E6B"/>
    <w:rsid w:val="009345B1"/>
    <w:rsid w:val="0093473E"/>
    <w:rsid w:val="0093496C"/>
    <w:rsid w:val="00934B07"/>
    <w:rsid w:val="0093562B"/>
    <w:rsid w:val="00935F8C"/>
    <w:rsid w:val="009366A5"/>
    <w:rsid w:val="00936B83"/>
    <w:rsid w:val="00937028"/>
    <w:rsid w:val="0093753B"/>
    <w:rsid w:val="009379A3"/>
    <w:rsid w:val="00937A44"/>
    <w:rsid w:val="00937E2B"/>
    <w:rsid w:val="00937E5E"/>
    <w:rsid w:val="00940402"/>
    <w:rsid w:val="00941E2E"/>
    <w:rsid w:val="0094205C"/>
    <w:rsid w:val="009424BF"/>
    <w:rsid w:val="00942F47"/>
    <w:rsid w:val="00942FF7"/>
    <w:rsid w:val="00943759"/>
    <w:rsid w:val="00943829"/>
    <w:rsid w:val="009439BD"/>
    <w:rsid w:val="00944E28"/>
    <w:rsid w:val="00944F0D"/>
    <w:rsid w:val="00945B91"/>
    <w:rsid w:val="00946169"/>
    <w:rsid w:val="00946AFF"/>
    <w:rsid w:val="0094702E"/>
    <w:rsid w:val="009472C1"/>
    <w:rsid w:val="00947556"/>
    <w:rsid w:val="00947679"/>
    <w:rsid w:val="00950288"/>
    <w:rsid w:val="009507E2"/>
    <w:rsid w:val="009508F6"/>
    <w:rsid w:val="009531AE"/>
    <w:rsid w:val="009544F6"/>
    <w:rsid w:val="00955D26"/>
    <w:rsid w:val="009573BB"/>
    <w:rsid w:val="0095750C"/>
    <w:rsid w:val="009575D1"/>
    <w:rsid w:val="0096061D"/>
    <w:rsid w:val="0096191D"/>
    <w:rsid w:val="00961A96"/>
    <w:rsid w:val="00961B16"/>
    <w:rsid w:val="00961F0E"/>
    <w:rsid w:val="0096262B"/>
    <w:rsid w:val="00962F3F"/>
    <w:rsid w:val="00963C06"/>
    <w:rsid w:val="00964A10"/>
    <w:rsid w:val="00965848"/>
    <w:rsid w:val="00965884"/>
    <w:rsid w:val="00965B3B"/>
    <w:rsid w:val="00966161"/>
    <w:rsid w:val="00966215"/>
    <w:rsid w:val="009667AE"/>
    <w:rsid w:val="00966C27"/>
    <w:rsid w:val="00966E96"/>
    <w:rsid w:val="009670E7"/>
    <w:rsid w:val="00967C4D"/>
    <w:rsid w:val="009701F2"/>
    <w:rsid w:val="009702FF"/>
    <w:rsid w:val="00970B00"/>
    <w:rsid w:val="00970F09"/>
    <w:rsid w:val="009715C4"/>
    <w:rsid w:val="00971EF4"/>
    <w:rsid w:val="00972403"/>
    <w:rsid w:val="009726E1"/>
    <w:rsid w:val="00972B46"/>
    <w:rsid w:val="009735B5"/>
    <w:rsid w:val="009747C6"/>
    <w:rsid w:val="00974862"/>
    <w:rsid w:val="00974C2D"/>
    <w:rsid w:val="009752E3"/>
    <w:rsid w:val="0097542D"/>
    <w:rsid w:val="00976B1A"/>
    <w:rsid w:val="00976E1D"/>
    <w:rsid w:val="00976F28"/>
    <w:rsid w:val="0097709D"/>
    <w:rsid w:val="009772C0"/>
    <w:rsid w:val="009778D4"/>
    <w:rsid w:val="00977DC8"/>
    <w:rsid w:val="00977DFF"/>
    <w:rsid w:val="009800DC"/>
    <w:rsid w:val="009802EC"/>
    <w:rsid w:val="009805DF"/>
    <w:rsid w:val="009818C0"/>
    <w:rsid w:val="00981928"/>
    <w:rsid w:val="0098290D"/>
    <w:rsid w:val="00982FA3"/>
    <w:rsid w:val="00983F04"/>
    <w:rsid w:val="009844FB"/>
    <w:rsid w:val="00984DDE"/>
    <w:rsid w:val="0098516D"/>
    <w:rsid w:val="009856F7"/>
    <w:rsid w:val="00985851"/>
    <w:rsid w:val="00985DA0"/>
    <w:rsid w:val="00985E4E"/>
    <w:rsid w:val="00986377"/>
    <w:rsid w:val="00986837"/>
    <w:rsid w:val="00987191"/>
    <w:rsid w:val="00990101"/>
    <w:rsid w:val="00990643"/>
    <w:rsid w:val="00990B70"/>
    <w:rsid w:val="00990B8F"/>
    <w:rsid w:val="00991056"/>
    <w:rsid w:val="00991A27"/>
    <w:rsid w:val="00991E54"/>
    <w:rsid w:val="009929A4"/>
    <w:rsid w:val="00993034"/>
    <w:rsid w:val="00993071"/>
    <w:rsid w:val="00993855"/>
    <w:rsid w:val="00993B05"/>
    <w:rsid w:val="00994E63"/>
    <w:rsid w:val="00995395"/>
    <w:rsid w:val="00995B54"/>
    <w:rsid w:val="00996196"/>
    <w:rsid w:val="009963A2"/>
    <w:rsid w:val="009964A9"/>
    <w:rsid w:val="00996D5D"/>
    <w:rsid w:val="00997237"/>
    <w:rsid w:val="0099729C"/>
    <w:rsid w:val="009A0657"/>
    <w:rsid w:val="009A0B37"/>
    <w:rsid w:val="009A0BDC"/>
    <w:rsid w:val="009A0C62"/>
    <w:rsid w:val="009A1293"/>
    <w:rsid w:val="009A12EC"/>
    <w:rsid w:val="009A16E2"/>
    <w:rsid w:val="009A267F"/>
    <w:rsid w:val="009A2B0C"/>
    <w:rsid w:val="009A306A"/>
    <w:rsid w:val="009A3528"/>
    <w:rsid w:val="009A3C93"/>
    <w:rsid w:val="009A4AE5"/>
    <w:rsid w:val="009A4CA9"/>
    <w:rsid w:val="009A4DD3"/>
    <w:rsid w:val="009A4DF3"/>
    <w:rsid w:val="009A5CAE"/>
    <w:rsid w:val="009A5F12"/>
    <w:rsid w:val="009A63AA"/>
    <w:rsid w:val="009A7CFE"/>
    <w:rsid w:val="009B084F"/>
    <w:rsid w:val="009B0BDA"/>
    <w:rsid w:val="009B1CAF"/>
    <w:rsid w:val="009B1D5A"/>
    <w:rsid w:val="009B21E2"/>
    <w:rsid w:val="009B2279"/>
    <w:rsid w:val="009B31A0"/>
    <w:rsid w:val="009B32D4"/>
    <w:rsid w:val="009B38BA"/>
    <w:rsid w:val="009B4048"/>
    <w:rsid w:val="009B44CF"/>
    <w:rsid w:val="009B4A00"/>
    <w:rsid w:val="009B632C"/>
    <w:rsid w:val="009B6B2D"/>
    <w:rsid w:val="009B6E3B"/>
    <w:rsid w:val="009B6F43"/>
    <w:rsid w:val="009B79DF"/>
    <w:rsid w:val="009B7CDD"/>
    <w:rsid w:val="009C08A1"/>
    <w:rsid w:val="009C0FA2"/>
    <w:rsid w:val="009C1069"/>
    <w:rsid w:val="009C140C"/>
    <w:rsid w:val="009C2563"/>
    <w:rsid w:val="009C2CF7"/>
    <w:rsid w:val="009C3E8B"/>
    <w:rsid w:val="009C4912"/>
    <w:rsid w:val="009C49FD"/>
    <w:rsid w:val="009C5958"/>
    <w:rsid w:val="009C5EF6"/>
    <w:rsid w:val="009C6B60"/>
    <w:rsid w:val="009C70D2"/>
    <w:rsid w:val="009C75B2"/>
    <w:rsid w:val="009C765B"/>
    <w:rsid w:val="009D024E"/>
    <w:rsid w:val="009D044A"/>
    <w:rsid w:val="009D0518"/>
    <w:rsid w:val="009D125D"/>
    <w:rsid w:val="009D12BD"/>
    <w:rsid w:val="009D1759"/>
    <w:rsid w:val="009D2BDF"/>
    <w:rsid w:val="009D349B"/>
    <w:rsid w:val="009D51F1"/>
    <w:rsid w:val="009D57C7"/>
    <w:rsid w:val="009D65AF"/>
    <w:rsid w:val="009D6EC7"/>
    <w:rsid w:val="009D7084"/>
    <w:rsid w:val="009D7A38"/>
    <w:rsid w:val="009D7A87"/>
    <w:rsid w:val="009E053F"/>
    <w:rsid w:val="009E121B"/>
    <w:rsid w:val="009E2B7D"/>
    <w:rsid w:val="009E347A"/>
    <w:rsid w:val="009E388D"/>
    <w:rsid w:val="009E4530"/>
    <w:rsid w:val="009E4DB5"/>
    <w:rsid w:val="009E50DC"/>
    <w:rsid w:val="009E5241"/>
    <w:rsid w:val="009E5B87"/>
    <w:rsid w:val="009E685F"/>
    <w:rsid w:val="009E69C2"/>
    <w:rsid w:val="009E7157"/>
    <w:rsid w:val="009E723C"/>
    <w:rsid w:val="009F0093"/>
    <w:rsid w:val="009F0389"/>
    <w:rsid w:val="009F07C5"/>
    <w:rsid w:val="009F08EA"/>
    <w:rsid w:val="009F0BB5"/>
    <w:rsid w:val="009F0C76"/>
    <w:rsid w:val="009F108A"/>
    <w:rsid w:val="009F1463"/>
    <w:rsid w:val="009F17D6"/>
    <w:rsid w:val="009F1C3B"/>
    <w:rsid w:val="009F1C76"/>
    <w:rsid w:val="009F1F0D"/>
    <w:rsid w:val="009F29C0"/>
    <w:rsid w:val="009F2D15"/>
    <w:rsid w:val="009F323E"/>
    <w:rsid w:val="009F361A"/>
    <w:rsid w:val="009F3AB4"/>
    <w:rsid w:val="009F49FD"/>
    <w:rsid w:val="009F4A9B"/>
    <w:rsid w:val="009F5024"/>
    <w:rsid w:val="009F5275"/>
    <w:rsid w:val="009F5CAF"/>
    <w:rsid w:val="009F676C"/>
    <w:rsid w:val="009F71A9"/>
    <w:rsid w:val="009F747C"/>
    <w:rsid w:val="009F7729"/>
    <w:rsid w:val="00A01AB8"/>
    <w:rsid w:val="00A01DB2"/>
    <w:rsid w:val="00A01F9E"/>
    <w:rsid w:val="00A02738"/>
    <w:rsid w:val="00A0390F"/>
    <w:rsid w:val="00A0409A"/>
    <w:rsid w:val="00A04681"/>
    <w:rsid w:val="00A05D8C"/>
    <w:rsid w:val="00A06DB8"/>
    <w:rsid w:val="00A07C1C"/>
    <w:rsid w:val="00A07D96"/>
    <w:rsid w:val="00A106B9"/>
    <w:rsid w:val="00A10D3E"/>
    <w:rsid w:val="00A13022"/>
    <w:rsid w:val="00A142BB"/>
    <w:rsid w:val="00A14310"/>
    <w:rsid w:val="00A14548"/>
    <w:rsid w:val="00A14B94"/>
    <w:rsid w:val="00A14D68"/>
    <w:rsid w:val="00A150D2"/>
    <w:rsid w:val="00A1660A"/>
    <w:rsid w:val="00A16766"/>
    <w:rsid w:val="00A16809"/>
    <w:rsid w:val="00A17107"/>
    <w:rsid w:val="00A203FF"/>
    <w:rsid w:val="00A2142E"/>
    <w:rsid w:val="00A2149F"/>
    <w:rsid w:val="00A21DF7"/>
    <w:rsid w:val="00A21E9B"/>
    <w:rsid w:val="00A22253"/>
    <w:rsid w:val="00A22458"/>
    <w:rsid w:val="00A22DC0"/>
    <w:rsid w:val="00A22E61"/>
    <w:rsid w:val="00A24E57"/>
    <w:rsid w:val="00A26236"/>
    <w:rsid w:val="00A26C05"/>
    <w:rsid w:val="00A27018"/>
    <w:rsid w:val="00A2742E"/>
    <w:rsid w:val="00A27D60"/>
    <w:rsid w:val="00A27E49"/>
    <w:rsid w:val="00A27F22"/>
    <w:rsid w:val="00A3012B"/>
    <w:rsid w:val="00A30715"/>
    <w:rsid w:val="00A30BDB"/>
    <w:rsid w:val="00A31209"/>
    <w:rsid w:val="00A318AD"/>
    <w:rsid w:val="00A324AA"/>
    <w:rsid w:val="00A327C9"/>
    <w:rsid w:val="00A3307B"/>
    <w:rsid w:val="00A34C8A"/>
    <w:rsid w:val="00A34EEB"/>
    <w:rsid w:val="00A35195"/>
    <w:rsid w:val="00A35545"/>
    <w:rsid w:val="00A3679C"/>
    <w:rsid w:val="00A36AA2"/>
    <w:rsid w:val="00A36E03"/>
    <w:rsid w:val="00A376C7"/>
    <w:rsid w:val="00A37D5F"/>
    <w:rsid w:val="00A40316"/>
    <w:rsid w:val="00A4093F"/>
    <w:rsid w:val="00A40D1A"/>
    <w:rsid w:val="00A40DB6"/>
    <w:rsid w:val="00A4103E"/>
    <w:rsid w:val="00A431DA"/>
    <w:rsid w:val="00A43974"/>
    <w:rsid w:val="00A43D08"/>
    <w:rsid w:val="00A447AB"/>
    <w:rsid w:val="00A45260"/>
    <w:rsid w:val="00A4574B"/>
    <w:rsid w:val="00A46010"/>
    <w:rsid w:val="00A47366"/>
    <w:rsid w:val="00A47409"/>
    <w:rsid w:val="00A47A5A"/>
    <w:rsid w:val="00A47F8B"/>
    <w:rsid w:val="00A50042"/>
    <w:rsid w:val="00A50A92"/>
    <w:rsid w:val="00A50F03"/>
    <w:rsid w:val="00A50FD5"/>
    <w:rsid w:val="00A5145D"/>
    <w:rsid w:val="00A51940"/>
    <w:rsid w:val="00A524EA"/>
    <w:rsid w:val="00A52BD9"/>
    <w:rsid w:val="00A534BC"/>
    <w:rsid w:val="00A538E3"/>
    <w:rsid w:val="00A53994"/>
    <w:rsid w:val="00A53CA8"/>
    <w:rsid w:val="00A5404F"/>
    <w:rsid w:val="00A5481D"/>
    <w:rsid w:val="00A5566A"/>
    <w:rsid w:val="00A55A22"/>
    <w:rsid w:val="00A55F32"/>
    <w:rsid w:val="00A56F9B"/>
    <w:rsid w:val="00A5768A"/>
    <w:rsid w:val="00A6043D"/>
    <w:rsid w:val="00A605C3"/>
    <w:rsid w:val="00A61EEA"/>
    <w:rsid w:val="00A626B0"/>
    <w:rsid w:val="00A62FED"/>
    <w:rsid w:val="00A63287"/>
    <w:rsid w:val="00A63A50"/>
    <w:rsid w:val="00A63CA4"/>
    <w:rsid w:val="00A6408D"/>
    <w:rsid w:val="00A64490"/>
    <w:rsid w:val="00A648AC"/>
    <w:rsid w:val="00A64A12"/>
    <w:rsid w:val="00A64AB7"/>
    <w:rsid w:val="00A64B16"/>
    <w:rsid w:val="00A6521C"/>
    <w:rsid w:val="00A65789"/>
    <w:rsid w:val="00A66E69"/>
    <w:rsid w:val="00A67227"/>
    <w:rsid w:val="00A7020D"/>
    <w:rsid w:val="00A70C96"/>
    <w:rsid w:val="00A7226B"/>
    <w:rsid w:val="00A72AA1"/>
    <w:rsid w:val="00A72D73"/>
    <w:rsid w:val="00A73C4F"/>
    <w:rsid w:val="00A73D10"/>
    <w:rsid w:val="00A74D02"/>
    <w:rsid w:val="00A74D85"/>
    <w:rsid w:val="00A74F8E"/>
    <w:rsid w:val="00A75635"/>
    <w:rsid w:val="00A75890"/>
    <w:rsid w:val="00A75A3D"/>
    <w:rsid w:val="00A761FA"/>
    <w:rsid w:val="00A76B34"/>
    <w:rsid w:val="00A77128"/>
    <w:rsid w:val="00A775E3"/>
    <w:rsid w:val="00A776C2"/>
    <w:rsid w:val="00A777DD"/>
    <w:rsid w:val="00A809CB"/>
    <w:rsid w:val="00A80A72"/>
    <w:rsid w:val="00A810CA"/>
    <w:rsid w:val="00A81445"/>
    <w:rsid w:val="00A81E8C"/>
    <w:rsid w:val="00A82310"/>
    <w:rsid w:val="00A828DB"/>
    <w:rsid w:val="00A828F3"/>
    <w:rsid w:val="00A8295A"/>
    <w:rsid w:val="00A82E7C"/>
    <w:rsid w:val="00A8346B"/>
    <w:rsid w:val="00A834BE"/>
    <w:rsid w:val="00A83A11"/>
    <w:rsid w:val="00A84A7E"/>
    <w:rsid w:val="00A84B5C"/>
    <w:rsid w:val="00A84F28"/>
    <w:rsid w:val="00A84FA1"/>
    <w:rsid w:val="00A85389"/>
    <w:rsid w:val="00A85CA6"/>
    <w:rsid w:val="00A8674F"/>
    <w:rsid w:val="00A86B7B"/>
    <w:rsid w:val="00A86DE3"/>
    <w:rsid w:val="00A91346"/>
    <w:rsid w:val="00A91662"/>
    <w:rsid w:val="00A91BB5"/>
    <w:rsid w:val="00A926E6"/>
    <w:rsid w:val="00A92C48"/>
    <w:rsid w:val="00A92C7A"/>
    <w:rsid w:val="00A92F08"/>
    <w:rsid w:val="00A93454"/>
    <w:rsid w:val="00A938C2"/>
    <w:rsid w:val="00A942CC"/>
    <w:rsid w:val="00A94710"/>
    <w:rsid w:val="00A947D1"/>
    <w:rsid w:val="00A94ADF"/>
    <w:rsid w:val="00A95399"/>
    <w:rsid w:val="00A95A3A"/>
    <w:rsid w:val="00A95D5F"/>
    <w:rsid w:val="00A966C2"/>
    <w:rsid w:val="00A96D70"/>
    <w:rsid w:val="00A975FC"/>
    <w:rsid w:val="00A97B3B"/>
    <w:rsid w:val="00AA0168"/>
    <w:rsid w:val="00AA024A"/>
    <w:rsid w:val="00AA0751"/>
    <w:rsid w:val="00AA08AB"/>
    <w:rsid w:val="00AA17B5"/>
    <w:rsid w:val="00AA18BC"/>
    <w:rsid w:val="00AA229A"/>
    <w:rsid w:val="00AA24FC"/>
    <w:rsid w:val="00AA316A"/>
    <w:rsid w:val="00AA43F7"/>
    <w:rsid w:val="00AA4818"/>
    <w:rsid w:val="00AA4CE5"/>
    <w:rsid w:val="00AA5A8A"/>
    <w:rsid w:val="00AA5BF8"/>
    <w:rsid w:val="00AA600B"/>
    <w:rsid w:val="00AA7321"/>
    <w:rsid w:val="00AB057C"/>
    <w:rsid w:val="00AB0D26"/>
    <w:rsid w:val="00AB0F2E"/>
    <w:rsid w:val="00AB1126"/>
    <w:rsid w:val="00AB1FED"/>
    <w:rsid w:val="00AB20D4"/>
    <w:rsid w:val="00AB219B"/>
    <w:rsid w:val="00AB2273"/>
    <w:rsid w:val="00AB285A"/>
    <w:rsid w:val="00AB2B74"/>
    <w:rsid w:val="00AB2C43"/>
    <w:rsid w:val="00AB304C"/>
    <w:rsid w:val="00AB3765"/>
    <w:rsid w:val="00AB3B49"/>
    <w:rsid w:val="00AB4E9C"/>
    <w:rsid w:val="00AB5290"/>
    <w:rsid w:val="00AB5B3D"/>
    <w:rsid w:val="00AB6A26"/>
    <w:rsid w:val="00AB73DD"/>
    <w:rsid w:val="00AB7AE2"/>
    <w:rsid w:val="00AC1183"/>
    <w:rsid w:val="00AC29ED"/>
    <w:rsid w:val="00AC2DA0"/>
    <w:rsid w:val="00AC3652"/>
    <w:rsid w:val="00AC461B"/>
    <w:rsid w:val="00AC4858"/>
    <w:rsid w:val="00AC49B1"/>
    <w:rsid w:val="00AC54CC"/>
    <w:rsid w:val="00AC55BC"/>
    <w:rsid w:val="00AC587A"/>
    <w:rsid w:val="00AC5BD9"/>
    <w:rsid w:val="00AC622E"/>
    <w:rsid w:val="00AC62A2"/>
    <w:rsid w:val="00AC64C9"/>
    <w:rsid w:val="00AC72A3"/>
    <w:rsid w:val="00AC7C6B"/>
    <w:rsid w:val="00AD007C"/>
    <w:rsid w:val="00AD0607"/>
    <w:rsid w:val="00AD065D"/>
    <w:rsid w:val="00AD0C06"/>
    <w:rsid w:val="00AD2408"/>
    <w:rsid w:val="00AD312C"/>
    <w:rsid w:val="00AD32D7"/>
    <w:rsid w:val="00AD368D"/>
    <w:rsid w:val="00AD371D"/>
    <w:rsid w:val="00AD3EDA"/>
    <w:rsid w:val="00AD4078"/>
    <w:rsid w:val="00AD44C9"/>
    <w:rsid w:val="00AD48D8"/>
    <w:rsid w:val="00AD493E"/>
    <w:rsid w:val="00AD493F"/>
    <w:rsid w:val="00AD4A68"/>
    <w:rsid w:val="00AD6B84"/>
    <w:rsid w:val="00AD6C17"/>
    <w:rsid w:val="00AD7857"/>
    <w:rsid w:val="00AD7C85"/>
    <w:rsid w:val="00AD7CEF"/>
    <w:rsid w:val="00AE069A"/>
    <w:rsid w:val="00AE1F1E"/>
    <w:rsid w:val="00AE22D2"/>
    <w:rsid w:val="00AE26B1"/>
    <w:rsid w:val="00AE29EC"/>
    <w:rsid w:val="00AE2F6D"/>
    <w:rsid w:val="00AE33C1"/>
    <w:rsid w:val="00AE3D65"/>
    <w:rsid w:val="00AE3F8A"/>
    <w:rsid w:val="00AE41F1"/>
    <w:rsid w:val="00AE4BC7"/>
    <w:rsid w:val="00AE4F47"/>
    <w:rsid w:val="00AE509E"/>
    <w:rsid w:val="00AE58BA"/>
    <w:rsid w:val="00AE5B65"/>
    <w:rsid w:val="00AE5E12"/>
    <w:rsid w:val="00AE601B"/>
    <w:rsid w:val="00AE63D9"/>
    <w:rsid w:val="00AE685D"/>
    <w:rsid w:val="00AE70C4"/>
    <w:rsid w:val="00AE70CD"/>
    <w:rsid w:val="00AE7507"/>
    <w:rsid w:val="00AE75E7"/>
    <w:rsid w:val="00AE7BFD"/>
    <w:rsid w:val="00AF0140"/>
    <w:rsid w:val="00AF0679"/>
    <w:rsid w:val="00AF092F"/>
    <w:rsid w:val="00AF1BA9"/>
    <w:rsid w:val="00AF1CC0"/>
    <w:rsid w:val="00AF2296"/>
    <w:rsid w:val="00AF2455"/>
    <w:rsid w:val="00AF2B1D"/>
    <w:rsid w:val="00AF2C9B"/>
    <w:rsid w:val="00AF49A9"/>
    <w:rsid w:val="00AF4D11"/>
    <w:rsid w:val="00AF51A5"/>
    <w:rsid w:val="00AF5326"/>
    <w:rsid w:val="00AF5397"/>
    <w:rsid w:val="00AF5422"/>
    <w:rsid w:val="00AF5F0C"/>
    <w:rsid w:val="00AF63C3"/>
    <w:rsid w:val="00AF64B9"/>
    <w:rsid w:val="00AF6511"/>
    <w:rsid w:val="00AF734F"/>
    <w:rsid w:val="00B00318"/>
    <w:rsid w:val="00B004F5"/>
    <w:rsid w:val="00B00FFF"/>
    <w:rsid w:val="00B01082"/>
    <w:rsid w:val="00B02426"/>
    <w:rsid w:val="00B02DDD"/>
    <w:rsid w:val="00B033F0"/>
    <w:rsid w:val="00B035A4"/>
    <w:rsid w:val="00B0387A"/>
    <w:rsid w:val="00B03B2E"/>
    <w:rsid w:val="00B03EFF"/>
    <w:rsid w:val="00B04276"/>
    <w:rsid w:val="00B04444"/>
    <w:rsid w:val="00B05037"/>
    <w:rsid w:val="00B0520E"/>
    <w:rsid w:val="00B0532B"/>
    <w:rsid w:val="00B061FB"/>
    <w:rsid w:val="00B06B99"/>
    <w:rsid w:val="00B072E9"/>
    <w:rsid w:val="00B07311"/>
    <w:rsid w:val="00B07B8D"/>
    <w:rsid w:val="00B1064E"/>
    <w:rsid w:val="00B11932"/>
    <w:rsid w:val="00B11F0E"/>
    <w:rsid w:val="00B1278E"/>
    <w:rsid w:val="00B12968"/>
    <w:rsid w:val="00B12E10"/>
    <w:rsid w:val="00B13436"/>
    <w:rsid w:val="00B134FB"/>
    <w:rsid w:val="00B13BD6"/>
    <w:rsid w:val="00B13D53"/>
    <w:rsid w:val="00B144A4"/>
    <w:rsid w:val="00B15FAC"/>
    <w:rsid w:val="00B160AA"/>
    <w:rsid w:val="00B176B1"/>
    <w:rsid w:val="00B177F4"/>
    <w:rsid w:val="00B20231"/>
    <w:rsid w:val="00B202FC"/>
    <w:rsid w:val="00B21ADF"/>
    <w:rsid w:val="00B221D6"/>
    <w:rsid w:val="00B22AB0"/>
    <w:rsid w:val="00B22CDB"/>
    <w:rsid w:val="00B22FD1"/>
    <w:rsid w:val="00B23857"/>
    <w:rsid w:val="00B23AA4"/>
    <w:rsid w:val="00B23C8A"/>
    <w:rsid w:val="00B23F4C"/>
    <w:rsid w:val="00B243DD"/>
    <w:rsid w:val="00B24DCD"/>
    <w:rsid w:val="00B25681"/>
    <w:rsid w:val="00B256D7"/>
    <w:rsid w:val="00B2575C"/>
    <w:rsid w:val="00B2578E"/>
    <w:rsid w:val="00B26915"/>
    <w:rsid w:val="00B26FF6"/>
    <w:rsid w:val="00B27110"/>
    <w:rsid w:val="00B2752C"/>
    <w:rsid w:val="00B27E67"/>
    <w:rsid w:val="00B3060E"/>
    <w:rsid w:val="00B30914"/>
    <w:rsid w:val="00B30DB6"/>
    <w:rsid w:val="00B30F33"/>
    <w:rsid w:val="00B31B95"/>
    <w:rsid w:val="00B31F1C"/>
    <w:rsid w:val="00B3208E"/>
    <w:rsid w:val="00B3217E"/>
    <w:rsid w:val="00B32F21"/>
    <w:rsid w:val="00B33996"/>
    <w:rsid w:val="00B33DE9"/>
    <w:rsid w:val="00B34B5F"/>
    <w:rsid w:val="00B364C9"/>
    <w:rsid w:val="00B368E8"/>
    <w:rsid w:val="00B36A8C"/>
    <w:rsid w:val="00B3761C"/>
    <w:rsid w:val="00B377D1"/>
    <w:rsid w:val="00B37884"/>
    <w:rsid w:val="00B37B5E"/>
    <w:rsid w:val="00B37EEE"/>
    <w:rsid w:val="00B4234C"/>
    <w:rsid w:val="00B427BA"/>
    <w:rsid w:val="00B43038"/>
    <w:rsid w:val="00B43538"/>
    <w:rsid w:val="00B439C9"/>
    <w:rsid w:val="00B439F6"/>
    <w:rsid w:val="00B4473C"/>
    <w:rsid w:val="00B44B3D"/>
    <w:rsid w:val="00B45856"/>
    <w:rsid w:val="00B45BDE"/>
    <w:rsid w:val="00B471B0"/>
    <w:rsid w:val="00B47C7D"/>
    <w:rsid w:val="00B506A9"/>
    <w:rsid w:val="00B5173B"/>
    <w:rsid w:val="00B51F7B"/>
    <w:rsid w:val="00B53158"/>
    <w:rsid w:val="00B532AC"/>
    <w:rsid w:val="00B53508"/>
    <w:rsid w:val="00B53AA3"/>
    <w:rsid w:val="00B5468F"/>
    <w:rsid w:val="00B54BDE"/>
    <w:rsid w:val="00B54D3C"/>
    <w:rsid w:val="00B571A9"/>
    <w:rsid w:val="00B60429"/>
    <w:rsid w:val="00B60C08"/>
    <w:rsid w:val="00B6188B"/>
    <w:rsid w:val="00B61BD0"/>
    <w:rsid w:val="00B61E00"/>
    <w:rsid w:val="00B62AB5"/>
    <w:rsid w:val="00B63EE5"/>
    <w:rsid w:val="00B64884"/>
    <w:rsid w:val="00B6492C"/>
    <w:rsid w:val="00B64985"/>
    <w:rsid w:val="00B64E1B"/>
    <w:rsid w:val="00B64FCA"/>
    <w:rsid w:val="00B65255"/>
    <w:rsid w:val="00B652D4"/>
    <w:rsid w:val="00B673DE"/>
    <w:rsid w:val="00B6740A"/>
    <w:rsid w:val="00B6763D"/>
    <w:rsid w:val="00B6797B"/>
    <w:rsid w:val="00B67BE6"/>
    <w:rsid w:val="00B704F9"/>
    <w:rsid w:val="00B707C2"/>
    <w:rsid w:val="00B70AFC"/>
    <w:rsid w:val="00B71A76"/>
    <w:rsid w:val="00B7222F"/>
    <w:rsid w:val="00B72F9A"/>
    <w:rsid w:val="00B73849"/>
    <w:rsid w:val="00B74139"/>
    <w:rsid w:val="00B74BFA"/>
    <w:rsid w:val="00B75056"/>
    <w:rsid w:val="00B7539E"/>
    <w:rsid w:val="00B75679"/>
    <w:rsid w:val="00B76222"/>
    <w:rsid w:val="00B762A5"/>
    <w:rsid w:val="00B764C5"/>
    <w:rsid w:val="00B77343"/>
    <w:rsid w:val="00B80141"/>
    <w:rsid w:val="00B813F7"/>
    <w:rsid w:val="00B81407"/>
    <w:rsid w:val="00B815AA"/>
    <w:rsid w:val="00B81718"/>
    <w:rsid w:val="00B81797"/>
    <w:rsid w:val="00B818D9"/>
    <w:rsid w:val="00B81E1B"/>
    <w:rsid w:val="00B8249E"/>
    <w:rsid w:val="00B82BC8"/>
    <w:rsid w:val="00B82EE8"/>
    <w:rsid w:val="00B8348B"/>
    <w:rsid w:val="00B835A8"/>
    <w:rsid w:val="00B837D6"/>
    <w:rsid w:val="00B85604"/>
    <w:rsid w:val="00B85A6E"/>
    <w:rsid w:val="00B85FC7"/>
    <w:rsid w:val="00B86931"/>
    <w:rsid w:val="00B8718E"/>
    <w:rsid w:val="00B90718"/>
    <w:rsid w:val="00B90900"/>
    <w:rsid w:val="00B914B7"/>
    <w:rsid w:val="00B917F3"/>
    <w:rsid w:val="00B91F97"/>
    <w:rsid w:val="00B91FB9"/>
    <w:rsid w:val="00B9333B"/>
    <w:rsid w:val="00B939B0"/>
    <w:rsid w:val="00B93B61"/>
    <w:rsid w:val="00B94415"/>
    <w:rsid w:val="00B945F7"/>
    <w:rsid w:val="00B94605"/>
    <w:rsid w:val="00B94921"/>
    <w:rsid w:val="00B94A07"/>
    <w:rsid w:val="00B94AF7"/>
    <w:rsid w:val="00B94FE1"/>
    <w:rsid w:val="00B962A0"/>
    <w:rsid w:val="00B962B3"/>
    <w:rsid w:val="00B96F68"/>
    <w:rsid w:val="00B97635"/>
    <w:rsid w:val="00BA014E"/>
    <w:rsid w:val="00BA01A6"/>
    <w:rsid w:val="00BA01B5"/>
    <w:rsid w:val="00BA0E8E"/>
    <w:rsid w:val="00BA0F42"/>
    <w:rsid w:val="00BA1DD6"/>
    <w:rsid w:val="00BA2CF3"/>
    <w:rsid w:val="00BA30F0"/>
    <w:rsid w:val="00BA3FA2"/>
    <w:rsid w:val="00BA3FF6"/>
    <w:rsid w:val="00BA43D0"/>
    <w:rsid w:val="00BA4ABE"/>
    <w:rsid w:val="00BA4FF3"/>
    <w:rsid w:val="00BA530D"/>
    <w:rsid w:val="00BA5FC4"/>
    <w:rsid w:val="00BA6535"/>
    <w:rsid w:val="00BA655D"/>
    <w:rsid w:val="00BA6626"/>
    <w:rsid w:val="00BA696C"/>
    <w:rsid w:val="00BA6D37"/>
    <w:rsid w:val="00BA6D5B"/>
    <w:rsid w:val="00BA71EA"/>
    <w:rsid w:val="00BA744B"/>
    <w:rsid w:val="00BA756E"/>
    <w:rsid w:val="00BA76D4"/>
    <w:rsid w:val="00BA787A"/>
    <w:rsid w:val="00BA79A4"/>
    <w:rsid w:val="00BA7B49"/>
    <w:rsid w:val="00BB0368"/>
    <w:rsid w:val="00BB045A"/>
    <w:rsid w:val="00BB0584"/>
    <w:rsid w:val="00BB167F"/>
    <w:rsid w:val="00BB1B7E"/>
    <w:rsid w:val="00BB1F2E"/>
    <w:rsid w:val="00BB2913"/>
    <w:rsid w:val="00BB2B6E"/>
    <w:rsid w:val="00BB2C94"/>
    <w:rsid w:val="00BB2DEE"/>
    <w:rsid w:val="00BB2EF1"/>
    <w:rsid w:val="00BB2F36"/>
    <w:rsid w:val="00BB3C1D"/>
    <w:rsid w:val="00BB3D1E"/>
    <w:rsid w:val="00BB427E"/>
    <w:rsid w:val="00BB4B66"/>
    <w:rsid w:val="00BB53B4"/>
    <w:rsid w:val="00BB58DC"/>
    <w:rsid w:val="00BB612F"/>
    <w:rsid w:val="00BB7001"/>
    <w:rsid w:val="00BB708D"/>
    <w:rsid w:val="00BC0AD2"/>
    <w:rsid w:val="00BC0D41"/>
    <w:rsid w:val="00BC166E"/>
    <w:rsid w:val="00BC178E"/>
    <w:rsid w:val="00BC292E"/>
    <w:rsid w:val="00BC316C"/>
    <w:rsid w:val="00BC3967"/>
    <w:rsid w:val="00BC3E96"/>
    <w:rsid w:val="00BC4C37"/>
    <w:rsid w:val="00BC57DF"/>
    <w:rsid w:val="00BC58B5"/>
    <w:rsid w:val="00BC5938"/>
    <w:rsid w:val="00BC5FA4"/>
    <w:rsid w:val="00BC6064"/>
    <w:rsid w:val="00BC677F"/>
    <w:rsid w:val="00BC76A2"/>
    <w:rsid w:val="00BC7B25"/>
    <w:rsid w:val="00BC7E93"/>
    <w:rsid w:val="00BD0255"/>
    <w:rsid w:val="00BD16DC"/>
    <w:rsid w:val="00BD1DD2"/>
    <w:rsid w:val="00BD1E37"/>
    <w:rsid w:val="00BD1FB1"/>
    <w:rsid w:val="00BD21A6"/>
    <w:rsid w:val="00BD34AD"/>
    <w:rsid w:val="00BD39D9"/>
    <w:rsid w:val="00BD3B4E"/>
    <w:rsid w:val="00BD4B90"/>
    <w:rsid w:val="00BD5534"/>
    <w:rsid w:val="00BD5C6C"/>
    <w:rsid w:val="00BD5D25"/>
    <w:rsid w:val="00BD6B1A"/>
    <w:rsid w:val="00BD7011"/>
    <w:rsid w:val="00BE048F"/>
    <w:rsid w:val="00BE0902"/>
    <w:rsid w:val="00BE0AC5"/>
    <w:rsid w:val="00BE180E"/>
    <w:rsid w:val="00BE1DC9"/>
    <w:rsid w:val="00BE1DDA"/>
    <w:rsid w:val="00BE21B1"/>
    <w:rsid w:val="00BE2431"/>
    <w:rsid w:val="00BE25DF"/>
    <w:rsid w:val="00BE29E9"/>
    <w:rsid w:val="00BE3752"/>
    <w:rsid w:val="00BE3C15"/>
    <w:rsid w:val="00BE54A4"/>
    <w:rsid w:val="00BE59A8"/>
    <w:rsid w:val="00BE60B3"/>
    <w:rsid w:val="00BE6127"/>
    <w:rsid w:val="00BE67B7"/>
    <w:rsid w:val="00BE7477"/>
    <w:rsid w:val="00BE75E3"/>
    <w:rsid w:val="00BF01FF"/>
    <w:rsid w:val="00BF0579"/>
    <w:rsid w:val="00BF0869"/>
    <w:rsid w:val="00BF0B06"/>
    <w:rsid w:val="00BF275C"/>
    <w:rsid w:val="00BF2797"/>
    <w:rsid w:val="00BF29EC"/>
    <w:rsid w:val="00BF2F60"/>
    <w:rsid w:val="00BF335B"/>
    <w:rsid w:val="00BF3D49"/>
    <w:rsid w:val="00BF3D5C"/>
    <w:rsid w:val="00BF459A"/>
    <w:rsid w:val="00BF481D"/>
    <w:rsid w:val="00BF4C24"/>
    <w:rsid w:val="00BF58D2"/>
    <w:rsid w:val="00BF6701"/>
    <w:rsid w:val="00BF6858"/>
    <w:rsid w:val="00BF6B8F"/>
    <w:rsid w:val="00BF70A7"/>
    <w:rsid w:val="00BF73F2"/>
    <w:rsid w:val="00BF7BB1"/>
    <w:rsid w:val="00C005A2"/>
    <w:rsid w:val="00C0068D"/>
    <w:rsid w:val="00C00FDA"/>
    <w:rsid w:val="00C01391"/>
    <w:rsid w:val="00C01E0A"/>
    <w:rsid w:val="00C02CA4"/>
    <w:rsid w:val="00C03A77"/>
    <w:rsid w:val="00C03B26"/>
    <w:rsid w:val="00C03B90"/>
    <w:rsid w:val="00C052F9"/>
    <w:rsid w:val="00C055D4"/>
    <w:rsid w:val="00C0563A"/>
    <w:rsid w:val="00C05CA0"/>
    <w:rsid w:val="00C066F4"/>
    <w:rsid w:val="00C06793"/>
    <w:rsid w:val="00C07AC7"/>
    <w:rsid w:val="00C1080C"/>
    <w:rsid w:val="00C10DA2"/>
    <w:rsid w:val="00C10DC7"/>
    <w:rsid w:val="00C12058"/>
    <w:rsid w:val="00C121C1"/>
    <w:rsid w:val="00C12EDD"/>
    <w:rsid w:val="00C13320"/>
    <w:rsid w:val="00C138E3"/>
    <w:rsid w:val="00C13DA9"/>
    <w:rsid w:val="00C13EB7"/>
    <w:rsid w:val="00C14359"/>
    <w:rsid w:val="00C1437B"/>
    <w:rsid w:val="00C159E8"/>
    <w:rsid w:val="00C162E9"/>
    <w:rsid w:val="00C16689"/>
    <w:rsid w:val="00C17291"/>
    <w:rsid w:val="00C174EF"/>
    <w:rsid w:val="00C17884"/>
    <w:rsid w:val="00C20495"/>
    <w:rsid w:val="00C21441"/>
    <w:rsid w:val="00C218CA"/>
    <w:rsid w:val="00C21E60"/>
    <w:rsid w:val="00C21F84"/>
    <w:rsid w:val="00C22074"/>
    <w:rsid w:val="00C22465"/>
    <w:rsid w:val="00C2264A"/>
    <w:rsid w:val="00C22D81"/>
    <w:rsid w:val="00C237A6"/>
    <w:rsid w:val="00C239B1"/>
    <w:rsid w:val="00C24651"/>
    <w:rsid w:val="00C246BB"/>
    <w:rsid w:val="00C24AB9"/>
    <w:rsid w:val="00C255EA"/>
    <w:rsid w:val="00C257BC"/>
    <w:rsid w:val="00C25945"/>
    <w:rsid w:val="00C25EF3"/>
    <w:rsid w:val="00C272D3"/>
    <w:rsid w:val="00C27DBC"/>
    <w:rsid w:val="00C309E1"/>
    <w:rsid w:val="00C30A0E"/>
    <w:rsid w:val="00C30DFB"/>
    <w:rsid w:val="00C31E8A"/>
    <w:rsid w:val="00C321D6"/>
    <w:rsid w:val="00C332CC"/>
    <w:rsid w:val="00C357C3"/>
    <w:rsid w:val="00C357EA"/>
    <w:rsid w:val="00C3590C"/>
    <w:rsid w:val="00C35A7A"/>
    <w:rsid w:val="00C35F7B"/>
    <w:rsid w:val="00C366FB"/>
    <w:rsid w:val="00C36706"/>
    <w:rsid w:val="00C36CAA"/>
    <w:rsid w:val="00C36DA5"/>
    <w:rsid w:val="00C372E4"/>
    <w:rsid w:val="00C3797F"/>
    <w:rsid w:val="00C4051A"/>
    <w:rsid w:val="00C4092C"/>
    <w:rsid w:val="00C40C76"/>
    <w:rsid w:val="00C41586"/>
    <w:rsid w:val="00C416E5"/>
    <w:rsid w:val="00C41A88"/>
    <w:rsid w:val="00C422B7"/>
    <w:rsid w:val="00C422FD"/>
    <w:rsid w:val="00C42E2E"/>
    <w:rsid w:val="00C436A2"/>
    <w:rsid w:val="00C43B4B"/>
    <w:rsid w:val="00C4512C"/>
    <w:rsid w:val="00C453CF"/>
    <w:rsid w:val="00C45944"/>
    <w:rsid w:val="00C45ACC"/>
    <w:rsid w:val="00C45B76"/>
    <w:rsid w:val="00C471D4"/>
    <w:rsid w:val="00C473B6"/>
    <w:rsid w:val="00C4795D"/>
    <w:rsid w:val="00C506AC"/>
    <w:rsid w:val="00C516FB"/>
    <w:rsid w:val="00C5197C"/>
    <w:rsid w:val="00C51F07"/>
    <w:rsid w:val="00C520ED"/>
    <w:rsid w:val="00C528CB"/>
    <w:rsid w:val="00C52B77"/>
    <w:rsid w:val="00C531DF"/>
    <w:rsid w:val="00C53800"/>
    <w:rsid w:val="00C53E96"/>
    <w:rsid w:val="00C54026"/>
    <w:rsid w:val="00C540DF"/>
    <w:rsid w:val="00C54198"/>
    <w:rsid w:val="00C54C6F"/>
    <w:rsid w:val="00C554C8"/>
    <w:rsid w:val="00C555CC"/>
    <w:rsid w:val="00C56847"/>
    <w:rsid w:val="00C571F0"/>
    <w:rsid w:val="00C604DD"/>
    <w:rsid w:val="00C60967"/>
    <w:rsid w:val="00C60E84"/>
    <w:rsid w:val="00C6176C"/>
    <w:rsid w:val="00C62504"/>
    <w:rsid w:val="00C6347F"/>
    <w:rsid w:val="00C64AF4"/>
    <w:rsid w:val="00C64CF7"/>
    <w:rsid w:val="00C65A4E"/>
    <w:rsid w:val="00C67241"/>
    <w:rsid w:val="00C67EAA"/>
    <w:rsid w:val="00C70495"/>
    <w:rsid w:val="00C715E1"/>
    <w:rsid w:val="00C7314D"/>
    <w:rsid w:val="00C734CD"/>
    <w:rsid w:val="00C73B94"/>
    <w:rsid w:val="00C73F61"/>
    <w:rsid w:val="00C740A3"/>
    <w:rsid w:val="00C74C44"/>
    <w:rsid w:val="00C74CF5"/>
    <w:rsid w:val="00C752CB"/>
    <w:rsid w:val="00C754FA"/>
    <w:rsid w:val="00C758B6"/>
    <w:rsid w:val="00C75C2C"/>
    <w:rsid w:val="00C75DB0"/>
    <w:rsid w:val="00C761B7"/>
    <w:rsid w:val="00C762FF"/>
    <w:rsid w:val="00C77321"/>
    <w:rsid w:val="00C774DF"/>
    <w:rsid w:val="00C775E2"/>
    <w:rsid w:val="00C800AA"/>
    <w:rsid w:val="00C803BD"/>
    <w:rsid w:val="00C80798"/>
    <w:rsid w:val="00C80B54"/>
    <w:rsid w:val="00C80D4F"/>
    <w:rsid w:val="00C819CA"/>
    <w:rsid w:val="00C830ED"/>
    <w:rsid w:val="00C834D9"/>
    <w:rsid w:val="00C84749"/>
    <w:rsid w:val="00C85539"/>
    <w:rsid w:val="00C86D8B"/>
    <w:rsid w:val="00C87681"/>
    <w:rsid w:val="00C90462"/>
    <w:rsid w:val="00C90DB7"/>
    <w:rsid w:val="00C912FE"/>
    <w:rsid w:val="00C91B34"/>
    <w:rsid w:val="00C926BB"/>
    <w:rsid w:val="00C92EA4"/>
    <w:rsid w:val="00C93764"/>
    <w:rsid w:val="00C959CF"/>
    <w:rsid w:val="00C95AF1"/>
    <w:rsid w:val="00C95BED"/>
    <w:rsid w:val="00C9616A"/>
    <w:rsid w:val="00C96C67"/>
    <w:rsid w:val="00C96E11"/>
    <w:rsid w:val="00C97448"/>
    <w:rsid w:val="00C976B9"/>
    <w:rsid w:val="00C97FF8"/>
    <w:rsid w:val="00CA27B5"/>
    <w:rsid w:val="00CA297C"/>
    <w:rsid w:val="00CA41FB"/>
    <w:rsid w:val="00CA4943"/>
    <w:rsid w:val="00CA4CD1"/>
    <w:rsid w:val="00CA51ED"/>
    <w:rsid w:val="00CA57C7"/>
    <w:rsid w:val="00CA5ABD"/>
    <w:rsid w:val="00CA5E3A"/>
    <w:rsid w:val="00CA606F"/>
    <w:rsid w:val="00CA609B"/>
    <w:rsid w:val="00CA647B"/>
    <w:rsid w:val="00CA7CE3"/>
    <w:rsid w:val="00CB0532"/>
    <w:rsid w:val="00CB0D15"/>
    <w:rsid w:val="00CB1469"/>
    <w:rsid w:val="00CB215D"/>
    <w:rsid w:val="00CB26D9"/>
    <w:rsid w:val="00CB3202"/>
    <w:rsid w:val="00CB420F"/>
    <w:rsid w:val="00CB4544"/>
    <w:rsid w:val="00CB4558"/>
    <w:rsid w:val="00CB472E"/>
    <w:rsid w:val="00CB5783"/>
    <w:rsid w:val="00CB5915"/>
    <w:rsid w:val="00CB621E"/>
    <w:rsid w:val="00CB69F6"/>
    <w:rsid w:val="00CB6CA6"/>
    <w:rsid w:val="00CB7AC8"/>
    <w:rsid w:val="00CB7FC6"/>
    <w:rsid w:val="00CC09F5"/>
    <w:rsid w:val="00CC1181"/>
    <w:rsid w:val="00CC13E7"/>
    <w:rsid w:val="00CC1494"/>
    <w:rsid w:val="00CC163C"/>
    <w:rsid w:val="00CC1CE6"/>
    <w:rsid w:val="00CC1D5D"/>
    <w:rsid w:val="00CC2546"/>
    <w:rsid w:val="00CC2FCC"/>
    <w:rsid w:val="00CC4199"/>
    <w:rsid w:val="00CC4225"/>
    <w:rsid w:val="00CC42C7"/>
    <w:rsid w:val="00CC5E76"/>
    <w:rsid w:val="00CC6E3A"/>
    <w:rsid w:val="00CC7454"/>
    <w:rsid w:val="00CC7558"/>
    <w:rsid w:val="00CC7B52"/>
    <w:rsid w:val="00CC7E24"/>
    <w:rsid w:val="00CD09BB"/>
    <w:rsid w:val="00CD1058"/>
    <w:rsid w:val="00CD14BD"/>
    <w:rsid w:val="00CD2B88"/>
    <w:rsid w:val="00CD2FA7"/>
    <w:rsid w:val="00CD3486"/>
    <w:rsid w:val="00CD352B"/>
    <w:rsid w:val="00CD4BB1"/>
    <w:rsid w:val="00CD55F4"/>
    <w:rsid w:val="00CD5984"/>
    <w:rsid w:val="00CD5BB2"/>
    <w:rsid w:val="00CD5D0B"/>
    <w:rsid w:val="00CD61EC"/>
    <w:rsid w:val="00CD787A"/>
    <w:rsid w:val="00CD78AD"/>
    <w:rsid w:val="00CD7EA7"/>
    <w:rsid w:val="00CE003C"/>
    <w:rsid w:val="00CE0D98"/>
    <w:rsid w:val="00CE11F4"/>
    <w:rsid w:val="00CE1930"/>
    <w:rsid w:val="00CE2401"/>
    <w:rsid w:val="00CE33A4"/>
    <w:rsid w:val="00CE3489"/>
    <w:rsid w:val="00CE3572"/>
    <w:rsid w:val="00CE35DC"/>
    <w:rsid w:val="00CE3CDF"/>
    <w:rsid w:val="00CE411A"/>
    <w:rsid w:val="00CE5255"/>
    <w:rsid w:val="00CE5946"/>
    <w:rsid w:val="00CE5C51"/>
    <w:rsid w:val="00CE5E81"/>
    <w:rsid w:val="00CE60C7"/>
    <w:rsid w:val="00CE6599"/>
    <w:rsid w:val="00CE66BC"/>
    <w:rsid w:val="00CE6B82"/>
    <w:rsid w:val="00CE6BEA"/>
    <w:rsid w:val="00CE79DA"/>
    <w:rsid w:val="00CE7DFF"/>
    <w:rsid w:val="00CE7E45"/>
    <w:rsid w:val="00CF0649"/>
    <w:rsid w:val="00CF06EB"/>
    <w:rsid w:val="00CF1CAC"/>
    <w:rsid w:val="00CF2097"/>
    <w:rsid w:val="00CF281E"/>
    <w:rsid w:val="00CF285D"/>
    <w:rsid w:val="00CF28BD"/>
    <w:rsid w:val="00CF29A5"/>
    <w:rsid w:val="00CF2AC6"/>
    <w:rsid w:val="00CF3576"/>
    <w:rsid w:val="00CF4625"/>
    <w:rsid w:val="00CF679E"/>
    <w:rsid w:val="00CF7BB8"/>
    <w:rsid w:val="00D00851"/>
    <w:rsid w:val="00D01486"/>
    <w:rsid w:val="00D0334A"/>
    <w:rsid w:val="00D0356F"/>
    <w:rsid w:val="00D037AA"/>
    <w:rsid w:val="00D048CC"/>
    <w:rsid w:val="00D04B6F"/>
    <w:rsid w:val="00D104C9"/>
    <w:rsid w:val="00D10923"/>
    <w:rsid w:val="00D11329"/>
    <w:rsid w:val="00D11A61"/>
    <w:rsid w:val="00D13081"/>
    <w:rsid w:val="00D1323C"/>
    <w:rsid w:val="00D1336E"/>
    <w:rsid w:val="00D1377E"/>
    <w:rsid w:val="00D13ECA"/>
    <w:rsid w:val="00D14234"/>
    <w:rsid w:val="00D14274"/>
    <w:rsid w:val="00D1437E"/>
    <w:rsid w:val="00D145BF"/>
    <w:rsid w:val="00D146DB"/>
    <w:rsid w:val="00D1484B"/>
    <w:rsid w:val="00D15050"/>
    <w:rsid w:val="00D152EE"/>
    <w:rsid w:val="00D15403"/>
    <w:rsid w:val="00D15D20"/>
    <w:rsid w:val="00D171EE"/>
    <w:rsid w:val="00D17C08"/>
    <w:rsid w:val="00D20573"/>
    <w:rsid w:val="00D215FF"/>
    <w:rsid w:val="00D21D7D"/>
    <w:rsid w:val="00D221CB"/>
    <w:rsid w:val="00D22A4E"/>
    <w:rsid w:val="00D22CF9"/>
    <w:rsid w:val="00D232D8"/>
    <w:rsid w:val="00D23597"/>
    <w:rsid w:val="00D258F9"/>
    <w:rsid w:val="00D260C7"/>
    <w:rsid w:val="00D26B3A"/>
    <w:rsid w:val="00D272AD"/>
    <w:rsid w:val="00D27672"/>
    <w:rsid w:val="00D2783E"/>
    <w:rsid w:val="00D27AE2"/>
    <w:rsid w:val="00D30320"/>
    <w:rsid w:val="00D303D1"/>
    <w:rsid w:val="00D30BF6"/>
    <w:rsid w:val="00D3163B"/>
    <w:rsid w:val="00D31BC6"/>
    <w:rsid w:val="00D323F9"/>
    <w:rsid w:val="00D32AB3"/>
    <w:rsid w:val="00D3311C"/>
    <w:rsid w:val="00D33553"/>
    <w:rsid w:val="00D33C53"/>
    <w:rsid w:val="00D345DE"/>
    <w:rsid w:val="00D34B93"/>
    <w:rsid w:val="00D3575F"/>
    <w:rsid w:val="00D3578C"/>
    <w:rsid w:val="00D35FC9"/>
    <w:rsid w:val="00D36383"/>
    <w:rsid w:val="00D36E3A"/>
    <w:rsid w:val="00D371BC"/>
    <w:rsid w:val="00D372CD"/>
    <w:rsid w:val="00D37EAC"/>
    <w:rsid w:val="00D40D6C"/>
    <w:rsid w:val="00D41868"/>
    <w:rsid w:val="00D41D89"/>
    <w:rsid w:val="00D424CF"/>
    <w:rsid w:val="00D42A83"/>
    <w:rsid w:val="00D42C2C"/>
    <w:rsid w:val="00D43764"/>
    <w:rsid w:val="00D43C54"/>
    <w:rsid w:val="00D44801"/>
    <w:rsid w:val="00D45778"/>
    <w:rsid w:val="00D45A14"/>
    <w:rsid w:val="00D46274"/>
    <w:rsid w:val="00D46C5B"/>
    <w:rsid w:val="00D474A1"/>
    <w:rsid w:val="00D47F0A"/>
    <w:rsid w:val="00D51136"/>
    <w:rsid w:val="00D5162C"/>
    <w:rsid w:val="00D51BDC"/>
    <w:rsid w:val="00D51FD5"/>
    <w:rsid w:val="00D5269F"/>
    <w:rsid w:val="00D52F86"/>
    <w:rsid w:val="00D538D1"/>
    <w:rsid w:val="00D53AE4"/>
    <w:rsid w:val="00D53B1B"/>
    <w:rsid w:val="00D53FCA"/>
    <w:rsid w:val="00D54D9B"/>
    <w:rsid w:val="00D551D4"/>
    <w:rsid w:val="00D5562B"/>
    <w:rsid w:val="00D55C51"/>
    <w:rsid w:val="00D55FA2"/>
    <w:rsid w:val="00D561CC"/>
    <w:rsid w:val="00D5648E"/>
    <w:rsid w:val="00D56762"/>
    <w:rsid w:val="00D57E5E"/>
    <w:rsid w:val="00D57EEF"/>
    <w:rsid w:val="00D60177"/>
    <w:rsid w:val="00D60782"/>
    <w:rsid w:val="00D60846"/>
    <w:rsid w:val="00D61272"/>
    <w:rsid w:val="00D62116"/>
    <w:rsid w:val="00D626F8"/>
    <w:rsid w:val="00D627F7"/>
    <w:rsid w:val="00D63C23"/>
    <w:rsid w:val="00D64388"/>
    <w:rsid w:val="00D64779"/>
    <w:rsid w:val="00D64D74"/>
    <w:rsid w:val="00D654B1"/>
    <w:rsid w:val="00D6611A"/>
    <w:rsid w:val="00D66B92"/>
    <w:rsid w:val="00D676D5"/>
    <w:rsid w:val="00D71384"/>
    <w:rsid w:val="00D71479"/>
    <w:rsid w:val="00D71D4A"/>
    <w:rsid w:val="00D72C06"/>
    <w:rsid w:val="00D73011"/>
    <w:rsid w:val="00D7335D"/>
    <w:rsid w:val="00D743DC"/>
    <w:rsid w:val="00D74633"/>
    <w:rsid w:val="00D75053"/>
    <w:rsid w:val="00D750E9"/>
    <w:rsid w:val="00D7598A"/>
    <w:rsid w:val="00D75BCE"/>
    <w:rsid w:val="00D75FA9"/>
    <w:rsid w:val="00D760F4"/>
    <w:rsid w:val="00D7623C"/>
    <w:rsid w:val="00D77509"/>
    <w:rsid w:val="00D775D7"/>
    <w:rsid w:val="00D775DF"/>
    <w:rsid w:val="00D776C6"/>
    <w:rsid w:val="00D77F4E"/>
    <w:rsid w:val="00D8047E"/>
    <w:rsid w:val="00D83099"/>
    <w:rsid w:val="00D83888"/>
    <w:rsid w:val="00D838C8"/>
    <w:rsid w:val="00D83F87"/>
    <w:rsid w:val="00D84958"/>
    <w:rsid w:val="00D84DD0"/>
    <w:rsid w:val="00D859A6"/>
    <w:rsid w:val="00D8737E"/>
    <w:rsid w:val="00D87637"/>
    <w:rsid w:val="00D90902"/>
    <w:rsid w:val="00D90E05"/>
    <w:rsid w:val="00D911C4"/>
    <w:rsid w:val="00D91D63"/>
    <w:rsid w:val="00D91EEA"/>
    <w:rsid w:val="00D92516"/>
    <w:rsid w:val="00D92BD7"/>
    <w:rsid w:val="00D93419"/>
    <w:rsid w:val="00D937B4"/>
    <w:rsid w:val="00D93BF0"/>
    <w:rsid w:val="00D94152"/>
    <w:rsid w:val="00D9433A"/>
    <w:rsid w:val="00D94667"/>
    <w:rsid w:val="00D949FD"/>
    <w:rsid w:val="00D94CA9"/>
    <w:rsid w:val="00D94F61"/>
    <w:rsid w:val="00D959CD"/>
    <w:rsid w:val="00D961ED"/>
    <w:rsid w:val="00D96F2D"/>
    <w:rsid w:val="00D972B4"/>
    <w:rsid w:val="00D97389"/>
    <w:rsid w:val="00D97877"/>
    <w:rsid w:val="00D97AB8"/>
    <w:rsid w:val="00D97C03"/>
    <w:rsid w:val="00DA0935"/>
    <w:rsid w:val="00DA1283"/>
    <w:rsid w:val="00DA193D"/>
    <w:rsid w:val="00DA1E30"/>
    <w:rsid w:val="00DA213C"/>
    <w:rsid w:val="00DA23A5"/>
    <w:rsid w:val="00DA4939"/>
    <w:rsid w:val="00DA506F"/>
    <w:rsid w:val="00DA5547"/>
    <w:rsid w:val="00DA60F3"/>
    <w:rsid w:val="00DA6280"/>
    <w:rsid w:val="00DA6342"/>
    <w:rsid w:val="00DA6E39"/>
    <w:rsid w:val="00DB0723"/>
    <w:rsid w:val="00DB2A6D"/>
    <w:rsid w:val="00DB3060"/>
    <w:rsid w:val="00DB3A07"/>
    <w:rsid w:val="00DB3AA7"/>
    <w:rsid w:val="00DB3ED3"/>
    <w:rsid w:val="00DB3FA1"/>
    <w:rsid w:val="00DB423D"/>
    <w:rsid w:val="00DB4DDF"/>
    <w:rsid w:val="00DB51B5"/>
    <w:rsid w:val="00DB689A"/>
    <w:rsid w:val="00DB7094"/>
    <w:rsid w:val="00DB7D6F"/>
    <w:rsid w:val="00DC00BC"/>
    <w:rsid w:val="00DC03C7"/>
    <w:rsid w:val="00DC09DE"/>
    <w:rsid w:val="00DC0FED"/>
    <w:rsid w:val="00DC119A"/>
    <w:rsid w:val="00DC1759"/>
    <w:rsid w:val="00DC17BB"/>
    <w:rsid w:val="00DC1C9D"/>
    <w:rsid w:val="00DC21DC"/>
    <w:rsid w:val="00DC22DC"/>
    <w:rsid w:val="00DC288B"/>
    <w:rsid w:val="00DC3B92"/>
    <w:rsid w:val="00DC49B6"/>
    <w:rsid w:val="00DC5858"/>
    <w:rsid w:val="00DC74E3"/>
    <w:rsid w:val="00DD03A7"/>
    <w:rsid w:val="00DD076B"/>
    <w:rsid w:val="00DD07C4"/>
    <w:rsid w:val="00DD0CF0"/>
    <w:rsid w:val="00DD1180"/>
    <w:rsid w:val="00DD1434"/>
    <w:rsid w:val="00DD1905"/>
    <w:rsid w:val="00DD28EB"/>
    <w:rsid w:val="00DD3AD2"/>
    <w:rsid w:val="00DD444C"/>
    <w:rsid w:val="00DD476E"/>
    <w:rsid w:val="00DD4AA9"/>
    <w:rsid w:val="00DD5048"/>
    <w:rsid w:val="00DD512F"/>
    <w:rsid w:val="00DD5CCD"/>
    <w:rsid w:val="00DD5E44"/>
    <w:rsid w:val="00DD698B"/>
    <w:rsid w:val="00DD69F3"/>
    <w:rsid w:val="00DD7F66"/>
    <w:rsid w:val="00DE00ED"/>
    <w:rsid w:val="00DE02CE"/>
    <w:rsid w:val="00DE0A88"/>
    <w:rsid w:val="00DE0C8E"/>
    <w:rsid w:val="00DE16EB"/>
    <w:rsid w:val="00DE2307"/>
    <w:rsid w:val="00DE2532"/>
    <w:rsid w:val="00DE297D"/>
    <w:rsid w:val="00DE3905"/>
    <w:rsid w:val="00DE39F2"/>
    <w:rsid w:val="00DE409B"/>
    <w:rsid w:val="00DE6725"/>
    <w:rsid w:val="00DF052E"/>
    <w:rsid w:val="00DF1413"/>
    <w:rsid w:val="00DF179B"/>
    <w:rsid w:val="00DF19D8"/>
    <w:rsid w:val="00DF1A83"/>
    <w:rsid w:val="00DF1EC7"/>
    <w:rsid w:val="00DF25BB"/>
    <w:rsid w:val="00DF26A7"/>
    <w:rsid w:val="00DF3536"/>
    <w:rsid w:val="00DF3D72"/>
    <w:rsid w:val="00DF53CE"/>
    <w:rsid w:val="00DF5F32"/>
    <w:rsid w:val="00DF67E1"/>
    <w:rsid w:val="00DF697C"/>
    <w:rsid w:val="00DF6F0A"/>
    <w:rsid w:val="00DF70C3"/>
    <w:rsid w:val="00DF7B4E"/>
    <w:rsid w:val="00E00540"/>
    <w:rsid w:val="00E00A62"/>
    <w:rsid w:val="00E0117F"/>
    <w:rsid w:val="00E03357"/>
    <w:rsid w:val="00E034D2"/>
    <w:rsid w:val="00E0362E"/>
    <w:rsid w:val="00E0374E"/>
    <w:rsid w:val="00E0428D"/>
    <w:rsid w:val="00E0468A"/>
    <w:rsid w:val="00E068DC"/>
    <w:rsid w:val="00E06B9A"/>
    <w:rsid w:val="00E06F4A"/>
    <w:rsid w:val="00E0728F"/>
    <w:rsid w:val="00E07EDE"/>
    <w:rsid w:val="00E10953"/>
    <w:rsid w:val="00E10956"/>
    <w:rsid w:val="00E11B59"/>
    <w:rsid w:val="00E13BDA"/>
    <w:rsid w:val="00E14A84"/>
    <w:rsid w:val="00E14CD1"/>
    <w:rsid w:val="00E14D0E"/>
    <w:rsid w:val="00E1520C"/>
    <w:rsid w:val="00E15420"/>
    <w:rsid w:val="00E1567A"/>
    <w:rsid w:val="00E16628"/>
    <w:rsid w:val="00E167E3"/>
    <w:rsid w:val="00E1710F"/>
    <w:rsid w:val="00E1753E"/>
    <w:rsid w:val="00E17C23"/>
    <w:rsid w:val="00E209E2"/>
    <w:rsid w:val="00E20E38"/>
    <w:rsid w:val="00E20F04"/>
    <w:rsid w:val="00E20FF9"/>
    <w:rsid w:val="00E21734"/>
    <w:rsid w:val="00E21D72"/>
    <w:rsid w:val="00E223C5"/>
    <w:rsid w:val="00E2264E"/>
    <w:rsid w:val="00E228D5"/>
    <w:rsid w:val="00E230E0"/>
    <w:rsid w:val="00E23726"/>
    <w:rsid w:val="00E24793"/>
    <w:rsid w:val="00E248F5"/>
    <w:rsid w:val="00E24AE7"/>
    <w:rsid w:val="00E24F50"/>
    <w:rsid w:val="00E25465"/>
    <w:rsid w:val="00E25CB3"/>
    <w:rsid w:val="00E25DB3"/>
    <w:rsid w:val="00E261DA"/>
    <w:rsid w:val="00E26EE3"/>
    <w:rsid w:val="00E27271"/>
    <w:rsid w:val="00E27CE1"/>
    <w:rsid w:val="00E304D4"/>
    <w:rsid w:val="00E30AEA"/>
    <w:rsid w:val="00E3102F"/>
    <w:rsid w:val="00E3159D"/>
    <w:rsid w:val="00E3165D"/>
    <w:rsid w:val="00E32437"/>
    <w:rsid w:val="00E32631"/>
    <w:rsid w:val="00E327A1"/>
    <w:rsid w:val="00E327FB"/>
    <w:rsid w:val="00E33356"/>
    <w:rsid w:val="00E33532"/>
    <w:rsid w:val="00E338EC"/>
    <w:rsid w:val="00E344FC"/>
    <w:rsid w:val="00E352EF"/>
    <w:rsid w:val="00E35397"/>
    <w:rsid w:val="00E36A9D"/>
    <w:rsid w:val="00E36ADE"/>
    <w:rsid w:val="00E36BC2"/>
    <w:rsid w:val="00E372ED"/>
    <w:rsid w:val="00E373D7"/>
    <w:rsid w:val="00E37879"/>
    <w:rsid w:val="00E379A6"/>
    <w:rsid w:val="00E41A82"/>
    <w:rsid w:val="00E41D89"/>
    <w:rsid w:val="00E43743"/>
    <w:rsid w:val="00E44724"/>
    <w:rsid w:val="00E448E4"/>
    <w:rsid w:val="00E45A12"/>
    <w:rsid w:val="00E46194"/>
    <w:rsid w:val="00E47345"/>
    <w:rsid w:val="00E474E0"/>
    <w:rsid w:val="00E50FD0"/>
    <w:rsid w:val="00E511BA"/>
    <w:rsid w:val="00E5197A"/>
    <w:rsid w:val="00E52115"/>
    <w:rsid w:val="00E52AFE"/>
    <w:rsid w:val="00E52DBB"/>
    <w:rsid w:val="00E535E1"/>
    <w:rsid w:val="00E53B5E"/>
    <w:rsid w:val="00E53D95"/>
    <w:rsid w:val="00E543AC"/>
    <w:rsid w:val="00E54D58"/>
    <w:rsid w:val="00E54EB4"/>
    <w:rsid w:val="00E553C7"/>
    <w:rsid w:val="00E56193"/>
    <w:rsid w:val="00E56532"/>
    <w:rsid w:val="00E567A0"/>
    <w:rsid w:val="00E56A07"/>
    <w:rsid w:val="00E57051"/>
    <w:rsid w:val="00E57056"/>
    <w:rsid w:val="00E57112"/>
    <w:rsid w:val="00E57347"/>
    <w:rsid w:val="00E5743B"/>
    <w:rsid w:val="00E60937"/>
    <w:rsid w:val="00E619F0"/>
    <w:rsid w:val="00E620FF"/>
    <w:rsid w:val="00E6218B"/>
    <w:rsid w:val="00E62F49"/>
    <w:rsid w:val="00E6303D"/>
    <w:rsid w:val="00E630CF"/>
    <w:rsid w:val="00E63241"/>
    <w:rsid w:val="00E64515"/>
    <w:rsid w:val="00E64D6A"/>
    <w:rsid w:val="00E65741"/>
    <w:rsid w:val="00E65863"/>
    <w:rsid w:val="00E66FB7"/>
    <w:rsid w:val="00E670DD"/>
    <w:rsid w:val="00E6729B"/>
    <w:rsid w:val="00E67BC8"/>
    <w:rsid w:val="00E70410"/>
    <w:rsid w:val="00E70E52"/>
    <w:rsid w:val="00E70F18"/>
    <w:rsid w:val="00E711ED"/>
    <w:rsid w:val="00E71BB0"/>
    <w:rsid w:val="00E728B7"/>
    <w:rsid w:val="00E73463"/>
    <w:rsid w:val="00E73C09"/>
    <w:rsid w:val="00E7422A"/>
    <w:rsid w:val="00E74405"/>
    <w:rsid w:val="00E745E3"/>
    <w:rsid w:val="00E7485E"/>
    <w:rsid w:val="00E75297"/>
    <w:rsid w:val="00E75C47"/>
    <w:rsid w:val="00E763B4"/>
    <w:rsid w:val="00E77048"/>
    <w:rsid w:val="00E77695"/>
    <w:rsid w:val="00E77869"/>
    <w:rsid w:val="00E80727"/>
    <w:rsid w:val="00E80F97"/>
    <w:rsid w:val="00E8119A"/>
    <w:rsid w:val="00E81317"/>
    <w:rsid w:val="00E8140D"/>
    <w:rsid w:val="00E8189B"/>
    <w:rsid w:val="00E81AE1"/>
    <w:rsid w:val="00E81B6A"/>
    <w:rsid w:val="00E82B5B"/>
    <w:rsid w:val="00E82F80"/>
    <w:rsid w:val="00E85240"/>
    <w:rsid w:val="00E87395"/>
    <w:rsid w:val="00E877A8"/>
    <w:rsid w:val="00E87AC3"/>
    <w:rsid w:val="00E87D16"/>
    <w:rsid w:val="00E87F1E"/>
    <w:rsid w:val="00E908A4"/>
    <w:rsid w:val="00E90D90"/>
    <w:rsid w:val="00E90E6E"/>
    <w:rsid w:val="00E912F8"/>
    <w:rsid w:val="00E927BE"/>
    <w:rsid w:val="00E92D8E"/>
    <w:rsid w:val="00E93303"/>
    <w:rsid w:val="00E93942"/>
    <w:rsid w:val="00E948AC"/>
    <w:rsid w:val="00E94B79"/>
    <w:rsid w:val="00E952E3"/>
    <w:rsid w:val="00E95725"/>
    <w:rsid w:val="00E9575F"/>
    <w:rsid w:val="00E962F1"/>
    <w:rsid w:val="00E965B2"/>
    <w:rsid w:val="00E969C7"/>
    <w:rsid w:val="00E971D4"/>
    <w:rsid w:val="00E97905"/>
    <w:rsid w:val="00EA0750"/>
    <w:rsid w:val="00EA15E2"/>
    <w:rsid w:val="00EA192D"/>
    <w:rsid w:val="00EA1F5F"/>
    <w:rsid w:val="00EA2217"/>
    <w:rsid w:val="00EA2253"/>
    <w:rsid w:val="00EA2A3A"/>
    <w:rsid w:val="00EA3519"/>
    <w:rsid w:val="00EA3B9F"/>
    <w:rsid w:val="00EA4AA0"/>
    <w:rsid w:val="00EA51C8"/>
    <w:rsid w:val="00EA52B8"/>
    <w:rsid w:val="00EA52F9"/>
    <w:rsid w:val="00EA6E7E"/>
    <w:rsid w:val="00EA6ED3"/>
    <w:rsid w:val="00EA74D4"/>
    <w:rsid w:val="00EB016F"/>
    <w:rsid w:val="00EB0D9B"/>
    <w:rsid w:val="00EB0E82"/>
    <w:rsid w:val="00EB1063"/>
    <w:rsid w:val="00EB13B7"/>
    <w:rsid w:val="00EB153D"/>
    <w:rsid w:val="00EB16F1"/>
    <w:rsid w:val="00EB17E9"/>
    <w:rsid w:val="00EB1F72"/>
    <w:rsid w:val="00EB274B"/>
    <w:rsid w:val="00EB3F84"/>
    <w:rsid w:val="00EB40A7"/>
    <w:rsid w:val="00EB46BF"/>
    <w:rsid w:val="00EB4DAA"/>
    <w:rsid w:val="00EB5C7D"/>
    <w:rsid w:val="00EB68F3"/>
    <w:rsid w:val="00EB7A61"/>
    <w:rsid w:val="00EB7DF9"/>
    <w:rsid w:val="00EB7F76"/>
    <w:rsid w:val="00EC1AA9"/>
    <w:rsid w:val="00EC1AD4"/>
    <w:rsid w:val="00EC24FE"/>
    <w:rsid w:val="00EC264C"/>
    <w:rsid w:val="00EC2679"/>
    <w:rsid w:val="00EC3DDF"/>
    <w:rsid w:val="00EC4B6F"/>
    <w:rsid w:val="00EC6072"/>
    <w:rsid w:val="00EC62A7"/>
    <w:rsid w:val="00EC6E81"/>
    <w:rsid w:val="00EC6EE8"/>
    <w:rsid w:val="00ED0169"/>
    <w:rsid w:val="00ED0D1B"/>
    <w:rsid w:val="00ED0E28"/>
    <w:rsid w:val="00ED1437"/>
    <w:rsid w:val="00ED19D9"/>
    <w:rsid w:val="00ED22FF"/>
    <w:rsid w:val="00ED25FC"/>
    <w:rsid w:val="00ED373C"/>
    <w:rsid w:val="00ED3F4B"/>
    <w:rsid w:val="00ED4A05"/>
    <w:rsid w:val="00ED4A50"/>
    <w:rsid w:val="00ED63BE"/>
    <w:rsid w:val="00ED686B"/>
    <w:rsid w:val="00ED68B2"/>
    <w:rsid w:val="00ED6EB3"/>
    <w:rsid w:val="00ED7E5E"/>
    <w:rsid w:val="00EE02C1"/>
    <w:rsid w:val="00EE0889"/>
    <w:rsid w:val="00EE0982"/>
    <w:rsid w:val="00EE1288"/>
    <w:rsid w:val="00EE14B4"/>
    <w:rsid w:val="00EE2FBF"/>
    <w:rsid w:val="00EE3342"/>
    <w:rsid w:val="00EE38B7"/>
    <w:rsid w:val="00EE3C42"/>
    <w:rsid w:val="00EE4C10"/>
    <w:rsid w:val="00EE503E"/>
    <w:rsid w:val="00EE5A4C"/>
    <w:rsid w:val="00EE60EA"/>
    <w:rsid w:val="00EE6229"/>
    <w:rsid w:val="00EE6508"/>
    <w:rsid w:val="00EE6C54"/>
    <w:rsid w:val="00EE6F78"/>
    <w:rsid w:val="00EE722E"/>
    <w:rsid w:val="00EE7757"/>
    <w:rsid w:val="00EE776C"/>
    <w:rsid w:val="00EE7852"/>
    <w:rsid w:val="00EF047F"/>
    <w:rsid w:val="00EF04B5"/>
    <w:rsid w:val="00EF128A"/>
    <w:rsid w:val="00EF1614"/>
    <w:rsid w:val="00EF1F0F"/>
    <w:rsid w:val="00EF1F65"/>
    <w:rsid w:val="00EF247E"/>
    <w:rsid w:val="00EF27ED"/>
    <w:rsid w:val="00EF3252"/>
    <w:rsid w:val="00EF32E7"/>
    <w:rsid w:val="00EF380C"/>
    <w:rsid w:val="00EF503B"/>
    <w:rsid w:val="00EF5547"/>
    <w:rsid w:val="00EF58A1"/>
    <w:rsid w:val="00EF5A70"/>
    <w:rsid w:val="00EF5A78"/>
    <w:rsid w:val="00EF5C59"/>
    <w:rsid w:val="00EF6641"/>
    <w:rsid w:val="00EF6BBB"/>
    <w:rsid w:val="00EF79AD"/>
    <w:rsid w:val="00EF7AC4"/>
    <w:rsid w:val="00F0045A"/>
    <w:rsid w:val="00F007AD"/>
    <w:rsid w:val="00F00879"/>
    <w:rsid w:val="00F01C8F"/>
    <w:rsid w:val="00F01CC4"/>
    <w:rsid w:val="00F01F24"/>
    <w:rsid w:val="00F023AF"/>
    <w:rsid w:val="00F030FE"/>
    <w:rsid w:val="00F03581"/>
    <w:rsid w:val="00F038F7"/>
    <w:rsid w:val="00F03A69"/>
    <w:rsid w:val="00F0408C"/>
    <w:rsid w:val="00F04C05"/>
    <w:rsid w:val="00F05220"/>
    <w:rsid w:val="00F056FA"/>
    <w:rsid w:val="00F06485"/>
    <w:rsid w:val="00F07757"/>
    <w:rsid w:val="00F10417"/>
    <w:rsid w:val="00F11250"/>
    <w:rsid w:val="00F11C46"/>
    <w:rsid w:val="00F1293B"/>
    <w:rsid w:val="00F1296D"/>
    <w:rsid w:val="00F12DD2"/>
    <w:rsid w:val="00F12FFB"/>
    <w:rsid w:val="00F133AB"/>
    <w:rsid w:val="00F13A5D"/>
    <w:rsid w:val="00F14035"/>
    <w:rsid w:val="00F14836"/>
    <w:rsid w:val="00F14920"/>
    <w:rsid w:val="00F14B63"/>
    <w:rsid w:val="00F15309"/>
    <w:rsid w:val="00F156C1"/>
    <w:rsid w:val="00F15CD0"/>
    <w:rsid w:val="00F15DF2"/>
    <w:rsid w:val="00F1610F"/>
    <w:rsid w:val="00F16380"/>
    <w:rsid w:val="00F164FC"/>
    <w:rsid w:val="00F16954"/>
    <w:rsid w:val="00F16B2B"/>
    <w:rsid w:val="00F17B4B"/>
    <w:rsid w:val="00F203EA"/>
    <w:rsid w:val="00F20C89"/>
    <w:rsid w:val="00F217A2"/>
    <w:rsid w:val="00F21EE7"/>
    <w:rsid w:val="00F226F4"/>
    <w:rsid w:val="00F23537"/>
    <w:rsid w:val="00F23EE5"/>
    <w:rsid w:val="00F24374"/>
    <w:rsid w:val="00F24F7B"/>
    <w:rsid w:val="00F2502E"/>
    <w:rsid w:val="00F2542C"/>
    <w:rsid w:val="00F25A51"/>
    <w:rsid w:val="00F2604F"/>
    <w:rsid w:val="00F262EA"/>
    <w:rsid w:val="00F2643D"/>
    <w:rsid w:val="00F26927"/>
    <w:rsid w:val="00F26BB5"/>
    <w:rsid w:val="00F26D65"/>
    <w:rsid w:val="00F2700C"/>
    <w:rsid w:val="00F2701F"/>
    <w:rsid w:val="00F278F9"/>
    <w:rsid w:val="00F3090A"/>
    <w:rsid w:val="00F30B1D"/>
    <w:rsid w:val="00F30B9C"/>
    <w:rsid w:val="00F30F45"/>
    <w:rsid w:val="00F31138"/>
    <w:rsid w:val="00F31224"/>
    <w:rsid w:val="00F314F4"/>
    <w:rsid w:val="00F315ED"/>
    <w:rsid w:val="00F31AF7"/>
    <w:rsid w:val="00F327BB"/>
    <w:rsid w:val="00F33069"/>
    <w:rsid w:val="00F334EA"/>
    <w:rsid w:val="00F33EAC"/>
    <w:rsid w:val="00F342B4"/>
    <w:rsid w:val="00F3435F"/>
    <w:rsid w:val="00F34AC3"/>
    <w:rsid w:val="00F358D9"/>
    <w:rsid w:val="00F35DE7"/>
    <w:rsid w:val="00F3606B"/>
    <w:rsid w:val="00F367AB"/>
    <w:rsid w:val="00F36B5F"/>
    <w:rsid w:val="00F37265"/>
    <w:rsid w:val="00F3762E"/>
    <w:rsid w:val="00F40AFF"/>
    <w:rsid w:val="00F40D54"/>
    <w:rsid w:val="00F41198"/>
    <w:rsid w:val="00F41A99"/>
    <w:rsid w:val="00F42443"/>
    <w:rsid w:val="00F42626"/>
    <w:rsid w:val="00F4295B"/>
    <w:rsid w:val="00F43112"/>
    <w:rsid w:val="00F431E4"/>
    <w:rsid w:val="00F43D7E"/>
    <w:rsid w:val="00F44196"/>
    <w:rsid w:val="00F441D7"/>
    <w:rsid w:val="00F44417"/>
    <w:rsid w:val="00F44859"/>
    <w:rsid w:val="00F44B7D"/>
    <w:rsid w:val="00F45E4D"/>
    <w:rsid w:val="00F461EB"/>
    <w:rsid w:val="00F465EA"/>
    <w:rsid w:val="00F46939"/>
    <w:rsid w:val="00F47848"/>
    <w:rsid w:val="00F50530"/>
    <w:rsid w:val="00F50950"/>
    <w:rsid w:val="00F51F6B"/>
    <w:rsid w:val="00F5256D"/>
    <w:rsid w:val="00F53C59"/>
    <w:rsid w:val="00F53CD4"/>
    <w:rsid w:val="00F5417C"/>
    <w:rsid w:val="00F5441D"/>
    <w:rsid w:val="00F54791"/>
    <w:rsid w:val="00F549B4"/>
    <w:rsid w:val="00F55237"/>
    <w:rsid w:val="00F56056"/>
    <w:rsid w:val="00F560AC"/>
    <w:rsid w:val="00F56251"/>
    <w:rsid w:val="00F567D2"/>
    <w:rsid w:val="00F568E8"/>
    <w:rsid w:val="00F569E7"/>
    <w:rsid w:val="00F5739E"/>
    <w:rsid w:val="00F57B0F"/>
    <w:rsid w:val="00F57C88"/>
    <w:rsid w:val="00F60A7F"/>
    <w:rsid w:val="00F62456"/>
    <w:rsid w:val="00F62781"/>
    <w:rsid w:val="00F6300B"/>
    <w:rsid w:val="00F632B2"/>
    <w:rsid w:val="00F63CC3"/>
    <w:rsid w:val="00F63D36"/>
    <w:rsid w:val="00F6404C"/>
    <w:rsid w:val="00F64D78"/>
    <w:rsid w:val="00F6511E"/>
    <w:rsid w:val="00F6550A"/>
    <w:rsid w:val="00F65E48"/>
    <w:rsid w:val="00F66739"/>
    <w:rsid w:val="00F67703"/>
    <w:rsid w:val="00F67A47"/>
    <w:rsid w:val="00F67A5D"/>
    <w:rsid w:val="00F70451"/>
    <w:rsid w:val="00F70915"/>
    <w:rsid w:val="00F70EE6"/>
    <w:rsid w:val="00F716AD"/>
    <w:rsid w:val="00F7275D"/>
    <w:rsid w:val="00F73A00"/>
    <w:rsid w:val="00F742EC"/>
    <w:rsid w:val="00F75187"/>
    <w:rsid w:val="00F75644"/>
    <w:rsid w:val="00F7569B"/>
    <w:rsid w:val="00F757B1"/>
    <w:rsid w:val="00F75A07"/>
    <w:rsid w:val="00F75AE4"/>
    <w:rsid w:val="00F75CCB"/>
    <w:rsid w:val="00F75D61"/>
    <w:rsid w:val="00F763C5"/>
    <w:rsid w:val="00F76644"/>
    <w:rsid w:val="00F76E62"/>
    <w:rsid w:val="00F771B0"/>
    <w:rsid w:val="00F773B8"/>
    <w:rsid w:val="00F77B49"/>
    <w:rsid w:val="00F77D9D"/>
    <w:rsid w:val="00F80B20"/>
    <w:rsid w:val="00F80FCE"/>
    <w:rsid w:val="00F811C3"/>
    <w:rsid w:val="00F8169D"/>
    <w:rsid w:val="00F819AB"/>
    <w:rsid w:val="00F81CBC"/>
    <w:rsid w:val="00F83416"/>
    <w:rsid w:val="00F83AAF"/>
    <w:rsid w:val="00F8436C"/>
    <w:rsid w:val="00F8519B"/>
    <w:rsid w:val="00F85EEA"/>
    <w:rsid w:val="00F862C0"/>
    <w:rsid w:val="00F862C7"/>
    <w:rsid w:val="00F87FAC"/>
    <w:rsid w:val="00F90741"/>
    <w:rsid w:val="00F909D8"/>
    <w:rsid w:val="00F90DB8"/>
    <w:rsid w:val="00F912A8"/>
    <w:rsid w:val="00F9179C"/>
    <w:rsid w:val="00F9207A"/>
    <w:rsid w:val="00F92B06"/>
    <w:rsid w:val="00F9420D"/>
    <w:rsid w:val="00F9463E"/>
    <w:rsid w:val="00F951BE"/>
    <w:rsid w:val="00F95328"/>
    <w:rsid w:val="00F957F0"/>
    <w:rsid w:val="00F95B24"/>
    <w:rsid w:val="00F965ED"/>
    <w:rsid w:val="00F967B2"/>
    <w:rsid w:val="00F96D78"/>
    <w:rsid w:val="00F97A97"/>
    <w:rsid w:val="00F97BBC"/>
    <w:rsid w:val="00F97DEA"/>
    <w:rsid w:val="00FA0322"/>
    <w:rsid w:val="00FA0DFC"/>
    <w:rsid w:val="00FA13A6"/>
    <w:rsid w:val="00FA203F"/>
    <w:rsid w:val="00FA30DB"/>
    <w:rsid w:val="00FA4709"/>
    <w:rsid w:val="00FA4D1A"/>
    <w:rsid w:val="00FA4D93"/>
    <w:rsid w:val="00FA5590"/>
    <w:rsid w:val="00FA5790"/>
    <w:rsid w:val="00FA593B"/>
    <w:rsid w:val="00FA596A"/>
    <w:rsid w:val="00FA5FF5"/>
    <w:rsid w:val="00FA65C4"/>
    <w:rsid w:val="00FA6639"/>
    <w:rsid w:val="00FA7029"/>
    <w:rsid w:val="00FA785F"/>
    <w:rsid w:val="00FB12F4"/>
    <w:rsid w:val="00FB1A83"/>
    <w:rsid w:val="00FB2856"/>
    <w:rsid w:val="00FB2972"/>
    <w:rsid w:val="00FB2983"/>
    <w:rsid w:val="00FB2AA0"/>
    <w:rsid w:val="00FB2E3D"/>
    <w:rsid w:val="00FB3DB4"/>
    <w:rsid w:val="00FB4FDC"/>
    <w:rsid w:val="00FB53C2"/>
    <w:rsid w:val="00FB5B5A"/>
    <w:rsid w:val="00FB5BF6"/>
    <w:rsid w:val="00FB5C4C"/>
    <w:rsid w:val="00FB6354"/>
    <w:rsid w:val="00FB69EF"/>
    <w:rsid w:val="00FB6D7A"/>
    <w:rsid w:val="00FB7DFB"/>
    <w:rsid w:val="00FC04BB"/>
    <w:rsid w:val="00FC0F04"/>
    <w:rsid w:val="00FC12EF"/>
    <w:rsid w:val="00FC148B"/>
    <w:rsid w:val="00FC1C27"/>
    <w:rsid w:val="00FC1D4D"/>
    <w:rsid w:val="00FC1FFA"/>
    <w:rsid w:val="00FC2199"/>
    <w:rsid w:val="00FC23CF"/>
    <w:rsid w:val="00FC2899"/>
    <w:rsid w:val="00FC2CA9"/>
    <w:rsid w:val="00FC31B9"/>
    <w:rsid w:val="00FC35B8"/>
    <w:rsid w:val="00FC3D81"/>
    <w:rsid w:val="00FC4003"/>
    <w:rsid w:val="00FC4158"/>
    <w:rsid w:val="00FC5603"/>
    <w:rsid w:val="00FC5670"/>
    <w:rsid w:val="00FC5CD5"/>
    <w:rsid w:val="00FC5DB7"/>
    <w:rsid w:val="00FC650D"/>
    <w:rsid w:val="00FC713E"/>
    <w:rsid w:val="00FC73FE"/>
    <w:rsid w:val="00FC7702"/>
    <w:rsid w:val="00FC79AF"/>
    <w:rsid w:val="00FC7A8F"/>
    <w:rsid w:val="00FC7AF3"/>
    <w:rsid w:val="00FD0779"/>
    <w:rsid w:val="00FD0D23"/>
    <w:rsid w:val="00FD0DBE"/>
    <w:rsid w:val="00FD0EFE"/>
    <w:rsid w:val="00FD130A"/>
    <w:rsid w:val="00FD18ED"/>
    <w:rsid w:val="00FD1CEA"/>
    <w:rsid w:val="00FD1F40"/>
    <w:rsid w:val="00FD2085"/>
    <w:rsid w:val="00FD22D5"/>
    <w:rsid w:val="00FD2598"/>
    <w:rsid w:val="00FD2D13"/>
    <w:rsid w:val="00FD4392"/>
    <w:rsid w:val="00FD4642"/>
    <w:rsid w:val="00FD63B3"/>
    <w:rsid w:val="00FD6752"/>
    <w:rsid w:val="00FD72DE"/>
    <w:rsid w:val="00FD7CD6"/>
    <w:rsid w:val="00FE0A0F"/>
    <w:rsid w:val="00FE0E67"/>
    <w:rsid w:val="00FE1AE2"/>
    <w:rsid w:val="00FE1B95"/>
    <w:rsid w:val="00FE3EC0"/>
    <w:rsid w:val="00FE42C6"/>
    <w:rsid w:val="00FE4391"/>
    <w:rsid w:val="00FE446E"/>
    <w:rsid w:val="00FE4554"/>
    <w:rsid w:val="00FE46BE"/>
    <w:rsid w:val="00FE46F2"/>
    <w:rsid w:val="00FE5086"/>
    <w:rsid w:val="00FE55FA"/>
    <w:rsid w:val="00FE5BA0"/>
    <w:rsid w:val="00FE66FC"/>
    <w:rsid w:val="00FE6958"/>
    <w:rsid w:val="00FE6F31"/>
    <w:rsid w:val="00FE79C8"/>
    <w:rsid w:val="00FE7B6F"/>
    <w:rsid w:val="00FF09A6"/>
    <w:rsid w:val="00FF10AA"/>
    <w:rsid w:val="00FF13C4"/>
    <w:rsid w:val="00FF1A6C"/>
    <w:rsid w:val="00FF27CE"/>
    <w:rsid w:val="00FF28C5"/>
    <w:rsid w:val="00FF30C3"/>
    <w:rsid w:val="00FF3B0A"/>
    <w:rsid w:val="00FF3B73"/>
    <w:rsid w:val="00FF3BE0"/>
    <w:rsid w:val="00FF3F21"/>
    <w:rsid w:val="00FF470F"/>
    <w:rsid w:val="00FF4856"/>
    <w:rsid w:val="00FF4C21"/>
    <w:rsid w:val="00FF5622"/>
    <w:rsid w:val="00FF575E"/>
    <w:rsid w:val="00FF58B8"/>
    <w:rsid w:val="00FF645A"/>
    <w:rsid w:val="00FF6772"/>
    <w:rsid w:val="00FF7B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A8B958D"/>
  <w15:docId w15:val="{EE4393B4-4B27-48AE-B95A-83B08B7575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MS Mincho" w:hAnsi="Times New Roman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77128"/>
    <w:rPr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1A3C06"/>
    <w:pPr>
      <w:keepNext/>
      <w:outlineLvl w:val="0"/>
    </w:pPr>
    <w:rPr>
      <w:rFonts w:ascii="Arial" w:hAnsi="Arial" w:cs="Arial"/>
      <w:sz w:val="28"/>
      <w:szCs w:val="28"/>
    </w:rPr>
  </w:style>
  <w:style w:type="paragraph" w:styleId="Heading2">
    <w:name w:val="heading 2"/>
    <w:basedOn w:val="Normal"/>
    <w:next w:val="Normal"/>
    <w:qFormat/>
    <w:rsid w:val="001A3C06"/>
    <w:pPr>
      <w:keepNext/>
      <w:tabs>
        <w:tab w:val="left" w:pos="180"/>
      </w:tabs>
      <w:ind w:left="540"/>
      <w:outlineLvl w:val="1"/>
    </w:pPr>
    <w:rPr>
      <w:rFonts w:ascii="Arial" w:hAnsi="Arial" w:cs="Arial"/>
      <w:color w:val="FF0000"/>
      <w:sz w:val="32"/>
    </w:rPr>
  </w:style>
  <w:style w:type="paragraph" w:styleId="Heading3">
    <w:name w:val="heading 3"/>
    <w:basedOn w:val="Normal"/>
    <w:next w:val="Normal"/>
    <w:qFormat/>
    <w:rsid w:val="001A3C06"/>
    <w:pPr>
      <w:keepNext/>
      <w:ind w:left="180" w:firstLine="360"/>
      <w:outlineLvl w:val="2"/>
    </w:pPr>
    <w:rPr>
      <w:rFonts w:ascii="Arial" w:hAnsi="Arial" w:cs="Arial"/>
      <w:sz w:val="32"/>
    </w:rPr>
  </w:style>
  <w:style w:type="paragraph" w:styleId="Heading4">
    <w:name w:val="heading 4"/>
    <w:basedOn w:val="Normal"/>
    <w:next w:val="Normal"/>
    <w:qFormat/>
    <w:rsid w:val="001A3C06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1A3C06"/>
    <w:pPr>
      <w:keepNext/>
      <w:spacing w:line="480" w:lineRule="auto"/>
      <w:outlineLvl w:val="4"/>
    </w:pPr>
    <w:rPr>
      <w:szCs w:val="20"/>
      <w:lang w:eastAsia="zh-CN"/>
    </w:rPr>
  </w:style>
  <w:style w:type="paragraph" w:styleId="Heading6">
    <w:name w:val="heading 6"/>
    <w:basedOn w:val="Normal"/>
    <w:next w:val="Normal"/>
    <w:qFormat/>
    <w:rsid w:val="001A3C06"/>
    <w:pPr>
      <w:keepNext/>
      <w:outlineLvl w:val="5"/>
    </w:pPr>
    <w:rPr>
      <w:snapToGrid w:val="0"/>
      <w:color w:val="000000"/>
      <w:sz w:val="28"/>
      <w:szCs w:val="20"/>
    </w:rPr>
  </w:style>
  <w:style w:type="paragraph" w:styleId="Heading7">
    <w:name w:val="heading 7"/>
    <w:basedOn w:val="Normal"/>
    <w:next w:val="Normal"/>
    <w:qFormat/>
    <w:rsid w:val="001A3C06"/>
    <w:pPr>
      <w:keepNext/>
      <w:spacing w:line="480" w:lineRule="auto"/>
      <w:ind w:right="-720"/>
      <w:jc w:val="center"/>
      <w:outlineLvl w:val="6"/>
    </w:pPr>
    <w:rPr>
      <w:szCs w:val="20"/>
      <w:lang w:eastAsia="zh-CN"/>
    </w:rPr>
  </w:style>
  <w:style w:type="paragraph" w:styleId="Heading8">
    <w:name w:val="heading 8"/>
    <w:basedOn w:val="Normal"/>
    <w:next w:val="Normal"/>
    <w:qFormat/>
    <w:rsid w:val="001A3C06"/>
    <w:pPr>
      <w:keepNext/>
      <w:ind w:right="-720"/>
      <w:outlineLvl w:val="7"/>
    </w:pPr>
    <w:rPr>
      <w:szCs w:val="20"/>
      <w:lang w:eastAsia="zh-CN"/>
    </w:rPr>
  </w:style>
  <w:style w:type="paragraph" w:styleId="Heading9">
    <w:name w:val="heading 9"/>
    <w:basedOn w:val="Normal"/>
    <w:next w:val="Normal"/>
    <w:qFormat/>
    <w:rsid w:val="001A3C06"/>
    <w:pPr>
      <w:keepNext/>
      <w:ind w:right="-720"/>
      <w:outlineLvl w:val="8"/>
    </w:pPr>
    <w:rPr>
      <w:b/>
      <w:bCs/>
      <w:i/>
      <w:iCs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1A3C06"/>
    <w:rPr>
      <w:sz w:val="32"/>
    </w:rPr>
  </w:style>
  <w:style w:type="paragraph" w:styleId="BodyText3">
    <w:name w:val="Body Text 3"/>
    <w:basedOn w:val="Normal"/>
    <w:link w:val="BodyText3Char"/>
    <w:rsid w:val="001A3C06"/>
    <w:pPr>
      <w:spacing w:after="120"/>
    </w:pPr>
    <w:rPr>
      <w:sz w:val="16"/>
      <w:szCs w:val="16"/>
    </w:rPr>
  </w:style>
  <w:style w:type="character" w:styleId="Hyperlink">
    <w:name w:val="Hyperlink"/>
    <w:rsid w:val="001A3C06"/>
    <w:rPr>
      <w:color w:val="0000FF"/>
      <w:u w:val="single"/>
    </w:rPr>
  </w:style>
  <w:style w:type="paragraph" w:styleId="BodyTextIndent">
    <w:name w:val="Body Text Indent"/>
    <w:basedOn w:val="Normal"/>
    <w:rsid w:val="001A3C06"/>
    <w:pPr>
      <w:ind w:left="360"/>
    </w:pPr>
    <w:rPr>
      <w:rFonts w:ascii="Times" w:eastAsia="Times" w:hAnsi="Times"/>
      <w:szCs w:val="20"/>
      <w:lang w:eastAsia="zh-CN"/>
    </w:rPr>
  </w:style>
  <w:style w:type="paragraph" w:styleId="Footer">
    <w:name w:val="footer"/>
    <w:basedOn w:val="Normal"/>
    <w:link w:val="FooterChar"/>
    <w:rsid w:val="001A3C06"/>
    <w:pPr>
      <w:tabs>
        <w:tab w:val="center" w:pos="4320"/>
        <w:tab w:val="right" w:pos="8640"/>
      </w:tabs>
    </w:pPr>
    <w:rPr>
      <w:sz w:val="20"/>
      <w:szCs w:val="20"/>
      <w:lang w:eastAsia="zh-CN"/>
    </w:rPr>
  </w:style>
  <w:style w:type="character" w:styleId="PageNumber">
    <w:name w:val="page number"/>
    <w:basedOn w:val="DefaultParagraphFont"/>
    <w:rsid w:val="001A3C06"/>
  </w:style>
  <w:style w:type="paragraph" w:styleId="CommentText">
    <w:name w:val="annotation text"/>
    <w:basedOn w:val="Normal"/>
    <w:link w:val="CommentTextChar"/>
    <w:uiPriority w:val="99"/>
    <w:rsid w:val="001A3C06"/>
    <w:rPr>
      <w:sz w:val="20"/>
      <w:szCs w:val="20"/>
      <w:lang w:eastAsia="zh-CN"/>
    </w:rPr>
  </w:style>
  <w:style w:type="paragraph" w:styleId="BodyText2">
    <w:name w:val="Body Text 2"/>
    <w:basedOn w:val="Normal"/>
    <w:rsid w:val="001A3C06"/>
    <w:pPr>
      <w:tabs>
        <w:tab w:val="left" w:pos="990"/>
      </w:tabs>
      <w:spacing w:line="480" w:lineRule="auto"/>
    </w:pPr>
    <w:rPr>
      <w:szCs w:val="20"/>
      <w:u w:val="single"/>
      <w:lang w:eastAsia="zh-CN"/>
    </w:rPr>
  </w:style>
  <w:style w:type="paragraph" w:styleId="Title">
    <w:name w:val="Title"/>
    <w:basedOn w:val="Normal"/>
    <w:qFormat/>
    <w:rsid w:val="001A3C06"/>
    <w:pPr>
      <w:spacing w:line="360" w:lineRule="auto"/>
      <w:jc w:val="center"/>
    </w:pPr>
    <w:rPr>
      <w:b/>
      <w:sz w:val="20"/>
      <w:szCs w:val="20"/>
      <w:lang w:eastAsia="zh-CN"/>
    </w:rPr>
  </w:style>
  <w:style w:type="paragraph" w:styleId="HTMLPreformatted">
    <w:name w:val="HTML Preformatted"/>
    <w:basedOn w:val="Normal"/>
    <w:rsid w:val="001A3C0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SimSun" w:hAnsi="Courier New" w:cs="Courier New"/>
      <w:sz w:val="20"/>
      <w:szCs w:val="20"/>
      <w:lang w:eastAsia="zh-CN"/>
    </w:rPr>
  </w:style>
  <w:style w:type="character" w:styleId="FollowedHyperlink">
    <w:name w:val="FollowedHyperlink"/>
    <w:rsid w:val="001A3C06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rsid w:val="001A3C06"/>
    <w:pPr>
      <w:tabs>
        <w:tab w:val="center" w:pos="4320"/>
        <w:tab w:val="right" w:pos="8640"/>
      </w:tabs>
    </w:pPr>
    <w:rPr>
      <w:sz w:val="20"/>
      <w:szCs w:val="20"/>
      <w:lang w:eastAsia="zh-CN"/>
    </w:rPr>
  </w:style>
  <w:style w:type="paragraph" w:styleId="BodyTextIndent2">
    <w:name w:val="Body Text Indent 2"/>
    <w:basedOn w:val="Normal"/>
    <w:rsid w:val="001A3C06"/>
    <w:pPr>
      <w:ind w:firstLine="720"/>
    </w:pPr>
    <w:rPr>
      <w:szCs w:val="20"/>
      <w:lang w:eastAsia="zh-CN"/>
    </w:rPr>
  </w:style>
  <w:style w:type="paragraph" w:customStyle="1" w:styleId="xl24">
    <w:name w:val="xl24"/>
    <w:basedOn w:val="Normal"/>
    <w:rsid w:val="001A3C0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25">
    <w:name w:val="xl25"/>
    <w:basedOn w:val="Normal"/>
    <w:rsid w:val="001A3C0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27">
    <w:name w:val="xl27"/>
    <w:basedOn w:val="Normal"/>
    <w:rsid w:val="001A3C06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</w:style>
  <w:style w:type="paragraph" w:customStyle="1" w:styleId="xl28">
    <w:name w:val="xl28"/>
    <w:basedOn w:val="Normal"/>
    <w:rsid w:val="001A3C06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29">
    <w:name w:val="xl29"/>
    <w:basedOn w:val="Normal"/>
    <w:rsid w:val="001A3C06"/>
    <w:pPr>
      <w:pBdr>
        <w:top w:val="single" w:sz="4" w:space="0" w:color="auto"/>
        <w:left w:val="single" w:sz="4" w:space="0" w:color="auto"/>
      </w:pBdr>
      <w:spacing w:before="100" w:beforeAutospacing="1" w:after="100" w:afterAutospacing="1"/>
    </w:pPr>
  </w:style>
  <w:style w:type="paragraph" w:customStyle="1" w:styleId="xl30">
    <w:name w:val="xl30"/>
    <w:basedOn w:val="Normal"/>
    <w:rsid w:val="001A3C06"/>
    <w:pPr>
      <w:pBdr>
        <w:left w:val="single" w:sz="4" w:space="0" w:color="auto"/>
      </w:pBdr>
      <w:spacing w:before="100" w:beforeAutospacing="1" w:after="100" w:afterAutospacing="1"/>
    </w:pPr>
  </w:style>
  <w:style w:type="paragraph" w:customStyle="1" w:styleId="xl31">
    <w:name w:val="xl31"/>
    <w:basedOn w:val="Normal"/>
    <w:rsid w:val="001A3C06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</w:style>
  <w:style w:type="paragraph" w:customStyle="1" w:styleId="xl32">
    <w:name w:val="xl32"/>
    <w:basedOn w:val="Normal"/>
    <w:rsid w:val="001A3C06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33">
    <w:name w:val="xl33"/>
    <w:basedOn w:val="Normal"/>
    <w:rsid w:val="001A3C06"/>
    <w:pPr>
      <w:pBdr>
        <w:left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styleId="BodyTextIndent3">
    <w:name w:val="Body Text Indent 3"/>
    <w:basedOn w:val="Normal"/>
    <w:rsid w:val="001A3C06"/>
    <w:pPr>
      <w:spacing w:line="480" w:lineRule="auto"/>
      <w:ind w:left="720" w:hanging="720"/>
    </w:pPr>
    <w:rPr>
      <w:rFonts w:cs="Arial"/>
      <w:szCs w:val="20"/>
      <w:lang w:eastAsia="zh-CN"/>
    </w:rPr>
  </w:style>
  <w:style w:type="paragraph" w:styleId="BlockText">
    <w:name w:val="Block Text"/>
    <w:basedOn w:val="Normal"/>
    <w:rsid w:val="001A3C06"/>
    <w:pPr>
      <w:spacing w:line="480" w:lineRule="auto"/>
      <w:ind w:left="720" w:right="-360" w:hanging="720"/>
    </w:pPr>
    <w:rPr>
      <w:rFonts w:cs="Arial"/>
      <w:szCs w:val="20"/>
      <w:lang w:eastAsia="zh-CN"/>
    </w:rPr>
  </w:style>
  <w:style w:type="paragraph" w:styleId="NormalWeb">
    <w:name w:val="Normal (Web)"/>
    <w:basedOn w:val="Normal"/>
    <w:rsid w:val="001A3C06"/>
    <w:pPr>
      <w:spacing w:before="100" w:beforeAutospacing="1" w:after="100" w:afterAutospacing="1"/>
    </w:pPr>
    <w:rPr>
      <w:color w:val="000000"/>
      <w:lang w:eastAsia="ja-JP"/>
    </w:rPr>
  </w:style>
  <w:style w:type="character" w:customStyle="1" w:styleId="scientificmarkup">
    <w:name w:val="scientificmarkup"/>
    <w:basedOn w:val="DefaultParagraphFont"/>
    <w:rsid w:val="001A3C06"/>
  </w:style>
  <w:style w:type="paragraph" w:styleId="BalloonText">
    <w:name w:val="Balloon Text"/>
    <w:basedOn w:val="Normal"/>
    <w:link w:val="BalloonTextChar"/>
    <w:rsid w:val="00A50042"/>
    <w:rPr>
      <w:rFonts w:ascii="Arial" w:eastAsia="MS Gothic" w:hAnsi="Arial"/>
      <w:sz w:val="16"/>
      <w:szCs w:val="16"/>
    </w:rPr>
  </w:style>
  <w:style w:type="character" w:customStyle="1" w:styleId="BalloonTextChar">
    <w:name w:val="Balloon Text Char"/>
    <w:link w:val="BalloonText"/>
    <w:rsid w:val="00A50042"/>
    <w:rPr>
      <w:rFonts w:ascii="Arial" w:eastAsia="MS Gothic" w:hAnsi="Arial" w:cs="Times New Roman"/>
      <w:sz w:val="16"/>
      <w:szCs w:val="16"/>
      <w:lang w:eastAsia="en-US"/>
    </w:rPr>
  </w:style>
  <w:style w:type="paragraph" w:customStyle="1" w:styleId="1">
    <w:name w:val="引用文1"/>
    <w:basedOn w:val="Normal"/>
    <w:rsid w:val="005A5CE0"/>
    <w:pPr>
      <w:spacing w:before="100" w:beforeAutospacing="1" w:after="100" w:afterAutospacing="1"/>
    </w:pPr>
    <w:rPr>
      <w:color w:val="000000"/>
      <w:lang w:eastAsia="ja-JP"/>
    </w:rPr>
  </w:style>
  <w:style w:type="character" w:styleId="Strong">
    <w:name w:val="Strong"/>
    <w:qFormat/>
    <w:rsid w:val="005A5CE0"/>
    <w:rPr>
      <w:b/>
      <w:bCs/>
    </w:rPr>
  </w:style>
  <w:style w:type="character" w:styleId="Emphasis">
    <w:name w:val="Emphasis"/>
    <w:qFormat/>
    <w:rsid w:val="005A5CE0"/>
    <w:rPr>
      <w:i/>
      <w:iCs/>
    </w:rPr>
  </w:style>
  <w:style w:type="table" w:styleId="TableSimple1">
    <w:name w:val="Table Simple 1"/>
    <w:basedOn w:val="TableNormal"/>
    <w:rsid w:val="008E4DEE"/>
    <w:rPr>
      <w:rFonts w:eastAsiaTheme="minorEastAsia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List">
    <w:name w:val="List"/>
    <w:basedOn w:val="Normal"/>
    <w:rsid w:val="008E4DEE"/>
    <w:pPr>
      <w:ind w:left="360" w:hanging="360"/>
    </w:pPr>
    <w:rPr>
      <w:rFonts w:cs="Arial"/>
      <w:sz w:val="28"/>
      <w:szCs w:val="36"/>
    </w:rPr>
  </w:style>
  <w:style w:type="paragraph" w:styleId="List2">
    <w:name w:val="List 2"/>
    <w:basedOn w:val="Normal"/>
    <w:rsid w:val="008E4DEE"/>
    <w:pPr>
      <w:ind w:left="720" w:hanging="360"/>
    </w:pPr>
    <w:rPr>
      <w:rFonts w:cs="Arial"/>
      <w:sz w:val="28"/>
      <w:szCs w:val="36"/>
    </w:rPr>
  </w:style>
  <w:style w:type="paragraph" w:styleId="BodyTextFirstIndent">
    <w:name w:val="Body Text First Indent"/>
    <w:basedOn w:val="BodyText"/>
    <w:link w:val="BodyTextFirstIndentChar"/>
    <w:rsid w:val="008E4DEE"/>
    <w:pPr>
      <w:spacing w:after="120"/>
      <w:ind w:firstLine="210"/>
    </w:pPr>
    <w:rPr>
      <w:rFonts w:cs="Arial"/>
      <w:sz w:val="28"/>
      <w:szCs w:val="36"/>
    </w:rPr>
  </w:style>
  <w:style w:type="character" w:customStyle="1" w:styleId="BodyTextChar">
    <w:name w:val="Body Text Char"/>
    <w:basedOn w:val="DefaultParagraphFont"/>
    <w:link w:val="BodyText"/>
    <w:rsid w:val="008E4DEE"/>
    <w:rPr>
      <w:sz w:val="32"/>
      <w:szCs w:val="24"/>
      <w:lang w:eastAsia="en-US"/>
    </w:rPr>
  </w:style>
  <w:style w:type="character" w:customStyle="1" w:styleId="BodyTextFirstIndentChar">
    <w:name w:val="Body Text First Indent Char"/>
    <w:basedOn w:val="BodyTextChar"/>
    <w:link w:val="BodyTextFirstIndent"/>
    <w:rsid w:val="008E4DEE"/>
    <w:rPr>
      <w:rFonts w:cs="Arial"/>
      <w:sz w:val="28"/>
      <w:szCs w:val="36"/>
      <w:lang w:eastAsia="en-US"/>
    </w:rPr>
  </w:style>
  <w:style w:type="character" w:customStyle="1" w:styleId="doi4">
    <w:name w:val="doi4"/>
    <w:basedOn w:val="DefaultParagraphFont"/>
    <w:rsid w:val="008E4DEE"/>
  </w:style>
  <w:style w:type="table" w:styleId="TableGrid">
    <w:name w:val="Table Grid"/>
    <w:basedOn w:val="TableNormal"/>
    <w:rsid w:val="003B3E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odyText3Char">
    <w:name w:val="Body Text 3 Char"/>
    <w:basedOn w:val="DefaultParagraphFont"/>
    <w:link w:val="BodyText3"/>
    <w:rsid w:val="00DF19D8"/>
    <w:rPr>
      <w:sz w:val="16"/>
      <w:szCs w:val="16"/>
      <w:lang w:eastAsia="en-US"/>
    </w:rPr>
  </w:style>
  <w:style w:type="paragraph" w:styleId="ListParagraph">
    <w:name w:val="List Paragraph"/>
    <w:basedOn w:val="Normal"/>
    <w:uiPriority w:val="34"/>
    <w:qFormat/>
    <w:rsid w:val="005B7895"/>
    <w:pPr>
      <w:ind w:leftChars="400" w:left="840"/>
    </w:pPr>
  </w:style>
  <w:style w:type="character" w:customStyle="1" w:styleId="CommentTextChar">
    <w:name w:val="Comment Text Char"/>
    <w:basedOn w:val="DefaultParagraphFont"/>
    <w:link w:val="CommentText"/>
    <w:uiPriority w:val="99"/>
    <w:rsid w:val="00E54D58"/>
    <w:rPr>
      <w:lang w:eastAsia="zh-CN"/>
    </w:rPr>
  </w:style>
  <w:style w:type="character" w:customStyle="1" w:styleId="description">
    <w:name w:val="description"/>
    <w:basedOn w:val="DefaultParagraphFont"/>
    <w:rsid w:val="00791449"/>
  </w:style>
  <w:style w:type="character" w:styleId="CommentReference">
    <w:name w:val="annotation reference"/>
    <w:basedOn w:val="DefaultParagraphFont"/>
    <w:uiPriority w:val="99"/>
    <w:unhideWhenUsed/>
    <w:rsid w:val="006A61D3"/>
    <w:rPr>
      <w:sz w:val="16"/>
      <w:szCs w:val="16"/>
    </w:rPr>
  </w:style>
  <w:style w:type="character" w:customStyle="1" w:styleId="FooterChar">
    <w:name w:val="Footer Char"/>
    <w:basedOn w:val="DefaultParagraphFont"/>
    <w:link w:val="Footer"/>
    <w:rsid w:val="00F5739E"/>
    <w:rPr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F5739E"/>
    <w:rPr>
      <w:lang w:eastAsia="zh-CN"/>
    </w:rPr>
  </w:style>
  <w:style w:type="table" w:customStyle="1" w:styleId="11">
    <w:name w:val="表 (シンプル) 11"/>
    <w:basedOn w:val="TableNormal"/>
    <w:next w:val="TableSimple1"/>
    <w:rsid w:val="003763B9"/>
    <w:rPr>
      <w:rFonts w:eastAsiaTheme="minorEastAsia"/>
      <w:color w:val="0D0D0D" w:themeColor="text1" w:themeTint="F2"/>
    </w:rPr>
    <w:tblPr>
      <w:tblBorders>
        <w:top w:val="single" w:sz="12" w:space="0" w:color="0D0D0D" w:themeColor="text1" w:themeTint="F2"/>
        <w:bottom w:val="single" w:sz="12" w:space="0" w:color="0D0D0D" w:themeColor="text1" w:themeTint="F2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customStyle="1" w:styleId="12">
    <w:name w:val="表 (シンプル) 12"/>
    <w:basedOn w:val="TableNormal"/>
    <w:next w:val="TableSimple1"/>
    <w:rsid w:val="003763B9"/>
    <w:rPr>
      <w:rFonts w:eastAsiaTheme="minorEastAsia"/>
      <w:color w:val="0D0D0D" w:themeColor="text1" w:themeTint="F2"/>
    </w:rPr>
    <w:tblPr>
      <w:tblBorders>
        <w:top w:val="single" w:sz="12" w:space="0" w:color="0D0D0D" w:themeColor="text1" w:themeTint="F2"/>
        <w:bottom w:val="single" w:sz="12" w:space="0" w:color="0D0D0D" w:themeColor="text1" w:themeTint="F2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pagecontents">
    <w:name w:val="pagecontents"/>
    <w:rsid w:val="00FB53C2"/>
  </w:style>
  <w:style w:type="character" w:customStyle="1" w:styleId="Heading1Char">
    <w:name w:val="Heading 1 Char"/>
    <w:link w:val="Heading1"/>
    <w:locked/>
    <w:rsid w:val="0071252C"/>
    <w:rPr>
      <w:rFonts w:ascii="Arial" w:hAnsi="Arial" w:cs="Arial"/>
      <w:sz w:val="28"/>
      <w:szCs w:val="28"/>
      <w:lang w:eastAsia="en-US"/>
    </w:rPr>
  </w:style>
  <w:style w:type="paragraph" w:customStyle="1" w:styleId="p0">
    <w:name w:val="p0"/>
    <w:basedOn w:val="Normal"/>
    <w:rsid w:val="006B56DE"/>
    <w:pPr>
      <w:spacing w:line="240" w:lineRule="atLeast"/>
    </w:pPr>
    <w:rPr>
      <w:rFonts w:ascii="Century" w:eastAsia="SimSun" w:hAnsi="Century" w:cs="SimSun"/>
      <w:sz w:val="21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1676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47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0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656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245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9" w:color="9DB6C7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51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5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92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42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8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0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6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EA5401-7C67-4ACC-83A6-138E62C05F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11964</Words>
  <Characters>68197</Characters>
  <Application>Microsoft Office Word</Application>
  <DocSecurity>0</DocSecurity>
  <Lines>568</Lines>
  <Paragraphs>16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Original Article</vt:lpstr>
      <vt:lpstr>Original Article</vt:lpstr>
    </vt:vector>
  </TitlesOfParts>
  <Company>Partners HealthCare System, Inc</Company>
  <LinksUpToDate>false</LinksUpToDate>
  <CharactersWithSpaces>80001</CharactersWithSpaces>
  <SharedDoc>false</SharedDoc>
  <HLinks>
    <vt:vector size="6" baseType="variant">
      <vt:variant>
        <vt:i4>6422571</vt:i4>
      </vt:variant>
      <vt:variant>
        <vt:i4>0</vt:i4>
      </vt:variant>
      <vt:variant>
        <vt:i4>0</vt:i4>
      </vt:variant>
      <vt:variant>
        <vt:i4>5</vt:i4>
      </vt:variant>
      <vt:variant>
        <vt:lpwstr>mailto:shuji_ogino@dfci.harvard.edu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riginal Article</dc:title>
  <dc:creator>Partners Information Systems</dc:creator>
  <cp:lastModifiedBy>LS Ma</cp:lastModifiedBy>
  <cp:revision>2</cp:revision>
  <cp:lastPrinted>2015-09-21T02:23:00Z</cp:lastPrinted>
  <dcterms:created xsi:type="dcterms:W3CDTF">2015-11-13T03:21:00Z</dcterms:created>
  <dcterms:modified xsi:type="dcterms:W3CDTF">2015-11-13T0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